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D6B" w:rsidRPr="001E187B" w:rsidRDefault="000155E0" w:rsidP="00130D6B">
      <w:pPr>
        <w:pStyle w:val="Heading1"/>
        <w:rPr>
          <w:lang w:val="en-US"/>
        </w:rPr>
      </w:pPr>
      <w:ins w:id="0" w:author="Leonardo Murta" w:date="2013-04-29T08:40:00Z">
        <w:r>
          <w:rPr>
            <w:lang w:val="en-US"/>
          </w:rPr>
          <w:t xml:space="preserve">- </w:t>
        </w:r>
      </w:ins>
      <w:r w:rsidR="00130D6B" w:rsidRPr="001E187B">
        <w:rPr>
          <w:lang w:val="en-US"/>
        </w:rPr>
        <w:t>Provenance</w:t>
      </w:r>
      <w:ins w:id="1" w:author="Kohwalter" w:date="2013-04-29T11:28:00Z">
        <w:r w:rsidR="009A093B">
          <w:rPr>
            <w:lang w:val="en-US"/>
          </w:rPr>
          <w:t xml:space="preserve"> Models</w:t>
        </w:r>
      </w:ins>
    </w:p>
    <w:p w:rsidR="00130D6B" w:rsidRPr="001E187B" w:rsidRDefault="00130D6B" w:rsidP="00130D6B">
      <w:pPr>
        <w:pStyle w:val="Heading2"/>
        <w:rPr>
          <w:lang w:val="en-US"/>
        </w:rPr>
      </w:pPr>
      <w:bookmarkStart w:id="2" w:name="_Toc352784489"/>
      <w:r w:rsidRPr="001E187B">
        <w:rPr>
          <w:lang w:val="en-US"/>
        </w:rPr>
        <w:t>Introduction</w:t>
      </w:r>
      <w:bookmarkEnd w:id="2"/>
    </w:p>
    <w:p w:rsidR="00113B52" w:rsidRDefault="00130D6B" w:rsidP="00130D6B">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FF7EF5" w:rsidRPr="001E187B">
        <w:rPr>
          <w:rFonts w:cs="Times New Roman"/>
          <w:szCs w:val="24"/>
          <w:lang w:val="en-US"/>
        </w:rPr>
        <w:fldChar w:fldCharType="begin"/>
      </w:r>
      <w:r w:rsidR="00CF4C4D">
        <w:rPr>
          <w:rFonts w:cs="Times New Roman"/>
          <w:szCs w:val="24"/>
          <w:lang w:val="en-US"/>
        </w:rPr>
        <w:instrText xml:space="preserve"> ADDIN ZOTERO_ITEM CSL_CITATION {"citationID":"1eg8brqq84","properties":{"formattedCitation":"{\\rtf (DAVIDSON; FREIRE, 2008; FREIRE \\i et al.\\i0{}, 2008)}","plainCitation":"(DAVIDSON; FREIRE, 2008; FREIRE et al., 2008)"},"citationItems":[{"id":135,"uris":["http://zotero.org/users/1122386/items/ZGJVZNQC"],"uri":["http://zotero.org/users/1122386/items/ZGJVZNQC"],"itemData":{"id":135,"type":"paper-conference","title":"Provenance and scientific workflows: challenges and opportunities","container-title":"Proceedings of the 2008 ACM SIGMOD international conference on Management of data","collection-title":"SIGMOD '08","publisher":"ACM","publisher-place":"New York, NY, USA","page":"1345–1350","source":"ACM Digital Library","event-place":"New York, NY, USA","abstract":"Provenance in the context of workflows, both for the data they derive and for their specification, is an essential component to allow for result reproducibility, sharing, and knowledge re-use in the scientific community. Several workshops have been held on the topic, and it has been the focus of many research projects and prototype systems. This tutorial provides an overview of research issues in provenance for scientific workflows, with a focus on recent literature and technology in this area. It is aimed at a general database research audience and at people who work with scientific data and workflows. We will (1) provide a general overview of scientific workflows, (2) describe research on provenance for scientific workflows and show in detail how provenance is supported in existing systems; (3) discuss emerging applications that are enabled by provenance; and (4) outline open problems and new directions for database-related research.","URL":"http://doi.acm.org/10.1145/1376616.1376772","DOI":"10.1145/1376616.1376772","ISBN":"978-1-60558-102-6","shortTitle":"Provenance and scientific workflows","author":[{"family":"Davidson","given":"Susan B."},{"family":"Freire","given":"Juliana"}],"issued":{"date-parts":[["2008"]]},"accessed":{"date-parts":[["2013",3,26]]}}},{"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FF7EF5" w:rsidRPr="001E187B">
        <w:rPr>
          <w:rFonts w:cs="Times New Roman"/>
          <w:szCs w:val="24"/>
          <w:lang w:val="en-US"/>
        </w:rPr>
        <w:fldChar w:fldCharType="separate"/>
      </w:r>
      <w:r w:rsidR="00CF4C4D" w:rsidRPr="00CF4C4D">
        <w:rPr>
          <w:rFonts w:cs="Times New Roman"/>
          <w:szCs w:val="24"/>
          <w:lang w:val="en-US"/>
        </w:rPr>
        <w:t xml:space="preserve">(DAVIDSON; FREIRE, 2008; FREIRE </w:t>
      </w:r>
      <w:r w:rsidR="00CF4C4D" w:rsidRPr="00CF4C4D">
        <w:rPr>
          <w:rFonts w:cs="Times New Roman"/>
          <w:i/>
          <w:iCs/>
          <w:szCs w:val="24"/>
          <w:lang w:val="en-US"/>
        </w:rPr>
        <w:t>et al.</w:t>
      </w:r>
      <w:r w:rsidR="00CF4C4D" w:rsidRPr="00CF4C4D">
        <w:rPr>
          <w:rFonts w:cs="Times New Roman"/>
          <w:szCs w:val="24"/>
          <w:lang w:val="en-US"/>
        </w:rPr>
        <w:t>, 2008)</w:t>
      </w:r>
      <w:r w:rsidR="00FF7EF5"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FF7EF5" w:rsidRPr="001E187B">
        <w:rPr>
          <w:lang w:val="en-US"/>
        </w:rPr>
        <w:fldChar w:fldCharType="begin"/>
      </w:r>
      <w:r w:rsidR="00CF4C4D">
        <w:rPr>
          <w:lang w:val="en-US"/>
        </w:rPr>
        <w:instrText xml:space="preserve"> ADDIN ZOTERO_ITEM CSL_CITATION {"citationID":"21hgcivolt","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FF7EF5" w:rsidRPr="001E187B">
        <w:rPr>
          <w:lang w:val="en-US"/>
        </w:rPr>
        <w:fldChar w:fldCharType="separate"/>
      </w:r>
      <w:r w:rsidR="00CF4C4D" w:rsidRPr="00CF4C4D">
        <w:rPr>
          <w:rFonts w:cs="Times New Roman"/>
          <w:lang w:val="en-US"/>
        </w:rPr>
        <w:t>(PREMIS WORKING GROUP, 2005)</w:t>
      </w:r>
      <w:r w:rsidR="00FF7EF5" w:rsidRPr="001E187B">
        <w:rPr>
          <w:lang w:val="en-US"/>
        </w:rPr>
        <w:fldChar w:fldCharType="end"/>
      </w:r>
      <w:r w:rsidRPr="001E187B">
        <w:rPr>
          <w:lang w:val="en-US"/>
        </w:rPr>
        <w:t xml:space="preserve">. </w:t>
      </w:r>
      <w:ins w:id="3" w:author="Kohwalter" w:date="2013-04-29T20:24:00Z">
        <w:r w:rsidR="00922283">
          <w:rPr>
            <w:lang w:val="en-US"/>
          </w:rPr>
          <w:t xml:space="preserve">However, </w:t>
        </w:r>
      </w:ins>
      <w:ins w:id="4" w:author="Kohwalter" w:date="2013-04-29T20:25:00Z">
        <w:r w:rsidR="00922283">
          <w:rPr>
            <w:lang w:val="en-US"/>
          </w:rPr>
          <w:t>for</w:t>
        </w:r>
      </w:ins>
      <w:ins w:id="5" w:author="Kohwalter" w:date="2013-04-29T20:24:00Z">
        <w:r w:rsidR="00922283">
          <w:rPr>
            <w:lang w:val="en-US"/>
          </w:rPr>
          <w:t xml:space="preserve"> digital provenance there are two types</w:t>
        </w:r>
      </w:ins>
      <w:ins w:id="6" w:author="Kohwalter" w:date="2013-04-29T20:25:00Z">
        <w:r w:rsidR="00922283">
          <w:rPr>
            <w:lang w:val="en-US"/>
          </w:rPr>
          <w:t xml:space="preserve"> of provenance: retrospective and prospective </w:t>
        </w:r>
      </w:ins>
      <w:r w:rsidR="00FF7EF5">
        <w:rPr>
          <w:lang w:val="en-US"/>
        </w:rPr>
        <w:fldChar w:fldCharType="begin"/>
      </w:r>
      <w:r w:rsidR="00922283">
        <w:rPr>
          <w:lang w:val="en-US"/>
        </w:rPr>
        <w:instrText xml:space="preserve"> ADDIN ZOTERO_ITEM CSL_CITATION {"citationID":"2i4oa6imtd","properties":{"formattedCitation":"{\\rtf (FREIRE \\i et al.\\i0{}, 2008)}","plainCitation":"(FREIRE et al., 2008)"},"citationItems":[{"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FF7EF5">
        <w:rPr>
          <w:lang w:val="en-US"/>
        </w:rPr>
        <w:fldChar w:fldCharType="separate"/>
      </w:r>
      <w:r w:rsidR="00922283" w:rsidRPr="00922283">
        <w:rPr>
          <w:rFonts w:cs="Times New Roman"/>
          <w:szCs w:val="24"/>
          <w:lang w:val="en-US"/>
        </w:rPr>
        <w:t xml:space="preserve">(FREIRE </w:t>
      </w:r>
      <w:r w:rsidR="00922283" w:rsidRPr="00922283">
        <w:rPr>
          <w:rFonts w:cs="Times New Roman"/>
          <w:i/>
          <w:iCs/>
          <w:szCs w:val="24"/>
          <w:lang w:val="en-US"/>
        </w:rPr>
        <w:t>et al.</w:t>
      </w:r>
      <w:r w:rsidR="00922283" w:rsidRPr="00922283">
        <w:rPr>
          <w:rFonts w:cs="Times New Roman"/>
          <w:szCs w:val="24"/>
          <w:lang w:val="en-US"/>
        </w:rPr>
        <w:t>, 2008)</w:t>
      </w:r>
      <w:r w:rsidR="00FF7EF5">
        <w:rPr>
          <w:lang w:val="en-US"/>
        </w:rPr>
        <w:fldChar w:fldCharType="end"/>
      </w:r>
      <w:ins w:id="7" w:author="Kohwalter" w:date="2013-04-29T20:25:00Z">
        <w:r w:rsidR="00922283">
          <w:rPr>
            <w:lang w:val="en-US"/>
          </w:rPr>
          <w:t>.</w:t>
        </w:r>
      </w:ins>
      <w:ins w:id="8" w:author="Kohwalter" w:date="2013-04-29T20:26:00Z">
        <w:r w:rsidR="00922283">
          <w:rPr>
            <w:lang w:val="en-US"/>
          </w:rPr>
          <w:t xml:space="preserve"> The prospective provenance</w:t>
        </w:r>
      </w:ins>
      <w:ins w:id="9" w:author="Kohwalter" w:date="2013-04-29T20:27:00Z">
        <w:r w:rsidR="00922283">
          <w:rPr>
            <w:lang w:val="en-US"/>
          </w:rPr>
          <w:t xml:space="preserve"> focuses on specifications and the necessary steps to achieve</w:t>
        </w:r>
        <w:r w:rsidR="00457C2B">
          <w:rPr>
            <w:lang w:val="en-US"/>
          </w:rPr>
          <w:t xml:space="preserve"> the generated data</w:t>
        </w:r>
      </w:ins>
      <w:ins w:id="10" w:author="Kohwalter" w:date="2013-04-29T20:28:00Z">
        <w:r w:rsidR="00457C2B">
          <w:rPr>
            <w:lang w:val="en-US"/>
          </w:rPr>
          <w:t xml:space="preserve">, while retrospective provenance focuses on the executed steps and external </w:t>
        </w:r>
      </w:ins>
      <w:ins w:id="11" w:author="Kohwalter" w:date="2013-04-29T20:32:00Z">
        <w:r w:rsidR="00457C2B">
          <w:rPr>
            <w:lang w:val="en-US"/>
          </w:rPr>
          <w:t>information used</w:t>
        </w:r>
      </w:ins>
      <w:ins w:id="12" w:author="Kohwalter" w:date="2013-04-29T20:29:00Z">
        <w:r w:rsidR="00457C2B">
          <w:rPr>
            <w:lang w:val="en-US"/>
          </w:rPr>
          <w:t xml:space="preserve"> to derive the data.</w:t>
        </w:r>
      </w:ins>
    </w:p>
    <w:p w:rsidR="00130D6B" w:rsidRPr="001E187B" w:rsidRDefault="00130D6B" w:rsidP="00130D6B">
      <w:pPr>
        <w:rPr>
          <w:lang w:val="en-US"/>
        </w:rPr>
      </w:pPr>
      <w:r>
        <w:rPr>
          <w:lang w:val="en-US"/>
        </w:rPr>
        <w:t>Recently, d</w:t>
      </w:r>
      <w:r w:rsidRPr="001E187B">
        <w:rPr>
          <w:lang w:val="en-US"/>
        </w:rPr>
        <w:t xml:space="preserve">ata provenance in scientific experimentation has become </w:t>
      </w:r>
      <w:del w:id="13" w:author="Kohwalter" w:date="2013-04-29T20:08:00Z">
        <w:r w:rsidRPr="001E187B" w:rsidDel="00113B52">
          <w:rPr>
            <w:lang w:val="en-US"/>
          </w:rPr>
          <w:delText xml:space="preserve">such </w:delText>
        </w:r>
      </w:del>
      <w:r w:rsidRPr="001E187B">
        <w:rPr>
          <w:lang w:val="en-US"/>
        </w:rPr>
        <w:t xml:space="preserve">an important topic </w:t>
      </w:r>
      <w:ins w:id="14" w:author="Kohwalter" w:date="2013-04-29T20:09:00Z">
        <w:r w:rsidR="00113B52">
          <w:rPr>
            <w:lang w:val="en-US"/>
          </w:rPr>
          <w:t>in scientific research and</w:t>
        </w:r>
      </w:ins>
      <w:ins w:id="15" w:author="Kohwalter" w:date="2013-04-29T20:23:00Z">
        <w:r w:rsidR="00922283">
          <w:rPr>
            <w:lang w:val="en-US"/>
          </w:rPr>
          <w:t>,</w:t>
        </w:r>
      </w:ins>
      <w:ins w:id="16" w:author="Kohwalter" w:date="2013-04-29T20:09:00Z">
        <w:r w:rsidR="00113B52">
          <w:rPr>
            <w:lang w:val="en-US"/>
          </w:rPr>
          <w:t xml:space="preserve"> as conseq</w:t>
        </w:r>
      </w:ins>
      <w:ins w:id="17" w:author="Kohwalter" w:date="2013-04-29T20:10:00Z">
        <w:r w:rsidR="00113B52">
          <w:rPr>
            <w:lang w:val="en-US"/>
          </w:rPr>
          <w:t>uence,</w:t>
        </w:r>
      </w:ins>
      <w:r w:rsidRPr="001E187B">
        <w:rPr>
          <w:lang w:val="en-US"/>
        </w:rPr>
        <w:t xml:space="preserve"> </w:t>
      </w:r>
      <w:r w:rsidR="00113B52">
        <w:rPr>
          <w:lang w:val="en-US"/>
        </w:rPr>
        <w:t xml:space="preserve"> </w:t>
      </w:r>
      <w:r w:rsidRPr="001E187B">
        <w:rPr>
          <w:lang w:val="en-US"/>
        </w:rPr>
        <w:t xml:space="preserve">workshops and conferences on the subject were specifically created </w:t>
      </w:r>
      <w:r w:rsidR="00FF7EF5" w:rsidRPr="001E187B">
        <w:rPr>
          <w:lang w:val="en-US"/>
        </w:rPr>
        <w:fldChar w:fldCharType="begin"/>
      </w:r>
      <w:r w:rsidR="00CF4C4D">
        <w:rPr>
          <w:lang w:val="en-US"/>
        </w:rPr>
        <w:instrText xml:space="preserve"> ADDIN ZOTERO_ITEM CSL_CITATION {"citationID":"fnd5gao6b","properties":{"formattedCitation":"(SIMMHAN; PLALE; GANNON, 2005)","plainCitation":"(SIMMHAN; PLALE; GANNON, 2005)"},"citationItems":[{"id":156,"uris":["http://zotero.org/users/1122386/items/NKJS8ATK"],"uri":["http://zotero.org/users/1122386/items/NKJS8ATK"],"itemData":{"id":156,"type":"article-journal","title":"A survey of data provenance in e-science","container-title":"SIGMOD Rec.","page":"31–36","volume":"34","issue":"3","source":"ACM Digital Library","abstract":"Data management is growing in complexity as large-scale applications take advantage of the loosely coupled resources brought together by grid middleware and by abundant storage capacity. Metadata describing the data products used in and generated by these applications is essential to disambiguate the data and enable reuse. Data provenance, one kind of metadata, pertains to the derivation history of a data product starting from its original sources.In this paper we create a taxonomy of data provenance characteristics and apply it to current research efforts in e-science, focusing primarily on scientific workflow approaches. The main aspect of our taxonomy categorizes provenance systems based on why they record provenance, what they describe, how they represent and store provenance, and ways to disseminate it. The survey culminates with an identification of open research problems in the field.","DOI":"10.1145/1084805.1084812","ISSN":"0163-5808","author":[{"family":"Simmhan","given":"Yogesh L."},{"family":"Plale","given":"Beth"},{"family":"Gannon","given":"Dennis"}],"issued":{"date-parts":[["2005",9]]},"accessed":{"date-parts":[["2013",4,2]]}}}],"schema":"https://github.com/citation-style-language/schema/raw/master/csl-citation.json"} </w:instrText>
      </w:r>
      <w:r w:rsidR="00FF7EF5" w:rsidRPr="001E187B">
        <w:rPr>
          <w:lang w:val="en-US"/>
        </w:rPr>
        <w:fldChar w:fldCharType="separate"/>
      </w:r>
      <w:r w:rsidR="00CF4C4D" w:rsidRPr="00CF4C4D">
        <w:rPr>
          <w:rFonts w:cs="Times New Roman"/>
          <w:lang w:val="en-US"/>
        </w:rPr>
        <w:t>(SIMMHAN; PLALE; GANNON, 2005)</w:t>
      </w:r>
      <w:r w:rsidR="00FF7EF5" w:rsidRPr="001E187B">
        <w:rPr>
          <w:lang w:val="en-US"/>
        </w:rPr>
        <w:fldChar w:fldCharType="end"/>
      </w:r>
      <w:r w:rsidRPr="001E187B">
        <w:rPr>
          <w:lang w:val="en-US"/>
        </w:rPr>
        <w:t>.</w:t>
      </w:r>
      <w:r w:rsidR="00113B52">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FF7EF5" w:rsidRPr="001E187B">
        <w:rPr>
          <w:lang w:val="en-US"/>
        </w:rPr>
        <w:fldChar w:fldCharType="begin"/>
      </w:r>
      <w:r w:rsidR="00CF4C4D">
        <w:rPr>
          <w:lang w:val="en-US"/>
        </w:rPr>
        <w:instrText xml:space="preserve"> ADDIN ZOTERO_ITEM CSL_CITATION {"citationID":"1nqaa0nqj1","properties":{"formattedCitation":"{\\rtf (MOREAU \\i et al.\\i0{}, 2002)}","plainCitation":"(MOREAU et al., 200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FF7EF5"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2)</w:t>
      </w:r>
      <w:r w:rsidR="00FF7EF5" w:rsidRPr="001E187B">
        <w:rPr>
          <w:lang w:val="en-US"/>
        </w:rPr>
        <w:fldChar w:fldCharType="end"/>
      </w:r>
      <w:r w:rsidRPr="001E187B">
        <w:rPr>
          <w:lang w:val="en-US"/>
        </w:rPr>
        <w:t xml:space="preserve"> was one of the first data provenance workshops to be created. In each edition, the scientific community </w:t>
      </w:r>
      <w:ins w:id="18" w:author="Leonardo Murta" w:date="2013-04-29T08:54:00Z">
        <w:r w:rsidR="00F8392C">
          <w:rPr>
            <w:lang w:val="en-US"/>
          </w:rPr>
          <w:t>lists</w:t>
        </w:r>
        <w:r w:rsidR="00F8392C" w:rsidRPr="001E187B">
          <w:rPr>
            <w:lang w:val="en-US"/>
          </w:rPr>
          <w:t xml:space="preserve"> </w:t>
        </w:r>
      </w:ins>
      <w:r w:rsidRPr="001E187B">
        <w:rPr>
          <w:lang w:val="en-US"/>
        </w:rPr>
        <w:t xml:space="preserve">challenges of data provenance to be solved and </w:t>
      </w:r>
      <w:ins w:id="19" w:author="Leonardo Murta" w:date="2013-04-29T08:54:00Z">
        <w:r w:rsidR="00150F03">
          <w:rPr>
            <w:lang w:val="en-US"/>
          </w:rPr>
          <w:t>receives</w:t>
        </w:r>
        <w:r w:rsidR="00150F03" w:rsidRPr="001E187B">
          <w:rPr>
            <w:lang w:val="en-US"/>
          </w:rPr>
          <w:t xml:space="preserve"> </w:t>
        </w:r>
      </w:ins>
      <w:r w:rsidRPr="001E187B">
        <w:rPr>
          <w:lang w:val="en-US"/>
        </w:rPr>
        <w:t>scienti</w:t>
      </w:r>
      <w:ins w:id="20" w:author="Kohwalter" w:date="2013-04-29T11:28:00Z">
        <w:r w:rsidR="009A093B">
          <w:rPr>
            <w:lang w:val="en-US"/>
          </w:rPr>
          <w:t>fic</w:t>
        </w:r>
      </w:ins>
      <w:r w:rsidRPr="001E187B">
        <w:rPr>
          <w:lang w:val="en-US"/>
        </w:rPr>
        <w:t xml:space="preserve"> work</w:t>
      </w:r>
      <w:ins w:id="21" w:author="Kohwalter" w:date="2013-04-29T11:28:00Z">
        <w:r w:rsidR="009A093B">
          <w:rPr>
            <w:lang w:val="en-US"/>
          </w:rPr>
          <w:t>s</w:t>
        </w:r>
      </w:ins>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ins w:id="22" w:author="Leonardo Murta" w:date="2013-04-29T08:56:00Z">
        <w:r w:rsidR="00150F03">
          <w:rPr>
            <w:lang w:val="en-US"/>
          </w:rPr>
          <w:t>,</w:t>
        </w:r>
      </w:ins>
      <w:r w:rsidRPr="001E187B">
        <w:rPr>
          <w:lang w:val="en-US"/>
        </w:rPr>
        <w:t xml:space="preserve"> and data derivations </w:t>
      </w:r>
      <w:r w:rsidR="00FF7EF5" w:rsidRPr="001E187B">
        <w:rPr>
          <w:lang w:val="en-US"/>
        </w:rPr>
        <w:fldChar w:fldCharType="begin"/>
      </w:r>
      <w:r w:rsidR="00CF4C4D">
        <w:rPr>
          <w:lang w:val="en-US"/>
        </w:rPr>
        <w:instrText xml:space="preserve"> ADDIN ZOTERO_ITEM CSL_CITATION {"citationID":"eva0v02mb","properties":{"formattedCitation":"(BOSE; FOSTER; MOREAU, 2006)","plainCitation":"(BOSE; FOSTER; MOREAU, 2006)"},"citationItems":[{"id":159,"uris":["http://zotero.org/users/1122386/items/XKF5VFJH"],"uri":["http://zotero.org/users/1122386/items/XKF5VFJH"],"itemData":{"id":159,"type":"article-journal","title":"Report on the International Provenance and Annotation Workshop: (IPAW'06) 3-5 May 2006, Chicago","container-title":"SIGMOD Rec.","page":"51–53","volume":"35","issue":"3","source":"ACM Digital Library","abstract":"The provenance of a data item refers to its origins and processing history, while annotation is a term that refers to the process of adding notes or data to an existing structure. Because these terms are broad, and are used in slightly different ways by different communities, confusion is rampant. For example, consider that (1) annotating a data set with its provenance information, and (2) finding the provenance of a specific data annotation are both perfectly reasonable concepts.","DOI":"10.1145/1168092.1168102","ISSN":"0163-5808","shortTitle":"Report on the International Provenance and Annotation Workshop","author":[{"family":"Bose","given":"Rajendra"},{"family":"Foster","given":"Ian"},{"family":"Moreau","given":"Luc"}],"issued":{"date-parts":[["2006",9]]},"accessed":{"date-parts":[["2013",4,2]]}}}],"schema":"https://github.com/citation-style-language/schema/raw/master/csl-citation.json"} </w:instrText>
      </w:r>
      <w:r w:rsidR="00FF7EF5" w:rsidRPr="001E187B">
        <w:rPr>
          <w:lang w:val="en-US"/>
        </w:rPr>
        <w:fldChar w:fldCharType="separate"/>
      </w:r>
      <w:r w:rsidR="00CF4C4D" w:rsidRPr="00CF4C4D">
        <w:rPr>
          <w:rFonts w:cs="Times New Roman"/>
          <w:lang w:val="en-US"/>
        </w:rPr>
        <w:t>(BOSE; FOSTER; MOREAU, 2006)</w:t>
      </w:r>
      <w:r w:rsidR="00FF7EF5"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FF7EF5" w:rsidRPr="001E187B">
        <w:rPr>
          <w:lang w:val="en-US"/>
        </w:rPr>
        <w:fldChar w:fldCharType="begin"/>
      </w:r>
      <w:r w:rsidR="00CF4C4D">
        <w:rPr>
          <w:lang w:val="en-US"/>
        </w:rPr>
        <w:instrText xml:space="preserve"> ADDIN ZOTERO_ITEM CSL_CITATION {"citationID":"1e3tur0abv","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F7EF5"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FF7EF5"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FF7EF5" w:rsidRPr="001E187B">
        <w:rPr>
          <w:lang w:val="en-US"/>
        </w:rPr>
        <w:fldChar w:fldCharType="begin"/>
      </w:r>
      <w:r w:rsidR="00E857C5">
        <w:rPr>
          <w:lang w:val="en-US"/>
        </w:rPr>
        <w:instrText xml:space="preserve"> ADDIN ZOTERO_ITEM CSL_CITATION {"citationID":"jt0oe0ebk","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FF7EF5" w:rsidRPr="001E187B">
        <w:rPr>
          <w:lang w:val="en-US"/>
        </w:rPr>
        <w:fldChar w:fldCharType="separate"/>
      </w:r>
      <w:r w:rsidR="00E857C5" w:rsidRPr="00E857C5">
        <w:rPr>
          <w:rFonts w:cs="Times New Roman"/>
          <w:szCs w:val="24"/>
          <w:lang w:val="en-US"/>
        </w:rPr>
        <w:t xml:space="preserve">(MILES </w:t>
      </w:r>
      <w:r w:rsidR="00E857C5" w:rsidRPr="00E857C5">
        <w:rPr>
          <w:rFonts w:cs="Times New Roman"/>
          <w:i/>
          <w:iCs/>
          <w:szCs w:val="24"/>
          <w:lang w:val="en-US"/>
        </w:rPr>
        <w:t>et al.</w:t>
      </w:r>
      <w:r w:rsidR="00E857C5" w:rsidRPr="00E857C5">
        <w:rPr>
          <w:rFonts w:cs="Times New Roman"/>
          <w:szCs w:val="24"/>
          <w:lang w:val="en-US"/>
        </w:rPr>
        <w:t>, 2010)</w:t>
      </w:r>
      <w:r w:rsidR="00FF7EF5" w:rsidRPr="001E187B">
        <w:rPr>
          <w:lang w:val="en-US"/>
        </w:rPr>
        <w:fldChar w:fldCharType="end"/>
      </w:r>
      <w:ins w:id="23" w:author="Kohwalter" w:date="2013-04-29T20:11:00Z">
        <w:r w:rsidR="00113B52">
          <w:rPr>
            <w:lang w:val="en-US"/>
          </w:rPr>
          <w:t>, such as understanding provenance syste</w:t>
        </w:r>
      </w:ins>
      <w:ins w:id="24" w:author="Kohwalter" w:date="2013-04-29T20:12:00Z">
        <w:r w:rsidR="00113B52">
          <w:rPr>
            <w:lang w:val="en-US"/>
          </w:rPr>
          <w:t>ms and how to express provenance information</w:t>
        </w:r>
      </w:ins>
      <w:ins w:id="25" w:author="Kohwalter" w:date="2013-04-29T20:34:00Z">
        <w:r w:rsidR="00457C2B">
          <w:rPr>
            <w:lang w:val="en-US"/>
          </w:rPr>
          <w:t>, and is based on retrospective provenance.</w:t>
        </w:r>
      </w:ins>
    </w:p>
    <w:p w:rsidR="00130D6B" w:rsidRPr="001E187B" w:rsidRDefault="00130D6B" w:rsidP="00130D6B">
      <w:pPr>
        <w:rPr>
          <w:lang w:val="en-US"/>
        </w:rPr>
      </w:pPr>
      <w:r w:rsidRPr="001E187B">
        <w:rPr>
          <w:lang w:val="en-US"/>
        </w:rPr>
        <w:t xml:space="preserve">Later, another provenance model, PROV </w:t>
      </w:r>
      <w:r w:rsidR="00FF7EF5" w:rsidRPr="001E187B">
        <w:rPr>
          <w:lang w:val="en-US"/>
        </w:rPr>
        <w:fldChar w:fldCharType="begin"/>
      </w:r>
      <w:r w:rsidR="00CF4C4D">
        <w:rPr>
          <w:lang w:val="en-US"/>
        </w:rPr>
        <w:instrText xml:space="preserve"> ADDIN ZOTERO_ITEM CSL_CITATION {"citationID":"olhb0p2u4","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FF7EF5" w:rsidRPr="001E187B">
        <w:rPr>
          <w:lang w:val="en-US"/>
        </w:rPr>
        <w:fldChar w:fldCharType="separate"/>
      </w:r>
      <w:r w:rsidR="00CF4C4D" w:rsidRPr="00CF4C4D">
        <w:rPr>
          <w:rFonts w:cs="Times New Roman"/>
          <w:lang w:val="en-US"/>
        </w:rPr>
        <w:t>(GIL; MILES, 2010)</w:t>
      </w:r>
      <w:r w:rsidR="00FF7EF5" w:rsidRPr="001E187B">
        <w:rPr>
          <w:lang w:val="en-US"/>
        </w:rPr>
        <w:fldChar w:fldCharType="end"/>
      </w:r>
      <w:r w:rsidRPr="001E187B">
        <w:rPr>
          <w:lang w:val="en-US"/>
        </w:rPr>
        <w:t xml:space="preserve">, was developed by the provenance incubator group </w:t>
      </w:r>
      <w:ins w:id="26" w:author="Kohwalter" w:date="2013-04-29T17:01:00Z">
        <w:r w:rsidR="00BE280E">
          <w:rPr>
            <w:lang w:val="en-US"/>
          </w:rPr>
          <w:t xml:space="preserve">at </w:t>
        </w:r>
      </w:ins>
      <w:r w:rsidRPr="001E187B">
        <w:rPr>
          <w:lang w:val="en-US"/>
        </w:rPr>
        <w:t xml:space="preserve">W3C </w:t>
      </w:r>
      <w:r w:rsidR="00FF7EF5" w:rsidRPr="001E187B">
        <w:rPr>
          <w:lang w:val="en-US"/>
        </w:rPr>
        <w:fldChar w:fldCharType="begin"/>
      </w:r>
      <w:r w:rsidR="00CF4C4D">
        <w:rPr>
          <w:lang w:val="en-US"/>
        </w:rPr>
        <w:instrText xml:space="preserve"> ADDIN ZOTERO_ITEM CSL_CITATION {"citationID":"cqfnsqf3h","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FF7EF5" w:rsidRPr="001E187B">
        <w:rPr>
          <w:lang w:val="en-US"/>
        </w:rPr>
        <w:fldChar w:fldCharType="separate"/>
      </w:r>
      <w:r w:rsidR="00CF4C4D" w:rsidRPr="00CF4C4D">
        <w:rPr>
          <w:rFonts w:cs="Times New Roman"/>
          <w:szCs w:val="24"/>
          <w:lang w:val="en-US"/>
        </w:rPr>
        <w:t xml:space="preserve">(GIL </w:t>
      </w:r>
      <w:r w:rsidR="00CF4C4D" w:rsidRPr="00CF4C4D">
        <w:rPr>
          <w:rFonts w:cs="Times New Roman"/>
          <w:i/>
          <w:iCs/>
          <w:szCs w:val="24"/>
          <w:lang w:val="en-US"/>
        </w:rPr>
        <w:t>et al.</w:t>
      </w:r>
      <w:r w:rsidR="00CF4C4D" w:rsidRPr="00CF4C4D">
        <w:rPr>
          <w:rFonts w:cs="Times New Roman"/>
          <w:szCs w:val="24"/>
          <w:lang w:val="en-US"/>
        </w:rPr>
        <w:t>, 2009)</w:t>
      </w:r>
      <w:r w:rsidR="00FF7EF5"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ins w:id="27" w:author="Kohwalter" w:date="2013-04-29T20:35:00Z">
        <w:r w:rsidR="00457C2B">
          <w:rPr>
            <w:lang w:val="en-US"/>
          </w:rPr>
          <w:t xml:space="preserve">PROV also is focused on retrospective provenance, similar to OPM. </w:t>
        </w:r>
      </w:ins>
      <w:r w:rsidRPr="001E187B">
        <w:rPr>
          <w:lang w:val="en-US"/>
        </w:rPr>
        <w:t xml:space="preserve">The usage of provenance, regardless of the model, provides a critical foundation for assessing the authenticity of data, </w:t>
      </w:r>
      <w:r w:rsidRPr="001E187B">
        <w:rPr>
          <w:lang w:val="en-US"/>
        </w:rPr>
        <w:lastRenderedPageBreak/>
        <w:t>enabling reliability and reproducibility</w:t>
      </w:r>
      <w:ins w:id="28" w:author="Leonardo Murta" w:date="2013-04-29T08:58:00Z">
        <w:r w:rsidR="00EE155C">
          <w:rPr>
            <w:lang w:val="en-US"/>
          </w:rPr>
          <w:t>,</w:t>
        </w:r>
      </w:ins>
      <w:r w:rsidRPr="001E187B">
        <w:rPr>
          <w:lang w:val="en-US"/>
        </w:rPr>
        <w:t xml:space="preserve"> and is </w:t>
      </w:r>
      <w:ins w:id="29" w:author="Leonardo Murta" w:date="2013-04-29T08:58:00Z">
        <w:r w:rsidR="00EE155C">
          <w:rPr>
            <w:lang w:val="en-US"/>
          </w:rPr>
          <w:t xml:space="preserve">a </w:t>
        </w:r>
      </w:ins>
      <w:r w:rsidRPr="001E187B">
        <w:rPr>
          <w:lang w:val="en-US"/>
        </w:rPr>
        <w:t xml:space="preserve">crucial component of workflow systems </w:t>
      </w:r>
      <w:r w:rsidR="00FF7EF5" w:rsidRPr="001E187B">
        <w:rPr>
          <w:lang w:val="en-US"/>
        </w:rPr>
        <w:fldChar w:fldCharType="begin"/>
      </w:r>
      <w:r w:rsidR="00CF4C4D">
        <w:rPr>
          <w:lang w:val="en-US"/>
        </w:rPr>
        <w:instrText xml:space="preserve"> ADDIN ZOTERO_ITEM CSL_CITATION {"citationID":"RmkOzfq7","properties":{"formattedCitation":"{\\rtf (GIL \\i et al.\\i0{}, 2007; GROTH; MOREAU, 2010)}","plainCitation":"(GIL et al., 2007; GROTH; MOREAU, 2010)"},"citationItems":[{"id":158,"uris":["http://zotero.org/users/1122386/items/VA7IGGBS"],"uri":["http://zotero.org/users/1122386/items/VA7IGGBS"],"itemData":{"id":158,"type":"article-journal","title":"Examining the Challenges of Scientific Workflows","container-title":"Computer","page":"24–32","volume":"40","issue":"12","source":"ACM Digital Library","abstract":"Workflows have emerged as a paradigm for representing and managing complex distributed computations and are used to accelerate the pace of scientific progress. A recent National Science Foundation workshop brought together domain, computer, and social scientists to discuss requirements of future scientific applications and the challenges they present to current workflow technologies.","DOI":"10.1109/MC.2007.421","ISSN":"0018-9162","author":[{"family":"Gil","given":"Yolanda"},{"family":"Deelman","given":"Ewa"},{"family":"Ellisman","given":"Mark"},{"family":"Fahringer","given":"Thomas"},{"family":"Fox","given":"Geoffrey"},{"family":"Gannon","given":"Dennis"},{"family":"Goble","given":"Carole"},{"family":"Livny","given":"Miron"},{"family":"Moreau","given":"Luc"},{"family":"Myers","given":"Jim"}],"issued":{"date-parts":[["2007",12]]},"accessed":{"date-parts":[["2013",4,2]]}}},{"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FF7EF5" w:rsidRPr="001E187B">
        <w:rPr>
          <w:lang w:val="en-US"/>
        </w:rPr>
        <w:fldChar w:fldCharType="separate"/>
      </w:r>
      <w:r w:rsidR="00CF4C4D" w:rsidRPr="00457C2B">
        <w:rPr>
          <w:rFonts w:cs="Times New Roman"/>
          <w:szCs w:val="24"/>
          <w:lang w:val="en-US"/>
        </w:rPr>
        <w:t xml:space="preserve">(GIL </w:t>
      </w:r>
      <w:r w:rsidR="00CF4C4D" w:rsidRPr="00457C2B">
        <w:rPr>
          <w:rFonts w:cs="Times New Roman"/>
          <w:i/>
          <w:iCs/>
          <w:szCs w:val="24"/>
          <w:lang w:val="en-US"/>
        </w:rPr>
        <w:t>et al.</w:t>
      </w:r>
      <w:r w:rsidR="00CF4C4D" w:rsidRPr="00457C2B">
        <w:rPr>
          <w:rFonts w:cs="Times New Roman"/>
          <w:szCs w:val="24"/>
          <w:lang w:val="en-US"/>
        </w:rPr>
        <w:t>, 2007; GROTH; MOREAU, 2010)</w:t>
      </w:r>
      <w:r w:rsidR="00FF7EF5"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becoming the default provenance model</w:t>
      </w:r>
      <w:del w:id="30" w:author="Kohwalter" w:date="2013-04-29T11:29:00Z">
        <w:r w:rsidRPr="001E187B" w:rsidDel="009A093B">
          <w:rPr>
            <w:lang w:val="en-US"/>
          </w:rPr>
          <w:delText>,</w:delText>
        </w:r>
      </w:del>
      <w:r w:rsidRPr="001E187B">
        <w:rPr>
          <w:lang w:val="en-US"/>
        </w:rPr>
        <w:t xml:space="preserve"> </w:t>
      </w:r>
      <w:del w:id="31" w:author="Kohwalter" w:date="2013-04-29T11:29:00Z">
        <w:r w:rsidRPr="001E187B" w:rsidDel="009A093B">
          <w:rPr>
            <w:lang w:val="en-US"/>
          </w:rPr>
          <w:delText xml:space="preserve">making </w:delText>
        </w:r>
      </w:del>
      <w:ins w:id="32" w:author="Kohwalter" w:date="2013-04-29T11:29:00Z">
        <w:r w:rsidR="009A093B">
          <w:rPr>
            <w:lang w:val="en-US"/>
          </w:rPr>
          <w:t>and</w:t>
        </w:r>
        <w:r w:rsidR="009A093B" w:rsidRPr="001E187B">
          <w:rPr>
            <w:lang w:val="en-US"/>
          </w:rPr>
          <w:t xml:space="preserve"> </w:t>
        </w:r>
      </w:ins>
      <w:r w:rsidRPr="001E187B">
        <w:rPr>
          <w:lang w:val="en-US"/>
        </w:rPr>
        <w:t>the migration from OPM to PROV a possibility in the near future.</w:t>
      </w:r>
      <w:ins w:id="33" w:author="Kohwalter" w:date="2013-04-29T20:00:00Z">
        <w:r w:rsidR="006C00AA">
          <w:rPr>
            <w:lang w:val="en-US"/>
          </w:rPr>
          <w:t xml:space="preserve"> Nevertheless,</w:t>
        </w:r>
      </w:ins>
      <w:r w:rsidRPr="001E187B">
        <w:rPr>
          <w:lang w:val="en-US"/>
        </w:rPr>
        <w:t xml:space="preserve"> the aim of this chapter is to present a study of </w:t>
      </w:r>
      <w:ins w:id="34" w:author="Kohwalter" w:date="2013-04-29T20:00:00Z">
        <w:r w:rsidR="006C00AA">
          <w:rPr>
            <w:lang w:val="en-US"/>
          </w:rPr>
          <w:t>both</w:t>
        </w:r>
      </w:ins>
      <w:del w:id="35" w:author="Kohwalter" w:date="2013-04-29T20:00:00Z">
        <w:r w:rsidRPr="001E187B" w:rsidDel="006C00AA">
          <w:rPr>
            <w:lang w:val="en-US"/>
          </w:rPr>
          <w:delText>the</w:delText>
        </w:r>
      </w:del>
      <w:r w:rsidRPr="001E187B">
        <w:rPr>
          <w:lang w:val="en-US"/>
        </w:rPr>
        <w:t xml:space="preserve"> digital provenance models, </w:t>
      </w:r>
      <w:ins w:id="36" w:author="Kohwalter" w:date="2013-04-29T20:36:00Z">
        <w:r w:rsidR="00457C2B">
          <w:rPr>
            <w:lang w:val="en-US"/>
          </w:rPr>
          <w:t xml:space="preserve">which uses retrospective provenance, </w:t>
        </w:r>
      </w:ins>
      <w:r w:rsidRPr="001E187B">
        <w:rPr>
          <w:lang w:val="en-US"/>
        </w:rPr>
        <w:t>as well as comparing those models, pointing out their similarities and differences.</w:t>
      </w:r>
    </w:p>
    <w:p w:rsidR="00130D6B" w:rsidRDefault="00130D6B" w:rsidP="00130D6B">
      <w:pPr>
        <w:rPr>
          <w:lang w:val="en-US"/>
        </w:rPr>
      </w:pPr>
      <w:r w:rsidRPr="001E187B">
        <w:rPr>
          <w:lang w:val="en-US"/>
        </w:rPr>
        <w:t xml:space="preserve">As such, this chapter is organized as follow: </w:t>
      </w:r>
      <w:ins w:id="37" w:author="Kohwalter" w:date="2013-04-29T20:07:00Z">
        <w:r w:rsidR="00113B52">
          <w:rPr>
            <w:lang w:val="en-US"/>
          </w:rPr>
          <w:t xml:space="preserve">Section </w:t>
        </w:r>
        <w:r w:rsidR="00FF7EF5">
          <w:rPr>
            <w:lang w:val="en-US"/>
          </w:rPr>
          <w:fldChar w:fldCharType="begin"/>
        </w:r>
        <w:r w:rsidR="00113B52">
          <w:rPr>
            <w:lang w:val="en-US"/>
          </w:rPr>
          <w:instrText xml:space="preserve"> REF _Ref355029016 \r \h </w:instrText>
        </w:r>
      </w:ins>
      <w:r w:rsidR="00FF7EF5">
        <w:rPr>
          <w:lang w:val="en-US"/>
        </w:rPr>
      </w:r>
      <w:ins w:id="38" w:author="Kohwalter" w:date="2013-04-29T20:07:00Z">
        <w:r w:rsidR="00FF7EF5">
          <w:rPr>
            <w:lang w:val="en-US"/>
          </w:rPr>
          <w:fldChar w:fldCharType="separate"/>
        </w:r>
      </w:ins>
      <w:r w:rsidR="00176E0D">
        <w:rPr>
          <w:lang w:val="en-US"/>
        </w:rPr>
        <w:t>3.2</w:t>
      </w:r>
      <w:ins w:id="39" w:author="Kohwalter" w:date="2013-04-29T20:07:00Z">
        <w:r w:rsidR="00FF7EF5">
          <w:rPr>
            <w:lang w:val="en-US"/>
          </w:rPr>
          <w:fldChar w:fldCharType="end"/>
        </w:r>
        <w:r w:rsidR="00113B52">
          <w:rPr>
            <w:lang w:val="en-US"/>
          </w:rPr>
          <w:t xml:space="preserve"> provides a guiding example to aid understanding of provenance relationships in a provenance graph</w:t>
        </w:r>
      </w:ins>
      <w:r w:rsidR="006C00AA">
        <w:rPr>
          <w:lang w:val="en-US"/>
        </w:rPr>
        <w:t xml:space="preserve">. </w:t>
      </w:r>
      <w:r>
        <w:rPr>
          <w:lang w:val="en-US"/>
        </w:rPr>
        <w:t xml:space="preserve">Section </w:t>
      </w:r>
      <w:r w:rsidR="00FF7EF5">
        <w:rPr>
          <w:lang w:val="en-US"/>
        </w:rPr>
        <w:fldChar w:fldCharType="begin"/>
      </w:r>
      <w:r>
        <w:rPr>
          <w:lang w:val="en-US"/>
        </w:rPr>
        <w:instrText xml:space="preserve"> REF _Ref353029623 \r \h </w:instrText>
      </w:r>
      <w:r w:rsidR="00FF7EF5">
        <w:rPr>
          <w:lang w:val="en-US"/>
        </w:rPr>
      </w:r>
      <w:r w:rsidR="00FF7EF5">
        <w:rPr>
          <w:lang w:val="en-US"/>
        </w:rPr>
        <w:fldChar w:fldCharType="separate"/>
      </w:r>
      <w:r w:rsidR="00176E0D">
        <w:rPr>
          <w:lang w:val="en-US"/>
        </w:rPr>
        <w:t>3.3</w:t>
      </w:r>
      <w:r w:rsidR="00FF7EF5">
        <w:rPr>
          <w:lang w:val="en-US"/>
        </w:rPr>
        <w:fldChar w:fldCharType="end"/>
      </w:r>
      <w:r>
        <w:rPr>
          <w:lang w:val="en-US"/>
        </w:rPr>
        <w:t xml:space="preserve"> and </w:t>
      </w:r>
      <w:r w:rsidR="00FF7EF5">
        <w:rPr>
          <w:lang w:val="en-US"/>
        </w:rPr>
        <w:fldChar w:fldCharType="begin"/>
      </w:r>
      <w:r>
        <w:rPr>
          <w:lang w:val="en-US"/>
        </w:rPr>
        <w:instrText xml:space="preserve"> REF _Ref353029653 \r \h </w:instrText>
      </w:r>
      <w:r w:rsidR="00FF7EF5">
        <w:rPr>
          <w:lang w:val="en-US"/>
        </w:rPr>
      </w:r>
      <w:r w:rsidR="00FF7EF5">
        <w:rPr>
          <w:lang w:val="en-US"/>
        </w:rPr>
        <w:fldChar w:fldCharType="separate"/>
      </w:r>
      <w:r w:rsidR="00176E0D">
        <w:rPr>
          <w:lang w:val="en-US"/>
        </w:rPr>
        <w:t>3.4</w:t>
      </w:r>
      <w:r w:rsidR="00FF7EF5">
        <w:rPr>
          <w:lang w:val="en-US"/>
        </w:rPr>
        <w:fldChar w:fldCharType="end"/>
      </w:r>
      <w:r>
        <w:rPr>
          <w:lang w:val="en-US"/>
        </w:rPr>
        <w:t xml:space="preserve"> describe the </w:t>
      </w:r>
      <w:del w:id="40" w:author="Kohwalter" w:date="2013-04-29T11:33:00Z">
        <w:r w:rsidRPr="00BF5855" w:rsidDel="00CF4C4D">
          <w:rPr>
            <w:i/>
            <w:lang w:val="en-US"/>
          </w:rPr>
          <w:delText>Open Provenance Model</w:delText>
        </w:r>
        <w:r w:rsidDel="00CF4C4D">
          <w:rPr>
            <w:lang w:val="en-US"/>
          </w:rPr>
          <w:delText xml:space="preserve"> </w:delText>
        </w:r>
      </w:del>
      <w:ins w:id="41" w:author="Kohwalter" w:date="2013-04-29T11:33:00Z">
        <w:r w:rsidR="00CF4C4D" w:rsidRPr="00CF4C4D">
          <w:rPr>
            <w:lang w:val="en-US"/>
          </w:rPr>
          <w:t xml:space="preserve">OPM </w:t>
        </w:r>
      </w:ins>
      <w:r>
        <w:rPr>
          <w:lang w:val="en-US"/>
        </w:rPr>
        <w:t>and PRO</w:t>
      </w:r>
      <w:ins w:id="42" w:author="Kohwalter" w:date="2013-04-29T11:29:00Z">
        <w:r w:rsidR="009A093B">
          <w:rPr>
            <w:lang w:val="en-US"/>
          </w:rPr>
          <w:t>V</w:t>
        </w:r>
      </w:ins>
      <w:r>
        <w:rPr>
          <w:lang w:val="en-US"/>
        </w:rPr>
        <w:t xml:space="preserve">, respectively. Section </w:t>
      </w:r>
      <w:r w:rsidR="00FF7EF5">
        <w:rPr>
          <w:lang w:val="en-US"/>
        </w:rPr>
        <w:fldChar w:fldCharType="begin"/>
      </w:r>
      <w:r>
        <w:rPr>
          <w:lang w:val="en-US"/>
        </w:rPr>
        <w:instrText xml:space="preserve"> REF _Ref353029704 \r \h </w:instrText>
      </w:r>
      <w:r w:rsidR="00FF7EF5">
        <w:rPr>
          <w:lang w:val="en-US"/>
        </w:rPr>
      </w:r>
      <w:r w:rsidR="00FF7EF5">
        <w:rPr>
          <w:lang w:val="en-US"/>
        </w:rPr>
        <w:fldChar w:fldCharType="separate"/>
      </w:r>
      <w:r w:rsidR="00176E0D">
        <w:rPr>
          <w:lang w:val="en-US"/>
        </w:rPr>
        <w:t>3.5</w:t>
      </w:r>
      <w:r w:rsidR="00FF7EF5">
        <w:rPr>
          <w:lang w:val="en-US"/>
        </w:rPr>
        <w:fldChar w:fldCharType="end"/>
      </w:r>
      <w:r>
        <w:rPr>
          <w:lang w:val="en-US"/>
        </w:rPr>
        <w:t xml:space="preserve"> compares both digital provenance models and</w:t>
      </w:r>
      <w:ins w:id="43" w:author="Leonardo Murta" w:date="2013-04-29T09:01:00Z">
        <w:r w:rsidR="00C03ED3">
          <w:rPr>
            <w:lang w:val="en-US"/>
          </w:rPr>
          <w:t>,</w:t>
        </w:r>
      </w:ins>
      <w:r>
        <w:rPr>
          <w:lang w:val="en-US"/>
        </w:rPr>
        <w:t xml:space="preserve"> lastly, section </w:t>
      </w:r>
      <w:r w:rsidR="00FF7EF5">
        <w:rPr>
          <w:lang w:val="en-US"/>
        </w:rPr>
        <w:fldChar w:fldCharType="begin"/>
      </w:r>
      <w:r>
        <w:rPr>
          <w:lang w:val="en-US"/>
        </w:rPr>
        <w:instrText xml:space="preserve"> REF _Ref353029726 \r \h </w:instrText>
      </w:r>
      <w:r w:rsidR="00FF7EF5">
        <w:rPr>
          <w:lang w:val="en-US"/>
        </w:rPr>
      </w:r>
      <w:r w:rsidR="00FF7EF5">
        <w:rPr>
          <w:lang w:val="en-US"/>
        </w:rPr>
        <w:fldChar w:fldCharType="separate"/>
      </w:r>
      <w:r w:rsidR="00176E0D">
        <w:rPr>
          <w:lang w:val="en-US"/>
        </w:rPr>
        <w:t>3.6</w:t>
      </w:r>
      <w:r w:rsidR="00FF7EF5">
        <w:rPr>
          <w:lang w:val="en-US"/>
        </w:rPr>
        <w:fldChar w:fldCharType="end"/>
      </w:r>
      <w:r>
        <w:rPr>
          <w:lang w:val="en-US"/>
        </w:rPr>
        <w:t xml:space="preserve"> presents the final considerations of this chapter.</w:t>
      </w:r>
    </w:p>
    <w:p w:rsidR="00682E85" w:rsidRDefault="00682E85" w:rsidP="00682E85">
      <w:pPr>
        <w:pStyle w:val="Heading2"/>
        <w:rPr>
          <w:lang w:val="en-US"/>
        </w:rPr>
      </w:pPr>
      <w:bookmarkStart w:id="44" w:name="_Ref355029016"/>
      <w:r>
        <w:rPr>
          <w:lang w:val="en-US"/>
        </w:rPr>
        <w:t>Guiding Example</w:t>
      </w:r>
      <w:bookmarkEnd w:id="44"/>
    </w:p>
    <w:p w:rsidR="000D51F0" w:rsidRDefault="00BE280E" w:rsidP="00303404">
      <w:pPr>
        <w:rPr>
          <w:ins w:id="45" w:author="Kohwalter" w:date="2013-04-29T15:10:00Z"/>
          <w:lang w:val="en-US"/>
        </w:rPr>
      </w:pPr>
      <w:ins w:id="46" w:author="Kohwalter" w:date="2013-04-29T16:53:00Z">
        <w:r>
          <w:rPr>
            <w:lang w:val="en-US"/>
          </w:rPr>
          <w:t>Cake is often a desired dessert for receiving guests or special occasions and is generally easy to make</w:t>
        </w:r>
      </w:ins>
      <w:ins w:id="47" w:author="Kohwalter" w:date="2013-04-29T14:55:00Z">
        <w:r w:rsidR="005B0EB9">
          <w:rPr>
            <w:lang w:val="en-US"/>
          </w:rPr>
          <w:t xml:space="preserve">. There are countless varieties of cakes but they </w:t>
        </w:r>
      </w:ins>
      <w:ins w:id="48" w:author="Kohwalter" w:date="2013-04-29T16:54:00Z">
        <w:r>
          <w:rPr>
            <w:lang w:val="en-US"/>
          </w:rPr>
          <w:t xml:space="preserve">tend to </w:t>
        </w:r>
      </w:ins>
      <w:ins w:id="49" w:author="Kohwalter" w:date="2013-04-29T14:55:00Z">
        <w:r w:rsidR="005B0EB9">
          <w:rPr>
            <w:lang w:val="en-US"/>
          </w:rPr>
          <w:t xml:space="preserve">follow the same </w:t>
        </w:r>
      </w:ins>
      <w:ins w:id="50" w:author="Kohwalter" w:date="2013-04-29T16:54:00Z">
        <w:r>
          <w:rPr>
            <w:lang w:val="en-US"/>
          </w:rPr>
          <w:t xml:space="preserve">basic </w:t>
        </w:r>
      </w:ins>
      <w:ins w:id="51" w:author="Kohwalter" w:date="2013-04-29T15:02:00Z">
        <w:r w:rsidR="00303404">
          <w:rPr>
            <w:lang w:val="en-US"/>
          </w:rPr>
          <w:t>steps</w:t>
        </w:r>
      </w:ins>
      <w:ins w:id="52" w:author="Kohwalter" w:date="2013-04-29T14:55:00Z">
        <w:r w:rsidR="005B0EB9">
          <w:rPr>
            <w:lang w:val="en-US"/>
          </w:rPr>
          <w:t xml:space="preserve">: </w:t>
        </w:r>
      </w:ins>
      <w:ins w:id="53" w:author="Kohwalter" w:date="2013-04-29T15:02:00Z">
        <w:r w:rsidR="00303404">
          <w:rPr>
            <w:lang w:val="en-US"/>
          </w:rPr>
          <w:t>Mixing</w:t>
        </w:r>
      </w:ins>
      <w:ins w:id="54" w:author="Kohwalter" w:date="2013-04-29T14:55:00Z">
        <w:r w:rsidR="005B0EB9">
          <w:rPr>
            <w:lang w:val="en-US"/>
          </w:rPr>
          <w:t xml:space="preserve">, baking, and </w:t>
        </w:r>
      </w:ins>
      <w:ins w:id="55" w:author="Kohwalter" w:date="2013-04-29T15:02:00Z">
        <w:r w:rsidR="00303404">
          <w:rPr>
            <w:lang w:val="en-US"/>
          </w:rPr>
          <w:t>decoration</w:t>
        </w:r>
      </w:ins>
      <w:ins w:id="56" w:author="Kohwalter" w:date="2013-04-29T14:55:00Z">
        <w:r w:rsidR="005B0EB9">
          <w:rPr>
            <w:lang w:val="en-US"/>
          </w:rPr>
          <w:t>.</w:t>
        </w:r>
      </w:ins>
      <w:ins w:id="57" w:author="Kohwalter" w:date="2013-04-29T15:02:00Z">
        <w:r w:rsidR="00303404">
          <w:rPr>
            <w:lang w:val="en-US"/>
          </w:rPr>
          <w:t xml:space="preserve"> </w:t>
        </w:r>
      </w:ins>
      <w:ins w:id="58" w:author="Kohwalter" w:date="2013-04-29T15:03:00Z">
        <w:r w:rsidR="00303404">
          <w:rPr>
            <w:lang w:val="en-US"/>
          </w:rPr>
          <w:t xml:space="preserve">The first step, mixing, is responsible of mixing the cake’s ingredients in order to make </w:t>
        </w:r>
      </w:ins>
      <w:ins w:id="59" w:author="Kohwalter" w:date="2013-04-29T15:04:00Z">
        <w:r w:rsidR="00303404">
          <w:rPr>
            <w:lang w:val="en-US"/>
          </w:rPr>
          <w:t>cake batter. Basic</w:t>
        </w:r>
      </w:ins>
      <w:ins w:id="60" w:author="Kohwalter" w:date="2013-04-29T14:55:00Z">
        <w:r w:rsidR="005B0EB9">
          <w:rPr>
            <w:lang w:val="en-US"/>
          </w:rPr>
          <w:t xml:space="preserve"> ingredients </w:t>
        </w:r>
      </w:ins>
      <w:ins w:id="61" w:author="Kohwalter" w:date="2013-04-29T15:04:00Z">
        <w:r w:rsidR="00303404">
          <w:rPr>
            <w:lang w:val="en-US"/>
          </w:rPr>
          <w:t xml:space="preserve">used in this stage </w:t>
        </w:r>
      </w:ins>
      <w:ins w:id="62" w:author="Kohwalter" w:date="2013-04-29T14:55:00Z">
        <w:r w:rsidR="005B0EB9">
          <w:rPr>
            <w:lang w:val="en-US"/>
          </w:rPr>
          <w:t>are</w:t>
        </w:r>
      </w:ins>
      <w:ins w:id="63" w:author="Kohwalter" w:date="2013-04-29T15:04:00Z">
        <w:r w:rsidR="00303404">
          <w:rPr>
            <w:lang w:val="en-US"/>
          </w:rPr>
          <w:t xml:space="preserve"> </w:t>
        </w:r>
      </w:ins>
      <w:ins w:id="64" w:author="Kohwalter" w:date="2013-04-29T20:04:00Z">
        <w:r w:rsidR="006C00AA">
          <w:rPr>
            <w:lang w:val="en-US"/>
          </w:rPr>
          <w:t xml:space="preserve">usually </w:t>
        </w:r>
      </w:ins>
      <w:ins w:id="65" w:author="Kohwalter" w:date="2013-04-29T14:55:00Z">
        <w:r w:rsidR="005B0EB9">
          <w:rPr>
            <w:lang w:val="en-US"/>
          </w:rPr>
          <w:t>butter, flour, sugar, and eggs.</w:t>
        </w:r>
      </w:ins>
      <w:ins w:id="66" w:author="Kohwalter" w:date="2013-04-29T15:04:00Z">
        <w:r w:rsidR="00303404">
          <w:rPr>
            <w:lang w:val="en-US"/>
          </w:rPr>
          <w:t xml:space="preserve"> After mixing the ingredients for a pe</w:t>
        </w:r>
      </w:ins>
      <w:ins w:id="67" w:author="Kohwalter" w:date="2013-04-29T15:05:00Z">
        <w:r w:rsidR="00303404">
          <w:rPr>
            <w:lang w:val="en-US"/>
          </w:rPr>
          <w:t xml:space="preserve">riod of time, generally until the cake batter </w:t>
        </w:r>
      </w:ins>
      <w:ins w:id="68" w:author="Kohwalter" w:date="2013-04-29T20:04:00Z">
        <w:r w:rsidR="006C00AA">
          <w:rPr>
            <w:lang w:val="en-US"/>
          </w:rPr>
          <w:t>acquires</w:t>
        </w:r>
      </w:ins>
      <w:ins w:id="69" w:author="Kohwalter" w:date="2013-04-29T15:05:00Z">
        <w:r w:rsidR="00303404">
          <w:rPr>
            <w:lang w:val="en-US"/>
          </w:rPr>
          <w:t xml:space="preserve"> </w:t>
        </w:r>
      </w:ins>
      <w:r w:rsidR="00317FED">
        <w:rPr>
          <w:lang w:val="en-US"/>
        </w:rPr>
        <w:t>a</w:t>
      </w:r>
      <w:ins w:id="70" w:author="Kohwalter" w:date="2013-04-29T15:05:00Z">
        <w:r w:rsidR="00303404">
          <w:rPr>
            <w:lang w:val="en-US"/>
          </w:rPr>
          <w:t xml:space="preserve"> uniform color, the batter</w:t>
        </w:r>
      </w:ins>
      <w:ins w:id="71" w:author="Kohwalter" w:date="2013-04-29T15:09:00Z">
        <w:r w:rsidR="000D51F0">
          <w:rPr>
            <w:lang w:val="en-US"/>
          </w:rPr>
          <w:t xml:space="preserve"> goes to a cake pan in order to</w:t>
        </w:r>
      </w:ins>
      <w:ins w:id="72" w:author="Kohwalter" w:date="2013-04-29T15:05:00Z">
        <w:r w:rsidR="00303404">
          <w:rPr>
            <w:lang w:val="en-US"/>
          </w:rPr>
          <w:t xml:space="preserve"> undergo the next stage</w:t>
        </w:r>
      </w:ins>
      <w:ins w:id="73" w:author="Kohwalter" w:date="2013-04-29T15:09:00Z">
        <w:r w:rsidR="000D51F0">
          <w:rPr>
            <w:lang w:val="en-US"/>
          </w:rPr>
          <w:t>, baking.</w:t>
        </w:r>
      </w:ins>
      <w:ins w:id="74" w:author="Kohwalter" w:date="2013-04-29T15:06:00Z">
        <w:r w:rsidR="00303404">
          <w:rPr>
            <w:lang w:val="en-US"/>
          </w:rPr>
          <w:t xml:space="preserve"> </w:t>
        </w:r>
      </w:ins>
    </w:p>
    <w:p w:rsidR="005B0EB9" w:rsidRPr="00682E85" w:rsidRDefault="000D51F0" w:rsidP="00303404">
      <w:pPr>
        <w:rPr>
          <w:ins w:id="75" w:author="Kohwalter" w:date="2013-04-29T14:55:00Z"/>
          <w:lang w:val="en-US"/>
        </w:rPr>
      </w:pPr>
      <w:ins w:id="76" w:author="Kohwalter" w:date="2013-04-29T15:09:00Z">
        <w:r>
          <w:rPr>
            <w:lang w:val="en-US"/>
          </w:rPr>
          <w:t xml:space="preserve">The baking stage </w:t>
        </w:r>
      </w:ins>
      <w:ins w:id="77" w:author="Kohwalter" w:date="2013-04-29T15:10:00Z">
        <w:r>
          <w:rPr>
            <w:lang w:val="en-US"/>
          </w:rPr>
          <w:t>takes the cake to</w:t>
        </w:r>
      </w:ins>
      <w:ins w:id="78" w:author="Kohwalter" w:date="2013-04-29T15:05:00Z">
        <w:r w:rsidR="00303404">
          <w:rPr>
            <w:lang w:val="en-US"/>
          </w:rPr>
          <w:t xml:space="preserve"> the oven to bake </w:t>
        </w:r>
      </w:ins>
      <w:ins w:id="79" w:author="Kohwalter" w:date="2013-04-29T20:04:00Z">
        <w:r w:rsidR="006C00AA">
          <w:rPr>
            <w:lang w:val="en-US"/>
          </w:rPr>
          <w:t xml:space="preserve">the </w:t>
        </w:r>
      </w:ins>
      <w:ins w:id="80" w:author="Kohwalter" w:date="2013-04-29T15:10:00Z">
        <w:r>
          <w:rPr>
            <w:lang w:val="en-US"/>
          </w:rPr>
          <w:t>batter</w:t>
        </w:r>
      </w:ins>
      <w:ins w:id="81" w:author="Kohwalter" w:date="2013-04-29T15:05:00Z">
        <w:r w:rsidR="00303404">
          <w:rPr>
            <w:lang w:val="en-US"/>
          </w:rPr>
          <w:t>.</w:t>
        </w:r>
      </w:ins>
      <w:ins w:id="82" w:author="Kohwalter" w:date="2013-04-29T15:06:00Z">
        <w:r w:rsidR="00303404">
          <w:rPr>
            <w:lang w:val="en-US"/>
          </w:rPr>
          <w:t xml:space="preserve"> Generally the baking </w:t>
        </w:r>
      </w:ins>
      <w:ins w:id="83" w:author="Kohwalter" w:date="2013-04-29T20:04:00Z">
        <w:r w:rsidR="006C00AA">
          <w:rPr>
            <w:lang w:val="en-US"/>
          </w:rPr>
          <w:t>process</w:t>
        </w:r>
      </w:ins>
      <w:ins w:id="84" w:author="Kohwalter" w:date="2013-04-29T15:06:00Z">
        <w:r w:rsidR="00303404">
          <w:rPr>
            <w:lang w:val="en-US"/>
          </w:rPr>
          <w:t xml:space="preserve"> takes </w:t>
        </w:r>
      </w:ins>
      <w:ins w:id="85" w:author="Kohwalter" w:date="2013-04-29T20:05:00Z">
        <w:r w:rsidR="006C00AA">
          <w:rPr>
            <w:lang w:val="en-US"/>
          </w:rPr>
          <w:t xml:space="preserve">around </w:t>
        </w:r>
      </w:ins>
      <w:ins w:id="86" w:author="Kohwalter" w:date="2013-04-29T15:06:00Z">
        <w:r w:rsidR="00303404">
          <w:rPr>
            <w:lang w:val="en-US"/>
          </w:rPr>
          <w:t xml:space="preserve">30 to 45 minutes, depending on the oven. After the baking is complete, </w:t>
        </w:r>
        <w:r>
          <w:rPr>
            <w:lang w:val="en-US"/>
          </w:rPr>
          <w:t xml:space="preserve">the cake </w:t>
        </w:r>
      </w:ins>
      <w:ins w:id="87" w:author="Kohwalter" w:date="2013-04-29T15:08:00Z">
        <w:r>
          <w:rPr>
            <w:lang w:val="en-US"/>
          </w:rPr>
          <w:t>must be left untouched to cool down</w:t>
        </w:r>
      </w:ins>
      <w:ins w:id="88" w:author="Kohwalter" w:date="2013-04-29T15:10:00Z">
        <w:r>
          <w:rPr>
            <w:lang w:val="en-US"/>
          </w:rPr>
          <w:t xml:space="preserve"> and </w:t>
        </w:r>
      </w:ins>
      <w:ins w:id="89" w:author="Kohwalter" w:date="2013-04-29T20:05:00Z">
        <w:r w:rsidR="006C00AA">
          <w:rPr>
            <w:lang w:val="en-US"/>
          </w:rPr>
          <w:t xml:space="preserve">to </w:t>
        </w:r>
      </w:ins>
      <w:ins w:id="90" w:author="Kohwalter" w:date="2013-04-29T15:10:00Z">
        <w:r>
          <w:rPr>
            <w:lang w:val="en-US"/>
          </w:rPr>
          <w:t xml:space="preserve">be removed from the cake pan. </w:t>
        </w:r>
      </w:ins>
      <w:ins w:id="91" w:author="Kohwalter" w:date="2013-04-29T15:11:00Z">
        <w:r>
          <w:rPr>
            <w:lang w:val="en-US"/>
          </w:rPr>
          <w:t xml:space="preserve">When it </w:t>
        </w:r>
      </w:ins>
      <w:ins w:id="92" w:author="Kohwalter" w:date="2013-04-29T15:06:00Z">
        <w:r>
          <w:rPr>
            <w:lang w:val="en-US"/>
          </w:rPr>
          <w:t>is</w:t>
        </w:r>
      </w:ins>
      <w:ins w:id="93" w:author="Kohwalter" w:date="2013-04-29T15:11:00Z">
        <w:r>
          <w:rPr>
            <w:lang w:val="en-US"/>
          </w:rPr>
          <w:t xml:space="preserve"> removed from the pan, the cake will be ready for the last stage, which is decorating it</w:t>
        </w:r>
      </w:ins>
      <w:ins w:id="94" w:author="Kohwalter" w:date="2013-04-29T15:07:00Z">
        <w:r>
          <w:rPr>
            <w:lang w:val="en-US"/>
          </w:rPr>
          <w:t xml:space="preserve"> with icing or </w:t>
        </w:r>
      </w:ins>
      <w:ins w:id="95" w:author="Kohwalter" w:date="2013-04-29T15:11:00Z">
        <w:r>
          <w:rPr>
            <w:lang w:val="en-US"/>
          </w:rPr>
          <w:t xml:space="preserve">any </w:t>
        </w:r>
      </w:ins>
      <w:ins w:id="96" w:author="Kohwalter" w:date="2013-04-29T15:07:00Z">
        <w:r>
          <w:rPr>
            <w:lang w:val="en-US"/>
          </w:rPr>
          <w:t xml:space="preserve">other eligible ingredients. Finally, when the decoration is </w:t>
        </w:r>
      </w:ins>
      <w:ins w:id="97" w:author="Kohwalter" w:date="2013-04-29T15:11:00Z">
        <w:r>
          <w:rPr>
            <w:lang w:val="en-US"/>
          </w:rPr>
          <w:t>over</w:t>
        </w:r>
      </w:ins>
      <w:ins w:id="98" w:author="Kohwalter" w:date="2013-04-29T15:07:00Z">
        <w:r>
          <w:rPr>
            <w:lang w:val="en-US"/>
          </w:rPr>
          <w:t>, the cake is ready to be served as dessert</w:t>
        </w:r>
      </w:ins>
      <w:ins w:id="99" w:author="Kohwalter" w:date="2013-04-29T20:05:00Z">
        <w:r w:rsidR="006C00AA">
          <w:rPr>
            <w:lang w:val="en-US"/>
          </w:rPr>
          <w:t xml:space="preserve"> for house guests</w:t>
        </w:r>
      </w:ins>
      <w:ins w:id="100" w:author="Kohwalter" w:date="2013-04-29T15:07:00Z">
        <w:r>
          <w:rPr>
            <w:lang w:val="en-US"/>
          </w:rPr>
          <w:t>.</w:t>
        </w:r>
      </w:ins>
      <w:ins w:id="101" w:author="Kohwalter" w:date="2013-04-29T15:04:00Z">
        <w:r w:rsidR="00303404">
          <w:rPr>
            <w:lang w:val="en-US"/>
          </w:rPr>
          <w:t xml:space="preserve"> </w:t>
        </w:r>
      </w:ins>
    </w:p>
    <w:p w:rsidR="00130D6B" w:rsidRPr="00BE280E" w:rsidRDefault="00130D6B" w:rsidP="00130D6B">
      <w:pPr>
        <w:pStyle w:val="Heading2"/>
        <w:rPr>
          <w:rStyle w:val="TabelaChar"/>
          <w:rFonts w:cstheme="majorBidi"/>
          <w:b/>
          <w:color w:val="auto"/>
          <w:sz w:val="24"/>
          <w:lang w:val="en-US"/>
        </w:rPr>
      </w:pPr>
      <w:bookmarkStart w:id="102" w:name="_Toc352784490"/>
      <w:bookmarkStart w:id="103" w:name="_Ref353029623"/>
      <w:r w:rsidRPr="00BE280E">
        <w:rPr>
          <w:rStyle w:val="TabelaChar"/>
          <w:rFonts w:cstheme="majorBidi"/>
          <w:b/>
          <w:color w:val="auto"/>
          <w:sz w:val="24"/>
          <w:lang w:val="en-US"/>
        </w:rPr>
        <w:t>Open Provenance Model</w:t>
      </w:r>
      <w:bookmarkEnd w:id="102"/>
      <w:bookmarkEnd w:id="103"/>
    </w:p>
    <w:p w:rsidR="00130D6B" w:rsidRPr="001E187B" w:rsidRDefault="00130D6B" w:rsidP="00130D6B">
      <w:pPr>
        <w:rPr>
          <w:lang w:val="en-US"/>
        </w:rPr>
      </w:pPr>
      <w:r w:rsidRPr="001E187B">
        <w:rPr>
          <w:lang w:val="en-US"/>
        </w:rPr>
        <w:t xml:space="preserve">The </w:t>
      </w:r>
      <w:del w:id="104" w:author="Kohwalter" w:date="2013-04-29T11:33:00Z">
        <w:r w:rsidRPr="00CF4C4D" w:rsidDel="00CF4C4D">
          <w:rPr>
            <w:lang w:val="en-US"/>
          </w:rPr>
          <w:delText>Open Provenance Model</w:delText>
        </w:r>
      </w:del>
      <w:ins w:id="105" w:author="Kohwalter" w:date="2013-04-29T11:33:00Z">
        <w:r w:rsidR="00CF4C4D">
          <w:rPr>
            <w:lang w:val="en-US"/>
          </w:rPr>
          <w:t>OPM</w:t>
        </w:r>
      </w:ins>
      <w:r w:rsidRPr="001E187B">
        <w:rPr>
          <w:lang w:val="en-US"/>
        </w:rPr>
        <w:t xml:space="preserve"> emerged as a result </w:t>
      </w:r>
      <w:ins w:id="106" w:author="Leonardo Murta" w:date="2013-04-29T09:02:00Z">
        <w:r w:rsidR="00C03ED3">
          <w:rPr>
            <w:lang w:val="en-US"/>
          </w:rPr>
          <w:t>of</w:t>
        </w:r>
        <w:r w:rsidR="00C03ED3" w:rsidRPr="001E187B">
          <w:rPr>
            <w:lang w:val="en-US"/>
          </w:rPr>
          <w:t xml:space="preserve"> </w:t>
        </w:r>
      </w:ins>
      <w:r w:rsidRPr="001E187B">
        <w:rPr>
          <w:lang w:val="en-US"/>
        </w:rPr>
        <w:t xml:space="preserve">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ins w:id="107" w:author="Kohwalter" w:date="2013-04-29T11:31:00Z">
        <w:r w:rsidR="00CF4C4D">
          <w:rPr>
            <w:lang w:val="en-US"/>
          </w:rPr>
          <w:t>, except 2008,</w:t>
        </w:r>
      </w:ins>
      <w:r w:rsidRPr="001E187B">
        <w:rPr>
          <w:lang w:val="en-US"/>
        </w:rPr>
        <w:t xml:space="preserve"> and OPM resulted from the first two challenges and was used on the third challenge:</w:t>
      </w:r>
    </w:p>
    <w:p w:rsidR="00130D6B" w:rsidRPr="002E07E3" w:rsidRDefault="00130D6B" w:rsidP="00130D6B">
      <w:pPr>
        <w:rPr>
          <w:lang w:val="en-US"/>
        </w:rPr>
      </w:pPr>
      <w:r w:rsidRPr="002E07E3">
        <w:rPr>
          <w:i/>
          <w:u w:val="single"/>
          <w:lang w:val="en-US"/>
        </w:rPr>
        <w:lastRenderedPageBreak/>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ins w:id="108" w:author="Kohwalter" w:date="2013-04-29T11:31:00Z">
        <w:r w:rsidR="00CF4C4D">
          <w:rPr>
            <w:lang w:val="en-US"/>
          </w:rPr>
          <w:t>at</w:t>
        </w:r>
      </w:ins>
      <w:del w:id="109" w:author="Kohwalter" w:date="2013-04-29T11:31:00Z">
        <w:r w:rsidRPr="002E07E3" w:rsidDel="00CF4C4D">
          <w:rPr>
            <w:lang w:val="en-US"/>
          </w:rPr>
          <w:delText>to provide</w:delText>
        </w:r>
      </w:del>
      <w:ins w:id="110" w:author="Kohwalter" w:date="2013-04-29T11:31:00Z">
        <w:r w:rsidR="00CF4C4D">
          <w:rPr>
            <w:lang w:val="en-US"/>
          </w:rPr>
          <w:t xml:space="preserve"> providing</w:t>
        </w:r>
      </w:ins>
      <w:r w:rsidRPr="002E07E3">
        <w:rPr>
          <w:lang w:val="en-US"/>
        </w:rPr>
        <w:t xml:space="preserve"> a forum for the community to understand the capabilities of different provenance systems and express their provenance representations.</w:t>
      </w:r>
    </w:p>
    <w:p w:rsidR="00130D6B" w:rsidRPr="002E07E3" w:rsidRDefault="00130D6B" w:rsidP="00130D6B">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130D6B" w:rsidRPr="002E07E3" w:rsidRDefault="00130D6B" w:rsidP="00130D6B">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practically, from an interoperability </w:t>
      </w:r>
      <w:ins w:id="111" w:author="Kohwalter" w:date="2013-04-29T11:32:00Z">
        <w:r w:rsidR="00CF4C4D">
          <w:rPr>
            <w:lang w:val="en-US"/>
          </w:rPr>
          <w:t>perspective</w:t>
        </w:r>
      </w:ins>
      <w:del w:id="112" w:author="Kohwalter" w:date="2013-04-29T11:32:00Z">
        <w:r w:rsidRPr="002E07E3" w:rsidDel="00CF4C4D">
          <w:rPr>
            <w:lang w:val="en-US"/>
          </w:rPr>
          <w:delText>view-point</w:delText>
        </w:r>
      </w:del>
      <w:r w:rsidRPr="002E07E3">
        <w:rPr>
          <w:lang w:val="en-US"/>
        </w:rPr>
        <w:t>.</w:t>
      </w:r>
    </w:p>
    <w:p w:rsidR="00130D6B" w:rsidRPr="001E187B" w:rsidRDefault="00130D6B" w:rsidP="00130D6B">
      <w:pPr>
        <w:rPr>
          <w:lang w:val="en-US"/>
        </w:rPr>
      </w:pPr>
      <w:r w:rsidRPr="001E187B">
        <w:rPr>
          <w:lang w:val="en-US"/>
        </w:rPr>
        <w:t xml:space="preserve">The </w:t>
      </w:r>
      <w:del w:id="113" w:author="Kohwalter" w:date="2013-04-29T11:34:00Z">
        <w:r w:rsidRPr="00CF4C4D" w:rsidDel="00CF4C4D">
          <w:rPr>
            <w:lang w:val="en-US"/>
          </w:rPr>
          <w:delText>Open Provenance Model</w:delText>
        </w:r>
      </w:del>
      <w:ins w:id="114" w:author="Kohwalter" w:date="2013-04-29T11:34:00Z">
        <w:r w:rsidR="00CF4C4D">
          <w:rPr>
            <w:lang w:val="en-US"/>
          </w:rPr>
          <w:t>OPM</w:t>
        </w:r>
      </w:ins>
      <w:r w:rsidRPr="001E187B">
        <w:rPr>
          <w:lang w:val="en-US"/>
        </w:rPr>
        <w:t xml:space="preserve"> is a provenance model designed to </w:t>
      </w:r>
      <w:del w:id="115" w:author="Kohwalter" w:date="2013-04-29T13:07:00Z">
        <w:r w:rsidRPr="001E187B" w:rsidDel="002F0B8A">
          <w:rPr>
            <w:lang w:val="en-US"/>
          </w:rPr>
          <w:delText>meet the following requirements</w:delText>
        </w:r>
      </w:del>
      <w:ins w:id="116" w:author="Kohwalter" w:date="2013-04-29T13:07:00Z">
        <w:r w:rsidR="002F0B8A">
          <w:rPr>
            <w:lang w:val="en-US"/>
          </w:rPr>
          <w:t>allow provenance information to be exchanged among system</w:t>
        </w:r>
      </w:ins>
      <w:ins w:id="117" w:author="Kohwalter" w:date="2013-04-29T13:08:00Z">
        <w:r w:rsidR="00FF7757">
          <w:rPr>
            <w:lang w:val="en-US"/>
          </w:rPr>
          <w:t>s using</w:t>
        </w:r>
        <w:r w:rsidR="002F0B8A">
          <w:rPr>
            <w:lang w:val="en-US"/>
          </w:rPr>
          <w:t xml:space="preserve"> a common provenance model. It </w:t>
        </w:r>
      </w:ins>
      <w:ins w:id="118" w:author="Kohwalter" w:date="2013-04-29T13:13:00Z">
        <w:r w:rsidR="002F0B8A">
          <w:rPr>
            <w:lang w:val="en-US"/>
          </w:rPr>
          <w:t>allows</w:t>
        </w:r>
      </w:ins>
      <w:ins w:id="119" w:author="Kohwalter" w:date="2013-04-29T13:08:00Z">
        <w:r w:rsidR="002F0B8A">
          <w:rPr>
            <w:lang w:val="en-US"/>
          </w:rPr>
          <w:t xml:space="preserve"> developers to build and share tools for such provenance model, while </w:t>
        </w:r>
      </w:ins>
      <w:ins w:id="120" w:author="Kohwalter" w:date="2013-04-29T13:09:00Z">
        <w:r w:rsidR="002F0B8A">
          <w:rPr>
            <w:lang w:val="en-US"/>
          </w:rPr>
          <w:t>also supporting a digital representation of provenance for anything</w:t>
        </w:r>
      </w:ins>
      <w:ins w:id="121" w:author="Kohwalter" w:date="2013-04-29T13:12:00Z">
        <w:r w:rsidR="002F0B8A">
          <w:rPr>
            <w:lang w:val="en-US"/>
          </w:rPr>
          <w:t>, whet</w:t>
        </w:r>
      </w:ins>
      <w:ins w:id="122" w:author="Kohwalter" w:date="2013-04-29T13:13:00Z">
        <w:r w:rsidR="002F0B8A">
          <w:rPr>
            <w:lang w:val="en-US"/>
          </w:rPr>
          <w:t>her it was generated digitally or not</w:t>
        </w:r>
      </w:ins>
      <w:ins w:id="123" w:author="Kohwalter" w:date="2013-04-29T13:09:00Z">
        <w:r w:rsidR="002F0B8A">
          <w:rPr>
            <w:lang w:val="en-US"/>
          </w:rPr>
          <w:t xml:space="preserve">. </w:t>
        </w:r>
      </w:ins>
      <w:ins w:id="124" w:author="Kohwalter" w:date="2013-04-29T13:10:00Z">
        <w:r w:rsidR="002F0B8A">
          <w:rPr>
            <w:lang w:val="en-US"/>
          </w:rPr>
          <w:t xml:space="preserve">Lastly, OPM defines a set of rules to identify valid inferences that can be done </w:t>
        </w:r>
      </w:ins>
      <w:ins w:id="125" w:author="Kohwalter" w:date="2013-04-29T13:13:00Z">
        <w:r w:rsidR="002F0B8A">
          <w:rPr>
            <w:lang w:val="en-US"/>
          </w:rPr>
          <w:t>on</w:t>
        </w:r>
      </w:ins>
      <w:ins w:id="126" w:author="Kohwalter" w:date="2013-04-29T13:10:00Z">
        <w:r w:rsidR="002F0B8A">
          <w:rPr>
            <w:lang w:val="en-US"/>
          </w:rPr>
          <w:t xml:space="preserve"> provenance representation</w:t>
        </w:r>
      </w:ins>
      <w:ins w:id="127" w:author="Kohwalter" w:date="2013-04-29T13:13:00Z">
        <w:r w:rsidR="002F0B8A">
          <w:rPr>
            <w:lang w:val="en-US"/>
          </w:rPr>
          <w:t>s</w:t>
        </w:r>
      </w:ins>
      <w:r w:rsidRPr="001E187B">
        <w:rPr>
          <w:lang w:val="en-US"/>
        </w:rPr>
        <w:t xml:space="preserve"> </w:t>
      </w:r>
      <w:r w:rsidR="00FF7EF5" w:rsidRPr="001E187B">
        <w:rPr>
          <w:lang w:val="en-US"/>
        </w:rPr>
        <w:fldChar w:fldCharType="begin"/>
      </w:r>
      <w:r w:rsidR="00CF4C4D">
        <w:rPr>
          <w:lang w:val="en-US"/>
        </w:rPr>
        <w:instrText xml:space="preserve"> ADDIN ZOTERO_ITEM CSL_CITATION {"citationID":"e9241paih","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F7EF5"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FF7EF5" w:rsidRPr="001E187B">
        <w:rPr>
          <w:lang w:val="en-US"/>
        </w:rPr>
        <w:fldChar w:fldCharType="end"/>
      </w:r>
      <w:ins w:id="128" w:author="Kohwalter" w:date="2013-04-29T13:10:00Z">
        <w:r w:rsidR="002F0B8A">
          <w:rPr>
            <w:lang w:val="en-US"/>
          </w:rPr>
          <w:t>.</w:t>
        </w:r>
      </w:ins>
    </w:p>
    <w:p w:rsidR="00130D6B" w:rsidRPr="001E187B" w:rsidDel="002F0B8A" w:rsidRDefault="00130D6B" w:rsidP="00130D6B">
      <w:pPr>
        <w:pStyle w:val="ListParagraph"/>
        <w:numPr>
          <w:ilvl w:val="0"/>
          <w:numId w:val="5"/>
        </w:numPr>
        <w:rPr>
          <w:del w:id="129" w:author="Kohwalter" w:date="2013-04-29T13:10:00Z"/>
          <w:lang w:val="en-US"/>
        </w:rPr>
      </w:pPr>
      <w:del w:id="130" w:author="Kohwalter" w:date="2013-04-29T13:10:00Z">
        <w:r w:rsidRPr="001E187B" w:rsidDel="002F0B8A">
          <w:rPr>
            <w:lang w:val="en-US"/>
          </w:rPr>
          <w:delText xml:space="preserve">To allow provenance information to be exchanged </w:delText>
        </w:r>
      </w:del>
      <w:del w:id="131" w:author="Kohwalter" w:date="2013-04-29T11:32:00Z">
        <w:r w:rsidRPr="001E187B" w:rsidDel="00CF4C4D">
          <w:rPr>
            <w:lang w:val="en-US"/>
          </w:rPr>
          <w:delText xml:space="preserve">between </w:delText>
        </w:r>
      </w:del>
      <w:del w:id="132" w:author="Kohwalter" w:date="2013-04-29T13:10:00Z">
        <w:r w:rsidRPr="001E187B" w:rsidDel="002F0B8A">
          <w:rPr>
            <w:lang w:val="en-US"/>
          </w:rPr>
          <w:delText xml:space="preserve">systems, by means of </w:delText>
        </w:r>
      </w:del>
      <w:ins w:id="133" w:author="Leonardo Murta" w:date="2013-04-29T09:05:00Z">
        <w:del w:id="134" w:author="Kohwalter" w:date="2013-04-29T13:10:00Z">
          <w:r w:rsidR="00BD69D1" w:rsidDel="002F0B8A">
            <w:rPr>
              <w:lang w:val="en-US"/>
            </w:rPr>
            <w:delText xml:space="preserve">a </w:delText>
          </w:r>
        </w:del>
      </w:ins>
      <w:del w:id="135" w:author="Kohwalter" w:date="2013-04-29T13:10:00Z">
        <w:r w:rsidRPr="001E187B" w:rsidDel="002F0B8A">
          <w:rPr>
            <w:lang w:val="en-US"/>
          </w:rPr>
          <w:delText>compatibility layer based on a shared provenance model.</w:delText>
        </w:r>
      </w:del>
    </w:p>
    <w:p w:rsidR="00130D6B" w:rsidRPr="001E187B" w:rsidDel="002F0B8A" w:rsidRDefault="00130D6B" w:rsidP="00130D6B">
      <w:pPr>
        <w:pStyle w:val="ListParagraph"/>
        <w:numPr>
          <w:ilvl w:val="0"/>
          <w:numId w:val="5"/>
        </w:numPr>
        <w:rPr>
          <w:del w:id="136" w:author="Kohwalter" w:date="2013-04-29T13:10:00Z"/>
          <w:lang w:val="en-US"/>
        </w:rPr>
      </w:pPr>
      <w:del w:id="137" w:author="Kohwalter" w:date="2013-04-29T13:10:00Z">
        <w:r w:rsidRPr="001E187B" w:rsidDel="002F0B8A">
          <w:rPr>
            <w:lang w:val="en-US"/>
          </w:rPr>
          <w:delText>To allow developers to build and share tools that operates on such a provenance model.</w:delText>
        </w:r>
      </w:del>
    </w:p>
    <w:p w:rsidR="00130D6B" w:rsidRPr="001E187B" w:rsidDel="002F0B8A" w:rsidRDefault="00130D6B" w:rsidP="00130D6B">
      <w:pPr>
        <w:pStyle w:val="ListParagraph"/>
        <w:numPr>
          <w:ilvl w:val="0"/>
          <w:numId w:val="5"/>
        </w:numPr>
        <w:rPr>
          <w:del w:id="138" w:author="Kohwalter" w:date="2013-04-29T13:10:00Z"/>
          <w:lang w:val="en-US"/>
        </w:rPr>
      </w:pPr>
      <w:del w:id="139" w:author="Kohwalter" w:date="2013-04-29T13:10:00Z">
        <w:r w:rsidRPr="001E187B" w:rsidDel="002F0B8A">
          <w:rPr>
            <w:lang w:val="en-US"/>
          </w:rPr>
          <w:delText>To define provenance in a precise, technology-agnostic manner.</w:delText>
        </w:r>
      </w:del>
    </w:p>
    <w:p w:rsidR="00130D6B" w:rsidRPr="001E187B" w:rsidDel="002F0B8A" w:rsidRDefault="00130D6B" w:rsidP="00130D6B">
      <w:pPr>
        <w:pStyle w:val="ListParagraph"/>
        <w:numPr>
          <w:ilvl w:val="0"/>
          <w:numId w:val="5"/>
        </w:numPr>
        <w:rPr>
          <w:del w:id="140" w:author="Kohwalter" w:date="2013-04-29T13:10:00Z"/>
          <w:lang w:val="en-US"/>
        </w:rPr>
      </w:pPr>
      <w:del w:id="141" w:author="Kohwalter" w:date="2013-04-29T13:10:00Z">
        <w:r w:rsidRPr="001E187B" w:rsidDel="002F0B8A">
          <w:rPr>
            <w:lang w:val="en-US"/>
          </w:rPr>
          <w:delText>To support a digital representation of provenance for any “thing”, whether produced by computer systems or not.</w:delText>
        </w:r>
      </w:del>
    </w:p>
    <w:p w:rsidR="00130D6B" w:rsidRPr="001E187B" w:rsidDel="002F0B8A" w:rsidRDefault="00130D6B" w:rsidP="00130D6B">
      <w:pPr>
        <w:pStyle w:val="ListParagraph"/>
        <w:numPr>
          <w:ilvl w:val="0"/>
          <w:numId w:val="5"/>
        </w:numPr>
        <w:rPr>
          <w:del w:id="142" w:author="Kohwalter" w:date="2013-04-29T13:10:00Z"/>
          <w:lang w:val="en-US"/>
        </w:rPr>
      </w:pPr>
      <w:del w:id="143" w:author="Kohwalter" w:date="2013-04-29T13:10:00Z">
        <w:r w:rsidRPr="001E187B" w:rsidDel="002F0B8A">
          <w:rPr>
            <w:lang w:val="en-US"/>
          </w:rPr>
          <w:delText>To allow multiple levels of descriptions to coexist.</w:delText>
        </w:r>
      </w:del>
    </w:p>
    <w:p w:rsidR="00130D6B" w:rsidRPr="001E187B" w:rsidDel="002F0B8A" w:rsidRDefault="00130D6B" w:rsidP="00130D6B">
      <w:pPr>
        <w:pStyle w:val="ListParagraph"/>
        <w:numPr>
          <w:ilvl w:val="0"/>
          <w:numId w:val="5"/>
        </w:numPr>
        <w:rPr>
          <w:del w:id="144" w:author="Kohwalter" w:date="2013-04-29T13:10:00Z"/>
          <w:lang w:val="en-US"/>
        </w:rPr>
      </w:pPr>
      <w:del w:id="145" w:author="Kohwalter" w:date="2013-04-29T13:10:00Z">
        <w:r w:rsidRPr="001E187B" w:rsidDel="002F0B8A">
          <w:rPr>
            <w:lang w:val="en-US"/>
          </w:rPr>
          <w:delText>To define a core set of rules that identify the valid inferences that can be made on provenance representation.</w:delText>
        </w:r>
      </w:del>
    </w:p>
    <w:p w:rsidR="00130D6B" w:rsidRDefault="00130D6B" w:rsidP="00130D6B">
      <w:pPr>
        <w:rPr>
          <w:lang w:val="en-US"/>
        </w:rPr>
      </w:pPr>
      <w:del w:id="146" w:author="Kohwalter" w:date="2013-04-29T13:11:00Z">
        <w:r w:rsidRPr="001E187B" w:rsidDel="002F0B8A">
          <w:rPr>
            <w:lang w:val="en-US"/>
          </w:rPr>
          <w:delText xml:space="preserve">In </w:delText>
        </w:r>
      </w:del>
      <w:del w:id="147" w:author="Kohwalter" w:date="2013-04-29T11:34:00Z">
        <w:r w:rsidRPr="00CF4C4D" w:rsidDel="00CF4C4D">
          <w:rPr>
            <w:lang w:val="en-US"/>
          </w:rPr>
          <w:delText>Open Provenance Model</w:delText>
        </w:r>
      </w:del>
      <w:ins w:id="148" w:author="Kohwalter" w:date="2013-04-29T13:11:00Z">
        <w:r w:rsidR="002F0B8A">
          <w:rPr>
            <w:lang w:val="en-US"/>
          </w:rPr>
          <w:t>OPM</w:t>
        </w:r>
      </w:ins>
      <w:del w:id="149" w:author="Kohwalter" w:date="2013-04-29T13:11:00Z">
        <w:r w:rsidRPr="001E187B" w:rsidDel="002F0B8A">
          <w:rPr>
            <w:lang w:val="en-US"/>
          </w:rPr>
          <w:delText>, it is assumed</w:delText>
        </w:r>
      </w:del>
      <w:ins w:id="150" w:author="Kohwalter" w:date="2013-04-29T13:11:00Z">
        <w:r w:rsidR="002F0B8A">
          <w:rPr>
            <w:lang w:val="en-US"/>
          </w:rPr>
          <w:t xml:space="preserve"> assumes</w:t>
        </w:r>
      </w:ins>
      <w:r w:rsidRPr="001E187B">
        <w:rPr>
          <w:lang w:val="en-US"/>
        </w:rPr>
        <w:t xml:space="preserve"> that </w:t>
      </w:r>
      <w:ins w:id="151" w:author="Kohwalter" w:date="2013-04-29T13:11:00Z">
        <w:r w:rsidR="002F0B8A">
          <w:rPr>
            <w:lang w:val="en-US"/>
          </w:rPr>
          <w:t xml:space="preserve">the </w:t>
        </w:r>
      </w:ins>
      <w:r w:rsidRPr="001E187B">
        <w:rPr>
          <w:lang w:val="en-US"/>
        </w:rPr>
        <w:t>provenance of objects is represented by a</w:t>
      </w:r>
      <w:del w:id="152" w:author="Kohwalter" w:date="2013-04-29T13:11:00Z">
        <w:r w:rsidRPr="001E187B" w:rsidDel="002F0B8A">
          <w:rPr>
            <w:lang w:val="en-US"/>
          </w:rPr>
          <w:delText>n annotated</w:delText>
        </w:r>
      </w:del>
      <w:r w:rsidRPr="001E187B">
        <w:rPr>
          <w:lang w:val="en-US"/>
        </w:rPr>
        <w:t xml:space="preserve"> causality graph, which is a directed acyclic graph with annotations </w:t>
      </w:r>
      <w:r w:rsidR="00DB0D39">
        <w:rPr>
          <w:lang w:val="en-US"/>
        </w:rPr>
        <w:t xml:space="preserve">to </w:t>
      </w:r>
      <w:r w:rsidRPr="001E187B">
        <w:rPr>
          <w:lang w:val="en-US"/>
        </w:rPr>
        <w:t>captur</w:t>
      </w:r>
      <w:r w:rsidR="00DB0D39">
        <w:rPr>
          <w:lang w:val="en-US"/>
        </w:rPr>
        <w:t>e</w:t>
      </w:r>
      <w:r w:rsidRPr="001E187B">
        <w:rPr>
          <w:lang w:val="en-US"/>
        </w:rPr>
        <w:t xml:space="preserve"> </w:t>
      </w:r>
      <w:r w:rsidR="00DB0D39">
        <w:rPr>
          <w:lang w:val="en-US"/>
        </w:rPr>
        <w:t>more detailed</w:t>
      </w:r>
      <w:r w:rsidRPr="001E187B">
        <w:rPr>
          <w:lang w:val="en-US"/>
        </w:rPr>
        <w:t xml:space="preserve"> information </w:t>
      </w:r>
      <w:r w:rsidR="00DB0D39">
        <w:rPr>
          <w:lang w:val="en-US"/>
        </w:rPr>
        <w:t xml:space="preserve">about </w:t>
      </w:r>
      <w:del w:id="153" w:author="Kohwalter" w:date="2013-04-29T11:35:00Z">
        <w:r w:rsidR="00DB0D39" w:rsidDel="00CF4C4D">
          <w:rPr>
            <w:lang w:val="en-US"/>
          </w:rPr>
          <w:delText>its</w:delText>
        </w:r>
        <w:r w:rsidRPr="001E187B" w:rsidDel="00CF4C4D">
          <w:rPr>
            <w:lang w:val="en-US"/>
          </w:rPr>
          <w:delText xml:space="preserve"> </w:delText>
        </w:r>
      </w:del>
      <w:ins w:id="154" w:author="Kohwalter" w:date="2013-04-29T11:35:00Z">
        <w:r w:rsidR="002F0B8A">
          <w:rPr>
            <w:lang w:val="en-US"/>
          </w:rPr>
          <w:t>the object</w:t>
        </w:r>
      </w:ins>
      <w:ins w:id="155" w:author="Kohwalter" w:date="2013-04-29T13:12:00Z">
        <w:r w:rsidR="002F0B8A">
          <w:rPr>
            <w:lang w:val="en-US"/>
          </w:rPr>
          <w:t>s’</w:t>
        </w:r>
      </w:ins>
      <w:ins w:id="156" w:author="Kohwalter" w:date="2013-04-29T11:35:00Z">
        <w:r w:rsidR="00CF4C4D" w:rsidRPr="001E187B">
          <w:rPr>
            <w:lang w:val="en-US"/>
          </w:rPr>
          <w:t xml:space="preserve"> </w:t>
        </w:r>
      </w:ins>
      <w:r w:rsidRPr="001E187B">
        <w:rPr>
          <w:lang w:val="en-US"/>
        </w:rPr>
        <w:t xml:space="preserve">execution. According to </w:t>
      </w:r>
      <w:r w:rsidRPr="001E187B">
        <w:rPr>
          <w:szCs w:val="24"/>
          <w:lang w:val="en-US"/>
        </w:rPr>
        <w:t xml:space="preserve">MOREAU </w:t>
      </w:r>
      <w:r w:rsidRPr="001E187B">
        <w:rPr>
          <w:i/>
          <w:iCs/>
          <w:szCs w:val="24"/>
          <w:lang w:val="en-US"/>
        </w:rPr>
        <w:t xml:space="preserve">et al. </w:t>
      </w:r>
      <w:r w:rsidR="00FF7EF5" w:rsidRPr="001E187B">
        <w:rPr>
          <w:lang w:val="en-US"/>
        </w:rPr>
        <w:fldChar w:fldCharType="begin"/>
      </w:r>
      <w:r w:rsidR="00CF4C4D">
        <w:rPr>
          <w:lang w:val="en-US"/>
        </w:rPr>
        <w:instrText xml:space="preserve"> ADDIN ZOTERO_ITEM CSL_CITATION {"citationID":"0N2scAzH","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FF7EF5" w:rsidRPr="001E187B">
        <w:rPr>
          <w:lang w:val="en-US"/>
        </w:rPr>
        <w:fldChar w:fldCharType="separate"/>
      </w:r>
      <w:r w:rsidR="00CF4C4D" w:rsidRPr="00CF4C4D">
        <w:rPr>
          <w:rFonts w:cs="Times New Roman"/>
          <w:lang w:val="en-US"/>
        </w:rPr>
        <w:t>(2007)</w:t>
      </w:r>
      <w:r w:rsidR="00FF7EF5" w:rsidRPr="001E187B">
        <w:rPr>
          <w:lang w:val="en-US"/>
        </w:rPr>
        <w:fldChar w:fldCharType="end"/>
      </w:r>
      <w:r w:rsidRPr="001E187B">
        <w:rPr>
          <w:lang w:val="en-US"/>
        </w:rPr>
        <w:t xml:space="preserve">, a provenance graph is </w:t>
      </w:r>
      <w:ins w:id="157" w:author="Kohwalter" w:date="2013-04-29T13:15:00Z">
        <w:r w:rsidR="00336524">
          <w:rPr>
            <w:lang w:val="en-US"/>
          </w:rPr>
          <w:t>“</w:t>
        </w:r>
      </w:ins>
      <w:r w:rsidRPr="00336524">
        <w:rPr>
          <w:i/>
          <w:lang w:val="en-US"/>
        </w:rPr>
        <w:t>a record of a past or current execution, and not a description of something that could happen in the future</w:t>
      </w:r>
      <w:ins w:id="158" w:author="Kohwalter" w:date="2013-04-29T13:15:00Z">
        <w:r w:rsidR="00336524">
          <w:rPr>
            <w:lang w:val="en-US"/>
          </w:rPr>
          <w:t>”</w:t>
        </w:r>
      </w:ins>
      <w:r w:rsidRPr="001E187B">
        <w:rPr>
          <w:lang w:val="en-US"/>
        </w:rPr>
        <w:t xml:space="preserve">. </w:t>
      </w:r>
      <w:ins w:id="159" w:author="Kohwalter" w:date="2013-04-29T20:17:00Z">
        <w:r w:rsidR="002A045E">
          <w:rPr>
            <w:lang w:val="en-US"/>
          </w:rPr>
          <w:t>Provenance, according to OPM, is composed of three types of elements</w:t>
        </w:r>
      </w:ins>
      <w:ins w:id="160" w:author="Kohwalter" w:date="2013-04-29T20:18:00Z">
        <w:r w:rsidR="002A045E">
          <w:rPr>
            <w:lang w:val="en-US"/>
          </w:rPr>
          <w:t xml:space="preserve"> (artifacts, processes, and agents) connected by causal relationships. The following sections will describe in details those aspects as </w:t>
        </w:r>
      </w:ins>
      <w:ins w:id="161" w:author="Kohwalter" w:date="2013-04-29T20:19:00Z">
        <w:r w:rsidR="002A045E">
          <w:rPr>
            <w:lang w:val="en-US"/>
          </w:rPr>
          <w:t>well as the possibility of inferring provenance statements to simplify the provenance graph if necessary.</w:t>
        </w:r>
      </w:ins>
    </w:p>
    <w:p w:rsidR="00130D6B" w:rsidRPr="001E187B" w:rsidRDefault="00130D6B" w:rsidP="00130D6B">
      <w:pPr>
        <w:pStyle w:val="Heading3"/>
        <w:rPr>
          <w:lang w:val="en-US"/>
        </w:rPr>
      </w:pPr>
      <w:bookmarkStart w:id="162" w:name="_Toc352784491"/>
      <w:r>
        <w:rPr>
          <w:lang w:val="en-US"/>
        </w:rPr>
        <w:lastRenderedPageBreak/>
        <w:t>Types and Relations</w:t>
      </w:r>
      <w:bookmarkEnd w:id="162"/>
    </w:p>
    <w:p w:rsidR="00130D6B" w:rsidRDefault="00130D6B" w:rsidP="00130D6B">
      <w:pPr>
        <w:rPr>
          <w:lang w:val="en-US"/>
        </w:rPr>
      </w:pPr>
      <w:r w:rsidRPr="001E187B">
        <w:rPr>
          <w:lang w:val="en-US"/>
        </w:rPr>
        <w:t>The causality graph</w:t>
      </w:r>
      <w:r>
        <w:rPr>
          <w:lang w:val="en-US"/>
        </w:rPr>
        <w:t xml:space="preserve"> used by the </w:t>
      </w:r>
      <w:r w:rsidRPr="00A0147D">
        <w:rPr>
          <w:i/>
          <w:lang w:val="en-US"/>
        </w:rPr>
        <w:t>Open Provenance Model</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ins w:id="163" w:author="Leonardo Murta" w:date="2013-04-29T09:38:00Z">
        <w:r w:rsidR="00575482" w:rsidRPr="00575482">
          <w:rPr>
            <w:lang w:val="en-US"/>
          </w:rPr>
          <w:t>,</w:t>
        </w:r>
      </w:ins>
      <w:r w:rsidRPr="001E187B">
        <w:rPr>
          <w:lang w:val="en-US"/>
        </w:rPr>
        <w:t xml:space="preserve"> and </w:t>
      </w:r>
      <w:r w:rsidRPr="001E187B">
        <w:rPr>
          <w:i/>
          <w:lang w:val="en-US"/>
        </w:rPr>
        <w:t>Agents</w:t>
      </w:r>
      <w:r>
        <w:rPr>
          <w:lang w:val="en-US"/>
        </w:rPr>
        <w:t xml:space="preserve">, and edges that represent causal relationships between vertices. </w:t>
      </w:r>
      <w:del w:id="164" w:author="Kohwalter" w:date="2013-04-29T11:41:00Z">
        <w:r w:rsidDel="00B04191">
          <w:rPr>
            <w:lang w:val="en-US"/>
          </w:rPr>
          <w:delText xml:space="preserve">Below </w:delText>
        </w:r>
      </w:del>
      <w:ins w:id="165" w:author="Kohwalter" w:date="2013-04-29T13:17:00Z">
        <w:r w:rsidR="00C37D83">
          <w:rPr>
            <w:lang w:val="en-US"/>
          </w:rPr>
          <w:t>T</w:t>
        </w:r>
      </w:ins>
      <w:del w:id="166" w:author="Kohwalter" w:date="2013-04-29T13:17:00Z">
        <w:r w:rsidDel="00C37D83">
          <w:rPr>
            <w:lang w:val="en-US"/>
          </w:rPr>
          <w:delText>are t</w:delText>
        </w:r>
      </w:del>
      <w:proofErr w:type="gramStart"/>
      <w:r>
        <w:rPr>
          <w:lang w:val="en-US"/>
        </w:rPr>
        <w:t>he</w:t>
      </w:r>
      <w:proofErr w:type="gramEnd"/>
      <w:r>
        <w:rPr>
          <w:lang w:val="en-US"/>
        </w:rPr>
        <w:t xml:space="preserve"> definitions for all three </w:t>
      </w:r>
      <w:del w:id="167" w:author="Kohwalter" w:date="2013-04-29T16:43:00Z">
        <w:r w:rsidDel="000825F1">
          <w:rPr>
            <w:lang w:val="en-US"/>
          </w:rPr>
          <w:delText xml:space="preserve">node </w:delText>
        </w:r>
      </w:del>
      <w:ins w:id="168" w:author="Kohwalter" w:date="2013-04-29T16:43:00Z">
        <w:r w:rsidR="000825F1">
          <w:rPr>
            <w:lang w:val="en-US"/>
          </w:rPr>
          <w:t xml:space="preserve">vertices </w:t>
        </w:r>
      </w:ins>
      <w:r>
        <w:rPr>
          <w:lang w:val="en-US"/>
        </w:rPr>
        <w:t>types</w:t>
      </w:r>
      <w:ins w:id="169" w:author="Kohwalter" w:date="2013-04-29T13:17:00Z">
        <w:r w:rsidR="00C37D83">
          <w:rPr>
            <w:lang w:val="en-US"/>
          </w:rPr>
          <w:t xml:space="preserve"> are described in the following paragraph</w:t>
        </w:r>
      </w:ins>
      <w:r>
        <w:rPr>
          <w:lang w:val="en-US"/>
        </w:rPr>
        <w:t>:</w:t>
      </w:r>
      <w:r w:rsidRPr="001E187B">
        <w:rPr>
          <w:lang w:val="en-US"/>
        </w:rPr>
        <w:t xml:space="preserve"> </w:t>
      </w:r>
    </w:p>
    <w:p w:rsidR="00130D6B" w:rsidRPr="000825F1" w:rsidRDefault="000825F1" w:rsidP="00130D6B">
      <w:pPr>
        <w:rPr>
          <w:i/>
          <w:lang w:val="en-US"/>
        </w:rPr>
      </w:pPr>
      <w:r w:rsidRPr="00CF4011">
        <w:rPr>
          <w:i/>
          <w:lang w:val="en-US"/>
        </w:rPr>
        <w:t>“</w:t>
      </w:r>
      <w:r w:rsidR="00130D6B" w:rsidRPr="000825F1">
        <w:rPr>
          <w:b/>
          <w:i/>
          <w:lang w:val="en-US"/>
        </w:rPr>
        <w:t>Artifacts</w:t>
      </w:r>
      <w:r w:rsidR="00130D6B" w:rsidRPr="000825F1">
        <w:rPr>
          <w:i/>
          <w:lang w:val="en-US"/>
        </w:rPr>
        <w:t xml:space="preserve"> are immutable piece</w:t>
      </w:r>
      <w:ins w:id="170" w:author="Kohwalter" w:date="2013-04-29T16:47:00Z">
        <w:r w:rsidRPr="000825F1">
          <w:rPr>
            <w:i/>
            <w:lang w:val="en-US"/>
          </w:rPr>
          <w:t>s</w:t>
        </w:r>
      </w:ins>
      <w:r w:rsidR="00130D6B" w:rsidRPr="000825F1">
        <w:rPr>
          <w:i/>
          <w:lang w:val="en-US"/>
        </w:rPr>
        <w:t xml:space="preserve"> of state that can represent a physical object or </w:t>
      </w:r>
      <w:ins w:id="171" w:author="Kohwalter" w:date="2013-04-29T16:47:00Z">
        <w:r w:rsidRPr="000825F1">
          <w:rPr>
            <w:i/>
            <w:lang w:val="en-US"/>
          </w:rPr>
          <w:t xml:space="preserve">its </w:t>
        </w:r>
      </w:ins>
      <w:r w:rsidR="00130D6B" w:rsidRPr="000825F1">
        <w:rPr>
          <w:i/>
          <w:lang w:val="en-US"/>
        </w:rPr>
        <w:t xml:space="preserve">digital representation in a computer system. </w:t>
      </w:r>
      <w:r w:rsidR="00130D6B" w:rsidRPr="000825F1">
        <w:rPr>
          <w:b/>
          <w:i/>
          <w:lang w:val="en-US"/>
        </w:rPr>
        <w:t>Processes</w:t>
      </w:r>
      <w:r w:rsidR="00130D6B" w:rsidRPr="000825F1">
        <w:rPr>
          <w:i/>
          <w:lang w:val="en-US"/>
        </w:rPr>
        <w:t xml:space="preserve"> are actions or a sequence of actions performed or caused by artifacts </w:t>
      </w:r>
      <w:ins w:id="172" w:author="Kohwalter" w:date="2013-04-29T11:37:00Z">
        <w:r w:rsidR="00CF4C4D" w:rsidRPr="000825F1">
          <w:rPr>
            <w:i/>
            <w:lang w:val="en-US"/>
          </w:rPr>
          <w:t>resulting</w:t>
        </w:r>
      </w:ins>
      <w:r w:rsidR="00130D6B" w:rsidRPr="000825F1">
        <w:rPr>
          <w:i/>
          <w:lang w:val="en-US"/>
        </w:rPr>
        <w:t xml:space="preserve"> in new artifacts.</w:t>
      </w:r>
      <w:r>
        <w:rPr>
          <w:i/>
          <w:lang w:val="en-US"/>
        </w:rPr>
        <w:t>”</w:t>
      </w:r>
      <w:r w:rsidRPr="000825F1">
        <w:rPr>
          <w:i/>
          <w:lang w:val="en-US"/>
        </w:rPr>
        <w:t xml:space="preserve"> </w:t>
      </w:r>
      <w:r w:rsidRPr="000825F1">
        <w:rPr>
          <w:lang w:val="en-US"/>
        </w:rPr>
        <w:t>Lastly,</w:t>
      </w:r>
      <w:r w:rsidR="00130D6B" w:rsidRPr="000825F1">
        <w:rPr>
          <w:i/>
          <w:lang w:val="en-US"/>
        </w:rPr>
        <w:t xml:space="preserve"> </w:t>
      </w:r>
      <w:r>
        <w:rPr>
          <w:i/>
          <w:lang w:val="en-US"/>
        </w:rPr>
        <w:t>“</w:t>
      </w:r>
      <w:r w:rsidR="00130D6B" w:rsidRPr="000825F1">
        <w:rPr>
          <w:b/>
          <w:i/>
          <w:lang w:val="en-US"/>
        </w:rPr>
        <w:t>Agents</w:t>
      </w:r>
      <w:r w:rsidR="00130D6B" w:rsidRPr="000825F1">
        <w:rPr>
          <w:i/>
          <w:lang w:val="en-US"/>
        </w:rPr>
        <w:t xml:space="preserve"> are contextual entities acting as a catalyst of a process that can enable, facilitate, control</w:t>
      </w:r>
      <w:ins w:id="173" w:author="Leonardo Murta" w:date="2013-04-29T09:15:00Z">
        <w:r w:rsidR="000F4724" w:rsidRPr="000825F1">
          <w:rPr>
            <w:i/>
            <w:lang w:val="en-US"/>
          </w:rPr>
          <w:t>,</w:t>
        </w:r>
      </w:ins>
      <w:r w:rsidR="00CF4011">
        <w:rPr>
          <w:i/>
          <w:lang w:val="en-US"/>
        </w:rPr>
        <w:t xml:space="preserve"> or affect its execution” </w:t>
      </w:r>
      <w:r w:rsidR="00FF7EF5">
        <w:rPr>
          <w:lang w:val="en-US"/>
        </w:rPr>
        <w:fldChar w:fldCharType="begin"/>
      </w:r>
      <w:r w:rsidR="00CF4011">
        <w:rPr>
          <w:lang w:val="en-US"/>
        </w:rPr>
        <w:instrText xml:space="preserve"> ADDIN ZOTERO_ITEM CSL_CITATION {"citationID":"8b2kvo0sq","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F7EF5">
        <w:rPr>
          <w:lang w:val="en-US"/>
        </w:rPr>
        <w:fldChar w:fldCharType="separate"/>
      </w:r>
      <w:r w:rsidR="00CF4011" w:rsidRPr="00CF4C4D">
        <w:rPr>
          <w:rFonts w:cs="Times New Roman"/>
          <w:szCs w:val="24"/>
          <w:lang w:val="en-US"/>
        </w:rPr>
        <w:t xml:space="preserve">(MOREAU </w:t>
      </w:r>
      <w:r w:rsidR="00CF4011" w:rsidRPr="00CF4C4D">
        <w:rPr>
          <w:rFonts w:cs="Times New Roman"/>
          <w:i/>
          <w:iCs/>
          <w:szCs w:val="24"/>
          <w:lang w:val="en-US"/>
        </w:rPr>
        <w:t>et al.</w:t>
      </w:r>
      <w:r w:rsidR="00CF4011" w:rsidRPr="00CF4C4D">
        <w:rPr>
          <w:rFonts w:cs="Times New Roman"/>
          <w:szCs w:val="24"/>
          <w:lang w:val="en-US"/>
        </w:rPr>
        <w:t>, 2007)</w:t>
      </w:r>
      <w:r w:rsidR="00FF7EF5">
        <w:rPr>
          <w:lang w:val="en-US"/>
        </w:rPr>
        <w:fldChar w:fldCharType="end"/>
      </w:r>
      <w:r w:rsidR="00CF4011">
        <w:rPr>
          <w:i/>
          <w:lang w:val="en-US"/>
        </w:rPr>
        <w:t>.</w:t>
      </w:r>
    </w:p>
    <w:p w:rsidR="003E57E3" w:rsidRPr="001E187B" w:rsidRDefault="003E57E3" w:rsidP="003E57E3">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3E57E3" w:rsidRPr="001E187B" w:rsidRDefault="003E57E3" w:rsidP="003E57E3">
      <w:pPr>
        <w:pStyle w:val="Caption"/>
        <w:framePr w:hSpace="187" w:wrap="notBeside" w:vAnchor="text" w:hAnchor="text" w:y="1"/>
        <w:rPr>
          <w:lang w:val="en-US"/>
        </w:rPr>
      </w:pPr>
      <w:bookmarkStart w:id="174" w:name="_Ref335238586"/>
      <w:bookmarkStart w:id="175" w:name="_Toc352776692"/>
      <w:r w:rsidRPr="001E187B">
        <w:rPr>
          <w:lang w:val="en-US"/>
        </w:rPr>
        <w:t xml:space="preserve">Figure </w:t>
      </w:r>
      <w:r w:rsidR="00FF7EF5">
        <w:rPr>
          <w:lang w:val="en-US"/>
        </w:rPr>
        <w:fldChar w:fldCharType="begin"/>
      </w:r>
      <w:r>
        <w:rPr>
          <w:lang w:val="en-US"/>
        </w:rPr>
        <w:instrText xml:space="preserve"> SEQ Figure \* ARABIC </w:instrText>
      </w:r>
      <w:r w:rsidR="00FF7EF5">
        <w:rPr>
          <w:lang w:val="en-US"/>
        </w:rPr>
        <w:fldChar w:fldCharType="separate"/>
      </w:r>
      <w:r w:rsidR="00176E0D">
        <w:rPr>
          <w:noProof/>
          <w:lang w:val="en-US"/>
        </w:rPr>
        <w:t>1</w:t>
      </w:r>
      <w:r w:rsidR="00FF7EF5">
        <w:rPr>
          <w:lang w:val="en-US"/>
        </w:rPr>
        <w:fldChar w:fldCharType="end"/>
      </w:r>
      <w:bookmarkEnd w:id="174"/>
      <w:r w:rsidRPr="001E187B">
        <w:rPr>
          <w:lang w:val="en-US"/>
        </w:rPr>
        <w:t xml:space="preserve">: Edges in OPM. Source: </w:t>
      </w:r>
      <w:ins w:id="176" w:author="Kohwalter" w:date="2013-04-29T11:37:00Z">
        <w:r>
          <w:rPr>
            <w:lang w:val="en-US"/>
          </w:rPr>
          <w:t>M</w:t>
        </w:r>
      </w:ins>
      <w:ins w:id="177" w:author="Kohwalter" w:date="2013-04-29T11:45:00Z">
        <w:r>
          <w:rPr>
            <w:lang w:val="en-US"/>
          </w:rPr>
          <w:t>OREAU</w:t>
        </w:r>
      </w:ins>
      <w:ins w:id="178" w:author="Kohwalter" w:date="2013-04-29T11:38:00Z">
        <w:r>
          <w:rPr>
            <w:lang w:val="en-US"/>
          </w:rPr>
          <w:t xml:space="preserve"> </w:t>
        </w:r>
        <w:r>
          <w:rPr>
            <w:i/>
            <w:lang w:val="en-US"/>
          </w:rPr>
          <w:t>et al.</w:t>
        </w:r>
      </w:ins>
      <w:r w:rsidR="00FF7EF5">
        <w:rPr>
          <w:lang w:val="en-US"/>
        </w:rPr>
        <w:fldChar w:fldCharType="begin"/>
      </w:r>
      <w:r>
        <w:rPr>
          <w:lang w:val="en-US"/>
        </w:rPr>
        <w:instrText xml:space="preserve"> ADDIN ZOTERO_ITEM CSL_CITATION {"citationID":"q8l98bRR","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FF7EF5">
        <w:rPr>
          <w:lang w:val="en-US"/>
        </w:rPr>
        <w:fldChar w:fldCharType="separate"/>
      </w:r>
      <w:r w:rsidRPr="00CF4C4D">
        <w:rPr>
          <w:rFonts w:cs="Times New Roman"/>
          <w:lang w:val="en-US"/>
        </w:rPr>
        <w:t>(2007)</w:t>
      </w:r>
      <w:r w:rsidR="00FF7EF5">
        <w:rPr>
          <w:lang w:val="en-US"/>
        </w:rPr>
        <w:fldChar w:fldCharType="end"/>
      </w:r>
      <w:r w:rsidRPr="001E187B">
        <w:rPr>
          <w:lang w:val="en-US"/>
        </w:rPr>
        <w:t>.</w:t>
      </w:r>
      <w:bookmarkEnd w:id="175"/>
    </w:p>
    <w:p w:rsidR="003E57E3" w:rsidRDefault="00130D6B" w:rsidP="00130D6B">
      <w:pPr>
        <w:rPr>
          <w:lang w:val="en-US"/>
        </w:rPr>
      </w:pPr>
      <w:r w:rsidRPr="001E187B">
        <w:rPr>
          <w:lang w:val="en-US"/>
        </w:rPr>
        <w:t xml:space="preserve">The edges of the </w:t>
      </w:r>
      <w:ins w:id="179" w:author="Kohwalter" w:date="2013-04-29T11:44:00Z">
        <w:r w:rsidR="00B04191">
          <w:rPr>
            <w:lang w:val="en-US"/>
          </w:rPr>
          <w:t xml:space="preserve">provenance </w:t>
        </w:r>
      </w:ins>
      <w:r w:rsidRPr="001E187B">
        <w:rPr>
          <w:lang w:val="en-US"/>
        </w:rPr>
        <w:t xml:space="preserve">graph </w:t>
      </w:r>
      <w:ins w:id="180" w:author="Kohwalter" w:date="2013-04-29T11:44:00Z">
        <w:r w:rsidR="00B04191">
          <w:rPr>
            <w:lang w:val="en-US"/>
          </w:rPr>
          <w:t xml:space="preserve">represent causal relationships between </w:t>
        </w:r>
      </w:ins>
      <w:ins w:id="181" w:author="Kohwalter" w:date="2013-04-29T12:26:00Z">
        <w:r w:rsidR="007B76A3">
          <w:rPr>
            <w:lang w:val="en-US"/>
          </w:rPr>
          <w:t>its source and destination</w:t>
        </w:r>
      </w:ins>
      <w:ins w:id="182" w:author="Kohwalter" w:date="2013-04-29T11:44:00Z">
        <w:r w:rsidR="00B04191">
          <w:rPr>
            <w:lang w:val="en-US"/>
          </w:rPr>
          <w:t xml:space="preserve">. </w:t>
        </w:r>
      </w:ins>
      <w:ins w:id="183" w:author="Kohwalter" w:date="2013-04-29T15:14:00Z">
        <w:r w:rsidR="000D51F0">
          <w:rPr>
            <w:lang w:val="en-US"/>
          </w:rPr>
          <w:t>The edges in the provenance graph</w:t>
        </w:r>
      </w:ins>
      <w:ins w:id="184" w:author="Kohwalter" w:date="2013-04-29T11:44:00Z">
        <w:r w:rsidR="00B04191">
          <w:rPr>
            <w:lang w:val="en-US"/>
          </w:rPr>
          <w:t xml:space="preserve"> can </w:t>
        </w:r>
      </w:ins>
      <w:r w:rsidRPr="001E187B">
        <w:rPr>
          <w:lang w:val="en-US"/>
        </w:rPr>
        <w:t xml:space="preserve">belong to one of the </w:t>
      </w:r>
      <w:ins w:id="185" w:author="Kohwalter" w:date="2013-04-29T11:46:00Z">
        <w:r w:rsidR="00B04191">
          <w:rPr>
            <w:lang w:val="en-US"/>
          </w:rPr>
          <w:t xml:space="preserve">five </w:t>
        </w:r>
      </w:ins>
      <w:r w:rsidRPr="001E187B">
        <w:rPr>
          <w:lang w:val="en-US"/>
        </w:rPr>
        <w:t>categories</w:t>
      </w:r>
      <w:ins w:id="186" w:author="Kohwalter" w:date="2013-04-29T12:25:00Z">
        <w:r w:rsidR="007B76A3">
          <w:rPr>
            <w:lang w:val="en-US"/>
          </w:rPr>
          <w:t xml:space="preserve"> defined </w:t>
        </w:r>
      </w:ins>
      <w:ins w:id="187" w:author="Kohwalter" w:date="2013-04-29T12:27:00Z">
        <w:r w:rsidR="007B76A3">
          <w:rPr>
            <w:lang w:val="en-US"/>
          </w:rPr>
          <w:t>by</w:t>
        </w:r>
      </w:ins>
      <w:ins w:id="188" w:author="Kohwalter" w:date="2013-04-29T12:25:00Z">
        <w:r w:rsidR="007B76A3" w:rsidRPr="007B76A3">
          <w:rPr>
            <w:szCs w:val="24"/>
            <w:lang w:val="en-US"/>
          </w:rPr>
          <w:t xml:space="preserve"> </w:t>
        </w:r>
        <w:r w:rsidR="007B76A3" w:rsidRPr="001E187B">
          <w:rPr>
            <w:szCs w:val="24"/>
            <w:lang w:val="en-US"/>
          </w:rPr>
          <w:t xml:space="preserve">MOREAU </w:t>
        </w:r>
        <w:r w:rsidR="007B76A3" w:rsidRPr="001E187B">
          <w:rPr>
            <w:i/>
            <w:iCs/>
            <w:szCs w:val="24"/>
            <w:lang w:val="en-US"/>
          </w:rPr>
          <w:t xml:space="preserve">et al. </w:t>
        </w:r>
        <w:r w:rsidR="00FF7EF5" w:rsidRPr="001E187B">
          <w:rPr>
            <w:lang w:val="en-US"/>
          </w:rPr>
          <w:fldChar w:fldCharType="begin"/>
        </w:r>
        <w:r w:rsidR="007B76A3">
          <w:rPr>
            <w:lang w:val="en-US"/>
          </w:rPr>
          <w: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FF7EF5" w:rsidRPr="001E187B">
          <w:rPr>
            <w:lang w:val="en-US"/>
          </w:rPr>
          <w:fldChar w:fldCharType="separate"/>
        </w:r>
        <w:r w:rsidR="007B76A3" w:rsidRPr="00B04191">
          <w:rPr>
            <w:rFonts w:cs="Times New Roman"/>
            <w:lang w:val="en-US"/>
          </w:rPr>
          <w:t>(2007)</w:t>
        </w:r>
        <w:r w:rsidR="00FF7EF5" w:rsidRPr="001E187B">
          <w:rPr>
            <w:lang w:val="en-US"/>
          </w:rPr>
          <w:fldChar w:fldCharType="end"/>
        </w:r>
      </w:ins>
      <w:r w:rsidRPr="001E187B">
        <w:rPr>
          <w:lang w:val="en-US"/>
        </w:rPr>
        <w:t xml:space="preserve"> </w:t>
      </w:r>
      <w:ins w:id="189" w:author="Kohwalter" w:date="2013-04-29T12:27:00Z">
        <w:r w:rsidR="007B76A3">
          <w:rPr>
            <w:lang w:val="en-US"/>
          </w:rPr>
          <w:t xml:space="preserve">and </w:t>
        </w:r>
      </w:ins>
      <w:r w:rsidRPr="001E187B">
        <w:rPr>
          <w:lang w:val="en-US"/>
        </w:rPr>
        <w:t xml:space="preserve">described in </w:t>
      </w:r>
      <w:fldSimple w:instr=" REF _Ref335238586 \h  \* MERGEFORMAT ">
        <w:r w:rsidR="00176E0D" w:rsidRPr="001E187B">
          <w:rPr>
            <w:lang w:val="en-US"/>
          </w:rPr>
          <w:t xml:space="preserve">Figure </w:t>
        </w:r>
        <w:r w:rsidR="00176E0D">
          <w:rPr>
            <w:lang w:val="en-US"/>
          </w:rPr>
          <w:t>1</w:t>
        </w:r>
      </w:fldSimple>
      <w:ins w:id="190" w:author="Kohwalter" w:date="2013-04-29T12:27:00Z">
        <w:r w:rsidR="007B76A3" w:rsidRPr="007B76A3">
          <w:rPr>
            <w:lang w:val="en-US"/>
          </w:rPr>
          <w:t>.</w:t>
        </w:r>
      </w:ins>
      <w:ins w:id="191" w:author="Kohwalter" w:date="2013-04-29T15:17:00Z">
        <w:r w:rsidR="003E57E3">
          <w:rPr>
            <w:lang w:val="en-US"/>
          </w:rPr>
          <w:t xml:space="preserve"> Using the OPM notation, it is possible to generate a provenance graph from cake’s baking process</w:t>
        </w:r>
      </w:ins>
      <w:ins w:id="192" w:author="Kohwalter" w:date="2013-04-29T15:18:00Z">
        <w:r w:rsidR="003E57E3">
          <w:rPr>
            <w:lang w:val="en-US"/>
          </w:rPr>
          <w:t>, which is illustrated at</w:t>
        </w:r>
      </w:ins>
      <w:r w:rsidR="003E57E3">
        <w:rPr>
          <w:lang w:val="en-US"/>
        </w:rPr>
        <w:t xml:space="preserve"> </w:t>
      </w:r>
      <w:r w:rsidR="00FF7EF5">
        <w:rPr>
          <w:lang w:val="en-US"/>
        </w:rPr>
        <w:fldChar w:fldCharType="begin"/>
      </w:r>
      <w:r w:rsidR="003E57E3">
        <w:rPr>
          <w:lang w:val="en-US"/>
        </w:rPr>
        <w:instrText xml:space="preserve"> REF _Ref355012147 \h </w:instrText>
      </w:r>
      <w:r w:rsidR="00FF7EF5">
        <w:rPr>
          <w:lang w:val="en-US"/>
        </w:rPr>
      </w:r>
      <w:r w:rsidR="00FF7EF5">
        <w:rPr>
          <w:lang w:val="en-US"/>
        </w:rPr>
        <w:fldChar w:fldCharType="separate"/>
      </w:r>
      <w:r w:rsidR="00176E0D" w:rsidRPr="003E57E3">
        <w:rPr>
          <w:lang w:val="en-US"/>
        </w:rPr>
        <w:t xml:space="preserve">Figure </w:t>
      </w:r>
      <w:r w:rsidR="00176E0D">
        <w:rPr>
          <w:noProof/>
          <w:lang w:val="en-US"/>
        </w:rPr>
        <w:t>2</w:t>
      </w:r>
      <w:r w:rsidR="00FF7EF5">
        <w:rPr>
          <w:lang w:val="en-US"/>
        </w:rPr>
        <w:fldChar w:fldCharType="end"/>
      </w:r>
      <w:ins w:id="193" w:author="Kohwalter" w:date="2013-04-29T15:17:00Z">
        <w:r w:rsidR="003E57E3">
          <w:rPr>
            <w:lang w:val="en-US"/>
          </w:rPr>
          <w:t>.</w:t>
        </w:r>
      </w:ins>
      <w:ins w:id="194" w:author="Kohwalter" w:date="2013-04-29T15:21:00Z">
        <w:r w:rsidR="003E57E3">
          <w:rPr>
            <w:lang w:val="en-US"/>
          </w:rPr>
          <w:t xml:space="preserve"> In the cake example, the </w:t>
        </w:r>
        <w:r w:rsidR="003E57E3" w:rsidRPr="003E57E3">
          <w:rPr>
            <w:i/>
            <w:lang w:val="en-US"/>
          </w:rPr>
          <w:t>artifacts</w:t>
        </w:r>
        <w:r w:rsidR="003E57E3">
          <w:rPr>
            <w:lang w:val="en-US"/>
          </w:rPr>
          <w:t xml:space="preserve"> are the ingredients, the oven, and the cake. The </w:t>
        </w:r>
        <w:r w:rsidR="003E57E3" w:rsidRPr="003E57E3">
          <w:rPr>
            <w:i/>
            <w:lang w:val="en-US"/>
          </w:rPr>
          <w:t>processes</w:t>
        </w:r>
        <w:r w:rsidR="003E57E3">
          <w:rPr>
            <w:lang w:val="en-US"/>
          </w:rPr>
          <w:t xml:space="preserve"> are the mixing, baking, and decorating stages. Lastly, the </w:t>
        </w:r>
        <w:r w:rsidR="003E57E3" w:rsidRPr="003E57E3">
          <w:rPr>
            <w:i/>
            <w:lang w:val="en-US"/>
          </w:rPr>
          <w:t>agent</w:t>
        </w:r>
        <w:r w:rsidR="003E57E3">
          <w:rPr>
            <w:lang w:val="en-US"/>
          </w:rPr>
          <w:t xml:space="preserve"> is the cooker.</w:t>
        </w:r>
      </w:ins>
    </w:p>
    <w:p w:rsidR="003E57E3" w:rsidRDefault="00BF2FC3" w:rsidP="003E57E3">
      <w:pPr>
        <w:keepNext/>
        <w:ind w:firstLine="0"/>
      </w:pPr>
      <w:r>
        <w:rPr>
          <w:noProof/>
          <w:lang w:val="en-US"/>
        </w:rPr>
        <w:lastRenderedPageBreak/>
        <w:drawing>
          <wp:inline distT="0" distB="0" distL="0" distR="0">
            <wp:extent cx="5753100" cy="296227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5753100" cy="2962275"/>
                    </a:xfrm>
                    <a:prstGeom prst="rect">
                      <a:avLst/>
                    </a:prstGeom>
                    <a:noFill/>
                    <a:ln w="9525">
                      <a:noFill/>
                      <a:miter lim="800000"/>
                      <a:headEnd/>
                      <a:tailEnd/>
                    </a:ln>
                  </pic:spPr>
                </pic:pic>
              </a:graphicData>
            </a:graphic>
          </wp:inline>
        </w:drawing>
      </w:r>
    </w:p>
    <w:p w:rsidR="003E57E3" w:rsidRDefault="003E57E3" w:rsidP="003E57E3">
      <w:pPr>
        <w:pStyle w:val="Caption"/>
        <w:rPr>
          <w:ins w:id="195" w:author="Kohwalter" w:date="2013-04-29T15:17:00Z"/>
          <w:lang w:val="en-US"/>
        </w:rPr>
      </w:pPr>
      <w:bookmarkStart w:id="196" w:name="_Ref355012147"/>
      <w:r w:rsidRPr="003E57E3">
        <w:rPr>
          <w:lang w:val="en-US"/>
        </w:rPr>
        <w:t xml:space="preserve">Figure </w:t>
      </w:r>
      <w:r w:rsidR="00FF7EF5">
        <w:fldChar w:fldCharType="begin"/>
      </w:r>
      <w:r w:rsidRPr="003E57E3">
        <w:rPr>
          <w:lang w:val="en-US"/>
        </w:rPr>
        <w:instrText xml:space="preserve"> SEQ Figure \* ARABIC </w:instrText>
      </w:r>
      <w:r w:rsidR="00FF7EF5">
        <w:fldChar w:fldCharType="separate"/>
      </w:r>
      <w:r w:rsidR="00176E0D">
        <w:rPr>
          <w:noProof/>
          <w:lang w:val="en-US"/>
        </w:rPr>
        <w:t>2</w:t>
      </w:r>
      <w:r w:rsidR="00FF7EF5">
        <w:fldChar w:fldCharType="end"/>
      </w:r>
      <w:bookmarkEnd w:id="196"/>
      <w:r w:rsidRPr="003E57E3">
        <w:rPr>
          <w:lang w:val="en-US"/>
        </w:rPr>
        <w:t xml:space="preserve">: A </w:t>
      </w:r>
      <w:r>
        <w:rPr>
          <w:lang w:val="en-US"/>
        </w:rPr>
        <w:t>simplified c</w:t>
      </w:r>
      <w:r w:rsidRPr="003E57E3">
        <w:rPr>
          <w:lang w:val="en-US"/>
        </w:rPr>
        <w:t>ake’s provenance graph.</w:t>
      </w:r>
    </w:p>
    <w:p w:rsidR="0032772B" w:rsidRDefault="00130D6B" w:rsidP="00130D6B">
      <w:pPr>
        <w:rPr>
          <w:ins w:id="197" w:author="Kohwalter" w:date="2013-04-29T12:14:00Z"/>
          <w:lang w:val="en-US"/>
        </w:rPr>
      </w:pPr>
      <w:del w:id="198" w:author="Kohwalter" w:date="2013-04-29T12:27:00Z">
        <w:r w:rsidRPr="001E187B" w:rsidDel="007B76A3">
          <w:rPr>
            <w:lang w:val="en-US"/>
          </w:rPr>
          <w:delText xml:space="preserve">, representing a causal dependency between its source, denoting the effect, and its destination that denotes the cause. </w:delText>
        </w:r>
      </w:del>
      <w:ins w:id="199" w:author="Kohwalter" w:date="2013-04-29T11:46:00Z">
        <w:r w:rsidR="00B04191">
          <w:rPr>
            <w:lang w:val="en-US"/>
          </w:rPr>
          <w:t>A</w:t>
        </w:r>
      </w:ins>
      <w:ins w:id="200" w:author="Kohwalter" w:date="2013-04-29T11:47:00Z">
        <w:r w:rsidR="00B04191">
          <w:rPr>
            <w:lang w:val="en-US"/>
          </w:rPr>
          <w:t xml:space="preserve"> </w:t>
        </w:r>
        <w:r w:rsidR="00B04191">
          <w:rPr>
            <w:i/>
            <w:lang w:val="en-US"/>
          </w:rPr>
          <w:t xml:space="preserve">used </w:t>
        </w:r>
        <w:r w:rsidR="00B04191">
          <w:rPr>
            <w:lang w:val="en-US"/>
          </w:rPr>
          <w:t xml:space="preserve">edge that connects a </w:t>
        </w:r>
      </w:ins>
      <w:ins w:id="201" w:author="Kohwalter" w:date="2013-04-29T11:51:00Z">
        <w:r w:rsidR="007775B3">
          <w:rPr>
            <w:i/>
            <w:lang w:val="en-US"/>
          </w:rPr>
          <w:t>process</w:t>
        </w:r>
      </w:ins>
      <w:ins w:id="202" w:author="Kohwalter" w:date="2013-04-29T11:47:00Z">
        <w:r w:rsidR="00B04191">
          <w:rPr>
            <w:lang w:val="en-US"/>
          </w:rPr>
          <w:t xml:space="preserve"> with a</w:t>
        </w:r>
      </w:ins>
      <w:ins w:id="203" w:author="Kohwalter" w:date="2013-04-29T11:51:00Z">
        <w:r w:rsidR="007775B3">
          <w:rPr>
            <w:lang w:val="en-US"/>
          </w:rPr>
          <w:t>n</w:t>
        </w:r>
      </w:ins>
      <w:ins w:id="204" w:author="Kohwalter" w:date="2013-04-29T11:47:00Z">
        <w:r w:rsidR="00B04191">
          <w:rPr>
            <w:lang w:val="en-US"/>
          </w:rPr>
          <w:t xml:space="preserve"> </w:t>
        </w:r>
      </w:ins>
      <w:ins w:id="205" w:author="Kohwalter" w:date="2013-04-29T11:51:00Z">
        <w:r w:rsidR="007775B3">
          <w:rPr>
            <w:i/>
            <w:lang w:val="en-US"/>
          </w:rPr>
          <w:t>artifact</w:t>
        </w:r>
      </w:ins>
      <w:ins w:id="206" w:author="Kohwalter" w:date="2013-04-29T11:47:00Z">
        <w:r w:rsidR="00B04191">
          <w:rPr>
            <w:lang w:val="en-US"/>
          </w:rPr>
          <w:t xml:space="preserve"> indicates that the </w:t>
        </w:r>
        <w:r w:rsidR="00B04191" w:rsidRPr="00B04191">
          <w:rPr>
            <w:i/>
            <w:lang w:val="en-US"/>
          </w:rPr>
          <w:t>process</w:t>
        </w:r>
        <w:r w:rsidR="00B04191">
          <w:rPr>
            <w:lang w:val="en-US"/>
          </w:rPr>
          <w:t xml:space="preserve"> required the </w:t>
        </w:r>
      </w:ins>
      <w:ins w:id="207" w:author="Kohwalter" w:date="2013-04-29T11:48:00Z">
        <w:r w:rsidR="00B04191" w:rsidRPr="00B04191">
          <w:rPr>
            <w:i/>
            <w:lang w:val="en-US"/>
          </w:rPr>
          <w:t>artifact</w:t>
        </w:r>
        <w:r w:rsidR="00B04191">
          <w:rPr>
            <w:lang w:val="en-US"/>
          </w:rPr>
          <w:t xml:space="preserve"> in order to complete its execution. If several </w:t>
        </w:r>
        <w:r w:rsidR="00B04191" w:rsidRPr="00B04191">
          <w:rPr>
            <w:i/>
            <w:lang w:val="en-US"/>
          </w:rPr>
          <w:t>artifacts</w:t>
        </w:r>
        <w:r w:rsidR="00B04191">
          <w:rPr>
            <w:lang w:val="en-US"/>
          </w:rPr>
          <w:t xml:space="preserve"> are connected to the same </w:t>
        </w:r>
        <w:r w:rsidR="00B04191" w:rsidRPr="00B04191">
          <w:rPr>
            <w:i/>
            <w:lang w:val="en-US"/>
          </w:rPr>
          <w:t>process</w:t>
        </w:r>
        <w:r w:rsidR="00B04191">
          <w:rPr>
            <w:lang w:val="en-US"/>
          </w:rPr>
          <w:t xml:space="preserve">, then all of them were required for the </w:t>
        </w:r>
        <w:r w:rsidR="00B04191" w:rsidRPr="007775B3">
          <w:rPr>
            <w:i/>
            <w:lang w:val="en-US"/>
          </w:rPr>
          <w:t>process</w:t>
        </w:r>
        <w:r w:rsidR="00B04191">
          <w:rPr>
            <w:lang w:val="en-US"/>
          </w:rPr>
          <w:t xml:space="preserve"> execution.</w:t>
        </w:r>
      </w:ins>
      <w:ins w:id="208" w:author="Kohwalter" w:date="2013-04-29T11:50:00Z">
        <w:r w:rsidR="00B04191">
          <w:rPr>
            <w:lang w:val="en-US"/>
          </w:rPr>
          <w:t xml:space="preserve"> </w:t>
        </w:r>
      </w:ins>
      <w:ins w:id="209" w:author="Kohwalter" w:date="2013-04-29T12:11:00Z">
        <w:r w:rsidR="00004510">
          <w:rPr>
            <w:lang w:val="en-US"/>
          </w:rPr>
          <w:t xml:space="preserve">It is also possible to specify each </w:t>
        </w:r>
        <w:r w:rsidR="00004510" w:rsidRPr="0032772B">
          <w:rPr>
            <w:i/>
            <w:lang w:val="en-US"/>
          </w:rPr>
          <w:t>artifact</w:t>
        </w:r>
        <w:r w:rsidR="00004510">
          <w:rPr>
            <w:lang w:val="en-US"/>
          </w:rPr>
          <w:t xml:space="preserve"> role in the </w:t>
        </w:r>
        <w:r w:rsidR="00004510" w:rsidRPr="0032772B">
          <w:rPr>
            <w:i/>
            <w:lang w:val="en-US"/>
          </w:rPr>
          <w:t>process</w:t>
        </w:r>
        <w:r w:rsidR="00004510">
          <w:rPr>
            <w:lang w:val="en-US"/>
          </w:rPr>
          <w:t xml:space="preserve"> execution by</w:t>
        </w:r>
        <w:r w:rsidR="0032772B">
          <w:rPr>
            <w:lang w:val="en-US"/>
          </w:rPr>
          <w:t xml:space="preserve"> </w:t>
        </w:r>
      </w:ins>
      <w:ins w:id="210" w:author="Kohwalter" w:date="2013-04-29T12:12:00Z">
        <w:r w:rsidR="0032772B">
          <w:rPr>
            <w:lang w:val="en-US"/>
          </w:rPr>
          <w:t xml:space="preserve">using the </w:t>
        </w:r>
      </w:ins>
      <w:r w:rsidR="00BF2FC3">
        <w:rPr>
          <w:lang w:val="en-US"/>
        </w:rPr>
        <w:t>(</w:t>
      </w:r>
      <w:ins w:id="211" w:author="Kohwalter" w:date="2013-04-29T12:12:00Z">
        <w:r w:rsidR="0032772B" w:rsidRPr="0032772B">
          <w:rPr>
            <w:i/>
            <w:lang w:val="en-US"/>
          </w:rPr>
          <w:t>R</w:t>
        </w:r>
      </w:ins>
      <w:r w:rsidR="00BF2FC3">
        <w:rPr>
          <w:i/>
          <w:lang w:val="en-US"/>
        </w:rPr>
        <w:t>)</w:t>
      </w:r>
      <w:r w:rsidR="00BF2FC3">
        <w:rPr>
          <w:lang w:val="en-US"/>
        </w:rPr>
        <w:t xml:space="preserve"> </w:t>
      </w:r>
      <w:ins w:id="212" w:author="Kohwalter" w:date="2013-04-29T12:12:00Z">
        <w:r w:rsidR="00BF2FC3">
          <w:rPr>
            <w:lang w:val="en-US"/>
          </w:rPr>
          <w:t>field</w:t>
        </w:r>
      </w:ins>
      <w:ins w:id="213" w:author="Kohwalter" w:date="2013-04-29T12:13:00Z">
        <w:r w:rsidR="0032772B" w:rsidRPr="00BF2FC3">
          <w:rPr>
            <w:lang w:val="en-US"/>
          </w:rPr>
          <w:t xml:space="preserve"> in</w:t>
        </w:r>
        <w:r w:rsidR="0032772B">
          <w:rPr>
            <w:lang w:val="en-US"/>
          </w:rPr>
          <w:t xml:space="preserve"> the edge</w:t>
        </w:r>
      </w:ins>
      <w:r w:rsidR="00BF2FC3">
        <w:rPr>
          <w:lang w:val="en-US"/>
        </w:rPr>
        <w:t xml:space="preserve"> from </w:t>
      </w:r>
      <w:fldSimple w:instr=" REF _Ref335238586 \h  \* MERGEFORMAT ">
        <w:r w:rsidR="00176E0D" w:rsidRPr="001E187B">
          <w:rPr>
            <w:lang w:val="en-US"/>
          </w:rPr>
          <w:t xml:space="preserve">Figure </w:t>
        </w:r>
        <w:r w:rsidR="00176E0D">
          <w:rPr>
            <w:lang w:val="en-US"/>
          </w:rPr>
          <w:t>1</w:t>
        </w:r>
      </w:fldSimple>
      <w:ins w:id="214" w:author="Kohwalter" w:date="2013-04-29T12:13:00Z">
        <w:r w:rsidR="0032772B">
          <w:rPr>
            <w:lang w:val="en-US"/>
          </w:rPr>
          <w:t>, which represents role</w:t>
        </w:r>
      </w:ins>
      <w:ins w:id="215" w:author="Kohwalter" w:date="2013-04-29T12:12:00Z">
        <w:r w:rsidR="0032772B">
          <w:rPr>
            <w:lang w:val="en-US"/>
          </w:rPr>
          <w:t>.</w:t>
        </w:r>
      </w:ins>
      <w:ins w:id="216" w:author="Kohwalter" w:date="2013-04-29T12:11:00Z">
        <w:r w:rsidR="00004510">
          <w:rPr>
            <w:lang w:val="en-US"/>
          </w:rPr>
          <w:t xml:space="preserve"> </w:t>
        </w:r>
      </w:ins>
      <w:ins w:id="217" w:author="Kohwalter" w:date="2013-04-29T12:14:00Z">
        <w:r w:rsidR="0032772B">
          <w:rPr>
            <w:lang w:val="en-US"/>
          </w:rPr>
          <w:t xml:space="preserve">Roles are not </w:t>
        </w:r>
      </w:ins>
      <w:ins w:id="218" w:author="Kohwalter" w:date="2013-04-29T12:15:00Z">
        <w:r w:rsidR="0032772B">
          <w:rPr>
            <w:lang w:val="en-US"/>
          </w:rPr>
          <w:t>defined</w:t>
        </w:r>
      </w:ins>
      <w:ins w:id="219" w:author="Kohwalter" w:date="2013-04-29T12:14:00Z">
        <w:r w:rsidR="0032772B">
          <w:rPr>
            <w:lang w:val="en-US"/>
          </w:rPr>
          <w:t xml:space="preserve"> in OPM but are instead </w:t>
        </w:r>
      </w:ins>
      <w:ins w:id="220" w:author="Kohwalter" w:date="2013-04-29T12:15:00Z">
        <w:r w:rsidR="0032772B">
          <w:rPr>
            <w:lang w:val="en-US"/>
          </w:rPr>
          <w:t>defined the application domain.</w:t>
        </w:r>
      </w:ins>
      <w:ins w:id="221" w:author="Kohwalter" w:date="2013-04-29T15:22:00Z">
        <w:r w:rsidR="003E57E3">
          <w:rPr>
            <w:lang w:val="en-US"/>
          </w:rPr>
          <w:t xml:space="preserve"> Using the cake example, the </w:t>
        </w:r>
        <w:r w:rsidR="003E57E3" w:rsidRPr="003E57E3">
          <w:rPr>
            <w:i/>
            <w:lang w:val="en-US"/>
          </w:rPr>
          <w:t>process</w:t>
        </w:r>
        <w:r w:rsidR="003E57E3">
          <w:rPr>
            <w:lang w:val="en-US"/>
          </w:rPr>
          <w:t xml:space="preserve"> </w:t>
        </w:r>
        <w:r w:rsidR="003E57E3" w:rsidRPr="003E57E3">
          <w:rPr>
            <w:i/>
            <w:lang w:val="en-US"/>
          </w:rPr>
          <w:t>mix</w:t>
        </w:r>
        <w:r w:rsidR="003E57E3">
          <w:rPr>
            <w:lang w:val="en-US"/>
          </w:rPr>
          <w:t xml:space="preserve"> used butter, flo</w:t>
        </w:r>
      </w:ins>
      <w:ins w:id="222" w:author="Kohwalter" w:date="2013-04-29T15:23:00Z">
        <w:r w:rsidR="003E57E3">
          <w:rPr>
            <w:lang w:val="en-US"/>
          </w:rPr>
          <w:t>u</w:t>
        </w:r>
      </w:ins>
      <w:ins w:id="223" w:author="Kohwalter" w:date="2013-04-29T15:22:00Z">
        <w:r w:rsidR="003E57E3">
          <w:rPr>
            <w:lang w:val="en-US"/>
          </w:rPr>
          <w:t>r, sugar, eggs</w:t>
        </w:r>
      </w:ins>
      <w:ins w:id="224" w:author="Kohwalter" w:date="2013-04-29T15:26:00Z">
        <w:r w:rsidR="003E57E3">
          <w:rPr>
            <w:lang w:val="en-US"/>
          </w:rPr>
          <w:t>, and a hand mixer</w:t>
        </w:r>
      </w:ins>
      <w:ins w:id="225" w:author="Kohwalter" w:date="2013-04-29T15:23:00Z">
        <w:r w:rsidR="003E57E3">
          <w:rPr>
            <w:lang w:val="en-US"/>
          </w:rPr>
          <w:t xml:space="preserve">. Their </w:t>
        </w:r>
      </w:ins>
      <w:ins w:id="226" w:author="Kohwalter" w:date="2013-04-29T15:26:00Z">
        <w:r w:rsidR="003E57E3">
          <w:rPr>
            <w:lang w:val="en-US"/>
          </w:rPr>
          <w:t xml:space="preserve">roles in the </w:t>
        </w:r>
        <w:r w:rsidR="003E57E3" w:rsidRPr="003E57E3">
          <w:rPr>
            <w:i/>
            <w:lang w:val="en-US"/>
          </w:rPr>
          <w:t>mix</w:t>
        </w:r>
        <w:r w:rsidR="003E57E3">
          <w:rPr>
            <w:lang w:val="en-US"/>
          </w:rPr>
          <w:t xml:space="preserve"> </w:t>
        </w:r>
        <w:r w:rsidR="003E57E3" w:rsidRPr="003E57E3">
          <w:rPr>
            <w:i/>
            <w:lang w:val="en-US"/>
          </w:rPr>
          <w:t>process</w:t>
        </w:r>
        <w:r w:rsidR="003E57E3">
          <w:rPr>
            <w:lang w:val="en-US"/>
          </w:rPr>
          <w:t xml:space="preserve"> are</w:t>
        </w:r>
      </w:ins>
      <w:ins w:id="227" w:author="Kohwalter" w:date="2013-04-29T15:23:00Z">
        <w:r w:rsidR="003E57E3">
          <w:rPr>
            <w:lang w:val="en-US"/>
          </w:rPr>
          <w:t xml:space="preserve"> ingredient</w:t>
        </w:r>
      </w:ins>
      <w:ins w:id="228" w:author="Kohwalter" w:date="2013-04-29T15:26:00Z">
        <w:r w:rsidR="003E57E3">
          <w:rPr>
            <w:lang w:val="en-US"/>
          </w:rPr>
          <w:t xml:space="preserve"> </w:t>
        </w:r>
      </w:ins>
      <w:ins w:id="229" w:author="Kohwalter" w:date="2013-04-29T15:27:00Z">
        <w:r w:rsidR="003E57E3">
          <w:rPr>
            <w:lang w:val="en-US"/>
          </w:rPr>
          <w:t>(butter, flour</w:t>
        </w:r>
        <w:r w:rsidR="0049029B">
          <w:rPr>
            <w:lang w:val="en-US"/>
          </w:rPr>
          <w:t>, sugar, and eggs) and tool (hand mixer)</w:t>
        </w:r>
      </w:ins>
      <w:ins w:id="230" w:author="Kohwalter" w:date="2013-04-29T15:24:00Z">
        <w:r w:rsidR="003E57E3">
          <w:rPr>
            <w:lang w:val="en-US"/>
          </w:rPr>
          <w:t>.</w:t>
        </w:r>
      </w:ins>
    </w:p>
    <w:p w:rsidR="00BF2FC3" w:rsidRDefault="00B04191" w:rsidP="00130D6B">
      <w:pPr>
        <w:rPr>
          <w:lang w:val="en-US"/>
        </w:rPr>
      </w:pPr>
      <w:ins w:id="231" w:author="Kohwalter" w:date="2013-04-29T11:50:00Z">
        <w:r>
          <w:rPr>
            <w:lang w:val="en-US"/>
          </w:rPr>
          <w:t xml:space="preserve">The edge </w:t>
        </w:r>
        <w:proofErr w:type="spellStart"/>
        <w:r>
          <w:rPr>
            <w:i/>
            <w:lang w:val="en-US"/>
          </w:rPr>
          <w:t>wasGeneratedBy</w:t>
        </w:r>
        <w:proofErr w:type="spellEnd"/>
        <w:r>
          <w:rPr>
            <w:i/>
            <w:lang w:val="en-US"/>
          </w:rPr>
          <w:t xml:space="preserve"> </w:t>
        </w:r>
      </w:ins>
      <w:ins w:id="232" w:author="Kohwalter" w:date="2013-04-29T11:51:00Z">
        <w:r>
          <w:rPr>
            <w:lang w:val="en-US"/>
          </w:rPr>
          <w:t xml:space="preserve">connecting an </w:t>
        </w:r>
        <w:r w:rsidRPr="007775B3">
          <w:rPr>
            <w:i/>
            <w:lang w:val="en-US"/>
          </w:rPr>
          <w:t>artifact</w:t>
        </w:r>
        <w:r>
          <w:rPr>
            <w:lang w:val="en-US"/>
          </w:rPr>
          <w:t xml:space="preserve"> with a </w:t>
        </w:r>
        <w:r w:rsidRPr="007775B3">
          <w:rPr>
            <w:i/>
            <w:lang w:val="en-US"/>
          </w:rPr>
          <w:t>process</w:t>
        </w:r>
        <w:r w:rsidR="007775B3">
          <w:rPr>
            <w:lang w:val="en-US"/>
          </w:rPr>
          <w:t xml:space="preserve"> indicates that the </w:t>
        </w:r>
      </w:ins>
      <w:ins w:id="233" w:author="Kohwalter" w:date="2013-04-29T11:52:00Z">
        <w:r w:rsidR="007775B3" w:rsidRPr="007775B3">
          <w:rPr>
            <w:i/>
            <w:lang w:val="en-US"/>
          </w:rPr>
          <w:t>artifact</w:t>
        </w:r>
        <w:r w:rsidR="007775B3">
          <w:rPr>
            <w:lang w:val="en-US"/>
          </w:rPr>
          <w:t xml:space="preserve"> was only generated after the </w:t>
        </w:r>
        <w:r w:rsidR="007775B3" w:rsidRPr="007775B3">
          <w:rPr>
            <w:i/>
            <w:lang w:val="en-US"/>
          </w:rPr>
          <w:t>process</w:t>
        </w:r>
        <w:r w:rsidR="007775B3">
          <w:rPr>
            <w:lang w:val="en-US"/>
          </w:rPr>
          <w:t xml:space="preserve"> started its execution. If several</w:t>
        </w:r>
      </w:ins>
      <w:ins w:id="234" w:author="Kohwalter" w:date="2013-04-29T11:53:00Z">
        <w:r w:rsidR="007775B3">
          <w:rPr>
            <w:lang w:val="en-US"/>
          </w:rPr>
          <w:t xml:space="preserve"> </w:t>
        </w:r>
        <w:r w:rsidR="007775B3" w:rsidRPr="007775B3">
          <w:rPr>
            <w:i/>
            <w:lang w:val="en-US"/>
          </w:rPr>
          <w:t>processes</w:t>
        </w:r>
        <w:r w:rsidR="007775B3">
          <w:rPr>
            <w:lang w:val="en-US"/>
          </w:rPr>
          <w:t xml:space="preserve"> are connected with an </w:t>
        </w:r>
        <w:r w:rsidR="007775B3" w:rsidRPr="007775B3">
          <w:rPr>
            <w:i/>
            <w:lang w:val="en-US"/>
          </w:rPr>
          <w:t>artifact</w:t>
        </w:r>
        <w:r w:rsidR="007775B3">
          <w:rPr>
            <w:lang w:val="en-US"/>
          </w:rPr>
          <w:t xml:space="preserve">, then all these </w:t>
        </w:r>
        <w:r w:rsidR="007775B3" w:rsidRPr="007775B3">
          <w:rPr>
            <w:i/>
            <w:lang w:val="en-US"/>
          </w:rPr>
          <w:t>process</w:t>
        </w:r>
        <w:r w:rsidR="007775B3">
          <w:rPr>
            <w:lang w:val="en-US"/>
          </w:rPr>
          <w:t xml:space="preserve"> must have started for the </w:t>
        </w:r>
        <w:r w:rsidR="007775B3" w:rsidRPr="007775B3">
          <w:rPr>
            <w:i/>
            <w:lang w:val="en-US"/>
          </w:rPr>
          <w:t>artifact</w:t>
        </w:r>
        <w:r w:rsidR="007775B3">
          <w:rPr>
            <w:lang w:val="en-US"/>
          </w:rPr>
          <w:t xml:space="preserve"> to be generated.</w:t>
        </w:r>
      </w:ins>
      <w:ins w:id="235" w:author="Kohwalter" w:date="2013-04-29T12:15:00Z">
        <w:r w:rsidR="0032772B">
          <w:rPr>
            <w:lang w:val="en-US"/>
          </w:rPr>
          <w:t xml:space="preserve"> </w:t>
        </w:r>
      </w:ins>
      <w:ins w:id="236" w:author="Kohwalter" w:date="2013-04-29T12:22:00Z">
        <w:r w:rsidR="0032772B">
          <w:rPr>
            <w:lang w:val="en-US"/>
          </w:rPr>
          <w:t>Similar</w:t>
        </w:r>
      </w:ins>
      <w:ins w:id="237" w:author="Kohwalter" w:date="2013-04-29T12:21:00Z">
        <w:r w:rsidR="0032772B">
          <w:rPr>
            <w:lang w:val="en-US"/>
          </w:rPr>
          <w:t xml:space="preserve"> to </w:t>
        </w:r>
        <w:r w:rsidR="0032772B" w:rsidRPr="0032772B">
          <w:rPr>
            <w:i/>
            <w:lang w:val="en-US"/>
          </w:rPr>
          <w:t>used</w:t>
        </w:r>
        <w:r w:rsidR="0032772B">
          <w:rPr>
            <w:lang w:val="en-US"/>
          </w:rPr>
          <w:t xml:space="preserve"> edge, it is possible to specify the </w:t>
        </w:r>
        <w:r w:rsidR="0032772B" w:rsidRPr="0032772B">
          <w:rPr>
            <w:i/>
            <w:lang w:val="en-US"/>
          </w:rPr>
          <w:t>artifact’s</w:t>
        </w:r>
        <w:r w:rsidR="0032772B">
          <w:rPr>
            <w:lang w:val="en-US"/>
          </w:rPr>
          <w:t xml:space="preserve"> role in the generation of the </w:t>
        </w:r>
        <w:r w:rsidR="0032772B" w:rsidRPr="0032772B">
          <w:rPr>
            <w:i/>
            <w:lang w:val="en-US"/>
          </w:rPr>
          <w:t>process</w:t>
        </w:r>
      </w:ins>
      <w:ins w:id="238" w:author="Kohwalter" w:date="2013-04-29T17:02:00Z">
        <w:r w:rsidR="00FF7757">
          <w:rPr>
            <w:lang w:val="en-US"/>
          </w:rPr>
          <w:t xml:space="preserve">. In the cake example, the </w:t>
        </w:r>
        <w:r w:rsidR="00FF7757" w:rsidRPr="00BF2FC3">
          <w:rPr>
            <w:i/>
            <w:lang w:val="en-US"/>
          </w:rPr>
          <w:t>cake</w:t>
        </w:r>
        <w:r w:rsidR="00FF7757">
          <w:rPr>
            <w:lang w:val="en-US"/>
          </w:rPr>
          <w:t xml:space="preserve"> was generated by the </w:t>
        </w:r>
        <w:r w:rsidR="00FF7757" w:rsidRPr="00BF2FC3">
          <w:rPr>
            <w:i/>
            <w:lang w:val="en-US"/>
          </w:rPr>
          <w:t>process</w:t>
        </w:r>
        <w:r w:rsidR="00FF7757">
          <w:rPr>
            <w:lang w:val="en-US"/>
          </w:rPr>
          <w:t xml:space="preserve"> </w:t>
        </w:r>
        <w:r w:rsidR="00FF7757" w:rsidRPr="00BF2FC3">
          <w:rPr>
            <w:i/>
            <w:lang w:val="en-US"/>
          </w:rPr>
          <w:t>decorate</w:t>
        </w:r>
        <w:r w:rsidR="00FF7757">
          <w:rPr>
            <w:lang w:val="en-US"/>
          </w:rPr>
          <w:t xml:space="preserve"> with the role of a </w:t>
        </w:r>
        <w:r w:rsidR="00FF7757" w:rsidRPr="00BF2FC3">
          <w:rPr>
            <w:i/>
            <w:lang w:val="en-US"/>
          </w:rPr>
          <w:t>dessert</w:t>
        </w:r>
        <w:r w:rsidR="00FF7757">
          <w:rPr>
            <w:lang w:val="en-US"/>
          </w:rPr>
          <w:t xml:space="preserve"> to be served to guests.</w:t>
        </w:r>
      </w:ins>
    </w:p>
    <w:p w:rsidR="007B76A3" w:rsidRDefault="007775B3" w:rsidP="00130D6B">
      <w:pPr>
        <w:rPr>
          <w:ins w:id="239" w:author="Kohwalter" w:date="2013-04-29T12:23:00Z"/>
          <w:lang w:val="en-US"/>
        </w:rPr>
      </w:pPr>
      <w:ins w:id="240" w:author="Kohwalter" w:date="2013-04-29T11:54:00Z">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w:t>
        </w:r>
      </w:ins>
      <w:ins w:id="241" w:author="Kohwalter" w:date="2013-04-29T11:55:00Z">
        <w:r>
          <w:rPr>
            <w:lang w:val="en-US"/>
          </w:rPr>
          <w:t xml:space="preserve">hat the </w:t>
        </w:r>
        <w:r w:rsidRPr="00004510">
          <w:rPr>
            <w:i/>
            <w:lang w:val="en-US"/>
          </w:rPr>
          <w:t>agent</w:t>
        </w:r>
        <w:r>
          <w:rPr>
            <w:lang w:val="en-US"/>
          </w:rPr>
          <w:t xml:space="preserve"> controlled the </w:t>
        </w:r>
        <w:r w:rsidRPr="00004510">
          <w:rPr>
            <w:i/>
            <w:lang w:val="en-US"/>
          </w:rPr>
          <w:t>process’s</w:t>
        </w:r>
        <w:r>
          <w:rPr>
            <w:lang w:val="en-US"/>
          </w:rPr>
          <w:t xml:space="preserve"> start and ending</w:t>
        </w:r>
      </w:ins>
      <w:ins w:id="242" w:author="Kohwalter" w:date="2013-04-29T11:59:00Z">
        <w:r>
          <w:rPr>
            <w:lang w:val="en-US"/>
          </w:rPr>
          <w:t>.</w:t>
        </w:r>
      </w:ins>
      <w:ins w:id="243" w:author="Kohwalter" w:date="2013-04-29T12:00:00Z">
        <w:r>
          <w:rPr>
            <w:lang w:val="en-US"/>
          </w:rPr>
          <w:t xml:space="preserve">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w:t>
        </w:r>
      </w:ins>
      <w:ins w:id="244" w:author="Kohwalter" w:date="2013-04-29T12:13:00Z">
        <w:r w:rsidR="0032772B">
          <w:rPr>
            <w:lang w:val="en-US"/>
          </w:rPr>
          <w:t>can also</w:t>
        </w:r>
      </w:ins>
      <w:ins w:id="245" w:author="Kohwalter" w:date="2013-04-29T12:00:00Z">
        <w:r>
          <w:rPr>
            <w:lang w:val="en-US"/>
          </w:rPr>
          <w:t xml:space="preserve"> be represented </w:t>
        </w:r>
      </w:ins>
      <w:ins w:id="246" w:author="Kohwalter" w:date="2013-04-29T12:14:00Z">
        <w:r w:rsidR="0032772B">
          <w:rPr>
            <w:lang w:val="en-US"/>
          </w:rPr>
          <w:t xml:space="preserve">in the </w:t>
        </w:r>
      </w:ins>
      <w:ins w:id="247" w:author="Kohwalter" w:date="2013-04-29T12:00:00Z">
        <w:r>
          <w:rPr>
            <w:lang w:val="en-US"/>
          </w:rPr>
          <w:t>in the relationship.</w:t>
        </w:r>
      </w:ins>
      <w:ins w:id="248" w:author="Kohwalter" w:date="2013-04-29T12:01:00Z">
        <w:r>
          <w:rPr>
            <w:lang w:val="en-US"/>
          </w:rPr>
          <w:t xml:space="preserve"> Note however that this type of </w:t>
        </w:r>
        <w:r w:rsidR="00004510">
          <w:rPr>
            <w:lang w:val="en-US"/>
          </w:rPr>
          <w:t xml:space="preserve">dependency </w:t>
        </w:r>
      </w:ins>
      <w:ins w:id="249" w:author="Kohwalter" w:date="2013-04-29T12:02:00Z">
        <w:r w:rsidR="00004510">
          <w:rPr>
            <w:lang w:val="en-US"/>
          </w:rPr>
          <w:t>represents a control relationship and not a data derivation.</w:t>
        </w:r>
      </w:ins>
      <w:ins w:id="250" w:author="Kohwalter" w:date="2013-04-29T17:02:00Z">
        <w:r w:rsidR="00FF7757">
          <w:rPr>
            <w:lang w:val="en-US"/>
          </w:rPr>
          <w:t xml:space="preserve"> In the cake example, the </w:t>
        </w:r>
        <w:r w:rsidR="00FF7757" w:rsidRPr="00BF2FC3">
          <w:rPr>
            <w:i/>
            <w:lang w:val="en-US"/>
          </w:rPr>
          <w:t>Cook</w:t>
        </w:r>
        <w:r w:rsidR="00FF7757">
          <w:rPr>
            <w:lang w:val="en-US"/>
          </w:rPr>
          <w:t xml:space="preserve"> control the executions of the stages </w:t>
        </w:r>
        <w:r w:rsidR="00FF7757" w:rsidRPr="00BF2FC3">
          <w:rPr>
            <w:i/>
            <w:lang w:val="en-US"/>
          </w:rPr>
          <w:t>mix</w:t>
        </w:r>
        <w:r w:rsidR="00FF7757">
          <w:rPr>
            <w:lang w:val="en-US"/>
          </w:rPr>
          <w:t xml:space="preserve">, </w:t>
        </w:r>
        <w:r w:rsidR="00FF7757" w:rsidRPr="00BF2FC3">
          <w:rPr>
            <w:i/>
            <w:lang w:val="en-US"/>
          </w:rPr>
          <w:t>bake</w:t>
        </w:r>
        <w:r w:rsidR="00FF7757">
          <w:rPr>
            <w:lang w:val="en-US"/>
          </w:rPr>
          <w:t xml:space="preserve">, and </w:t>
        </w:r>
        <w:r w:rsidR="00FF7757" w:rsidRPr="00BF2FC3">
          <w:rPr>
            <w:i/>
            <w:lang w:val="en-US"/>
          </w:rPr>
          <w:t>decorate</w:t>
        </w:r>
        <w:r w:rsidR="00FF7757">
          <w:rPr>
            <w:lang w:val="en-US"/>
          </w:rPr>
          <w:t>. He decides how long is the mixing, how long it takes to bake the cake, and how to decorate it.</w:t>
        </w:r>
      </w:ins>
    </w:p>
    <w:p w:rsidR="00BF2FC3" w:rsidRDefault="00004510" w:rsidP="007B76A3">
      <w:pPr>
        <w:rPr>
          <w:szCs w:val="24"/>
          <w:lang w:val="en-US"/>
        </w:rPr>
      </w:pPr>
      <w:ins w:id="251" w:author="Kohwalter" w:date="2013-04-29T12:02:00Z">
        <w:r>
          <w:rPr>
            <w:lang w:val="en-US"/>
          </w:rPr>
          <w:lastRenderedPageBreak/>
          <w:t xml:space="preserve">The edge </w:t>
        </w:r>
      </w:ins>
      <w:proofErr w:type="spellStart"/>
      <w:ins w:id="252" w:author="Kohwalter" w:date="2013-04-29T12:03:00Z">
        <w:r>
          <w:rPr>
            <w:i/>
            <w:lang w:val="en-US"/>
          </w:rPr>
          <w:t>wasTriggeredBy</w:t>
        </w:r>
        <w:proofErr w:type="spellEnd"/>
        <w:r>
          <w:rPr>
            <w:i/>
            <w:lang w:val="en-US"/>
          </w:rPr>
          <w:t xml:space="preserve"> </w:t>
        </w:r>
        <w:r>
          <w:rPr>
            <w:lang w:val="en-US"/>
          </w:rPr>
          <w:t xml:space="preserve">connecting a </w:t>
        </w:r>
        <w:r w:rsidRPr="00004510">
          <w:rPr>
            <w:i/>
            <w:lang w:val="en-US"/>
          </w:rPr>
          <w:t>process</w:t>
        </w:r>
      </w:ins>
      <w:ins w:id="253" w:author="Kohwalter" w:date="2013-04-29T12:04:00Z">
        <w:r>
          <w:rPr>
            <w:lang w:val="en-US"/>
          </w:rPr>
          <w:t xml:space="preserve"> P</w:t>
        </w:r>
        <w:r w:rsidRPr="00004510">
          <w:rPr>
            <w:vertAlign w:val="subscript"/>
            <w:lang w:val="en-US"/>
          </w:rPr>
          <w:t>2</w:t>
        </w:r>
      </w:ins>
      <w:ins w:id="254" w:author="Kohwalter" w:date="2013-04-29T12:03:00Z">
        <w:r>
          <w:rPr>
            <w:lang w:val="en-US"/>
          </w:rPr>
          <w:t xml:space="preserve"> with another </w:t>
        </w:r>
        <w:r w:rsidRPr="00004510">
          <w:rPr>
            <w:i/>
            <w:lang w:val="en-US"/>
          </w:rPr>
          <w:t>process</w:t>
        </w:r>
      </w:ins>
      <w:ins w:id="255" w:author="Kohwalter" w:date="2013-04-29T12:04:00Z">
        <w:r>
          <w:rPr>
            <w:lang w:val="en-US"/>
          </w:rPr>
          <w:t xml:space="preserve"> P</w:t>
        </w:r>
        <w:r w:rsidRPr="00004510">
          <w:rPr>
            <w:vertAlign w:val="subscript"/>
            <w:lang w:val="en-US"/>
          </w:rPr>
          <w:t>1</w:t>
        </w:r>
      </w:ins>
      <w:ins w:id="256" w:author="Kohwalter" w:date="2013-04-29T12:03:00Z">
        <w:r>
          <w:rPr>
            <w:lang w:val="en-US"/>
          </w:rPr>
          <w:t xml:space="preserve"> indicates that the </w:t>
        </w:r>
      </w:ins>
      <w:ins w:id="257" w:author="Kohwalter" w:date="2013-04-29T12:05:00Z">
        <w:r w:rsidRPr="00004510">
          <w:rPr>
            <w:i/>
            <w:lang w:val="en-US"/>
          </w:rPr>
          <w:t>process</w:t>
        </w:r>
        <w:r>
          <w:rPr>
            <w:lang w:val="en-US"/>
          </w:rPr>
          <w:t xml:space="preserve"> P</w:t>
        </w:r>
        <w:r w:rsidRPr="00004510">
          <w:rPr>
            <w:vertAlign w:val="subscript"/>
            <w:lang w:val="en-US"/>
          </w:rPr>
          <w:t>2</w:t>
        </w:r>
      </w:ins>
      <w:ins w:id="258" w:author="Kohwalter" w:date="2013-04-29T12:03:00Z">
        <w:r>
          <w:rPr>
            <w:lang w:val="en-US"/>
          </w:rPr>
          <w:t xml:space="preserve"> </w:t>
        </w:r>
      </w:ins>
      <w:ins w:id="259" w:author="Kohwalter" w:date="2013-04-29T12:04:00Z">
        <w:r>
          <w:rPr>
            <w:lang w:val="en-US"/>
          </w:rPr>
          <w:t xml:space="preserve">was only able to complete </w:t>
        </w:r>
      </w:ins>
      <w:r w:rsidR="00BF2FC3">
        <w:rPr>
          <w:lang w:val="en-US"/>
        </w:rPr>
        <w:t>after</w:t>
      </w:r>
      <w:ins w:id="260" w:author="Kohwalter" w:date="2013-04-29T12:04:00Z">
        <w:r>
          <w:rPr>
            <w:lang w:val="en-US"/>
          </w:rPr>
          <w:t xml:space="preserve"> the </w:t>
        </w:r>
      </w:ins>
      <w:ins w:id="261" w:author="Kohwalter" w:date="2013-04-29T12:05:00Z">
        <w:r w:rsidRPr="00004510">
          <w:rPr>
            <w:i/>
            <w:lang w:val="en-US"/>
          </w:rPr>
          <w:t>process</w:t>
        </w:r>
        <w:r>
          <w:rPr>
            <w:lang w:val="en-US"/>
          </w:rPr>
          <w:t xml:space="preserve"> P</w:t>
        </w:r>
        <w:r w:rsidRPr="00004510">
          <w:rPr>
            <w:vertAlign w:val="subscript"/>
            <w:lang w:val="en-US"/>
          </w:rPr>
          <w:t>1</w:t>
        </w:r>
      </w:ins>
      <w:ins w:id="262" w:author="Kohwalter" w:date="2013-04-29T12:04:00Z">
        <w:r>
          <w:rPr>
            <w:lang w:val="en-US"/>
          </w:rPr>
          <w:t xml:space="preserve"> started.</w:t>
        </w:r>
      </w:ins>
      <w:ins w:id="263" w:author="Kohwalter" w:date="2013-04-29T12:06:00Z">
        <w:r>
          <w:rPr>
            <w:lang w:val="en-US"/>
          </w:rPr>
          <w:t xml:space="preserve">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ins>
      <w:ins w:id="264" w:author="Kohwalter" w:date="2013-04-29T17:02:00Z">
        <w:r w:rsidR="00FF7757" w:rsidRPr="001E187B">
          <w:rPr>
            <w:szCs w:val="24"/>
            <w:lang w:val="en-US"/>
          </w:rPr>
          <w:t>.</w:t>
        </w:r>
        <w:r w:rsidR="00FF7757">
          <w:rPr>
            <w:szCs w:val="24"/>
            <w:lang w:val="en-US"/>
          </w:rPr>
          <w:t xml:space="preserve"> Using the cake example, the </w:t>
        </w:r>
        <w:r w:rsidR="00FF7757" w:rsidRPr="00BF2FC3">
          <w:rPr>
            <w:i/>
            <w:szCs w:val="24"/>
            <w:lang w:val="en-US"/>
          </w:rPr>
          <w:t>process</w:t>
        </w:r>
        <w:r w:rsidR="00FF7757">
          <w:rPr>
            <w:szCs w:val="24"/>
            <w:lang w:val="en-US"/>
          </w:rPr>
          <w:t xml:space="preserve"> </w:t>
        </w:r>
        <w:r w:rsidR="00FF7757" w:rsidRPr="00BF2FC3">
          <w:rPr>
            <w:i/>
            <w:szCs w:val="24"/>
            <w:lang w:val="en-US"/>
          </w:rPr>
          <w:t>bake</w:t>
        </w:r>
        <w:r w:rsidR="00FF7757">
          <w:rPr>
            <w:szCs w:val="24"/>
            <w:lang w:val="en-US"/>
          </w:rPr>
          <w:t xml:space="preserve"> was only able to start after the </w:t>
        </w:r>
        <w:r w:rsidR="00FF7757" w:rsidRPr="00BF2FC3">
          <w:rPr>
            <w:i/>
            <w:szCs w:val="24"/>
            <w:lang w:val="en-US"/>
          </w:rPr>
          <w:t>process</w:t>
        </w:r>
        <w:r w:rsidR="00FF7757">
          <w:rPr>
            <w:szCs w:val="24"/>
            <w:lang w:val="en-US"/>
          </w:rPr>
          <w:t xml:space="preserve"> </w:t>
        </w:r>
        <w:r w:rsidR="00FF7757" w:rsidRPr="00BF2FC3">
          <w:rPr>
            <w:i/>
            <w:szCs w:val="24"/>
            <w:lang w:val="en-US"/>
          </w:rPr>
          <w:t>mix</w:t>
        </w:r>
        <w:r w:rsidR="00FF7757">
          <w:rPr>
            <w:szCs w:val="24"/>
            <w:lang w:val="en-US"/>
          </w:rPr>
          <w:t xml:space="preserve"> had started and, in this case, finished.</w:t>
        </w:r>
      </w:ins>
    </w:p>
    <w:p w:rsidR="00130D6B" w:rsidRPr="001E187B" w:rsidRDefault="0032772B" w:rsidP="007B76A3">
      <w:pPr>
        <w:rPr>
          <w:lang w:val="en-US"/>
        </w:rPr>
      </w:pPr>
      <w:ins w:id="265" w:author="Kohwalter" w:date="2013-04-29T12:15:00Z">
        <w:r>
          <w:rPr>
            <w:szCs w:val="24"/>
            <w:lang w:val="en-US"/>
          </w:rPr>
          <w:t>Las</w:t>
        </w:r>
      </w:ins>
      <w:ins w:id="266" w:author="Kohwalter" w:date="2013-04-29T12:16:00Z">
        <w:r>
          <w:rPr>
            <w:szCs w:val="24"/>
            <w:lang w:val="en-US"/>
          </w:rPr>
          <w:t xml:space="preserve">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A</w:t>
        </w:r>
        <w:r w:rsidRPr="0032772B">
          <w:rPr>
            <w:szCs w:val="24"/>
            <w:vertAlign w:val="subscript"/>
            <w:lang w:val="en-US"/>
          </w:rPr>
          <w:t>2</w:t>
        </w:r>
        <w:r>
          <w:rPr>
            <w:szCs w:val="24"/>
            <w:lang w:val="en-US"/>
          </w:rPr>
          <w:t xml:space="preserve"> with another </w:t>
        </w:r>
        <w:r w:rsidRPr="0032772B">
          <w:rPr>
            <w:i/>
            <w:szCs w:val="24"/>
            <w:lang w:val="en-US"/>
          </w:rPr>
          <w:t>artifact</w:t>
        </w:r>
        <w:r>
          <w:rPr>
            <w:szCs w:val="24"/>
            <w:lang w:val="en-US"/>
          </w:rPr>
          <w:t xml:space="preserve"> A</w:t>
        </w:r>
        <w:r w:rsidRPr="0032772B">
          <w:rPr>
            <w:szCs w:val="24"/>
            <w:vertAlign w:val="subscript"/>
            <w:lang w:val="en-US"/>
          </w:rPr>
          <w:t>1</w:t>
        </w:r>
      </w:ins>
      <w:ins w:id="267" w:author="Kohwalter" w:date="2013-04-29T12:17:00Z">
        <w:r>
          <w:rPr>
            <w:szCs w:val="24"/>
            <w:lang w:val="en-US"/>
          </w:rPr>
          <w:t xml:space="preserve"> </w:t>
        </w:r>
      </w:ins>
      <w:ins w:id="268" w:author="Kohwalter" w:date="2013-04-29T12:16:00Z">
        <w:r>
          <w:rPr>
            <w:szCs w:val="24"/>
            <w:lang w:val="en-US"/>
          </w:rPr>
          <w:t xml:space="preserve">indicates that the </w:t>
        </w:r>
        <w:r w:rsidRPr="0032772B">
          <w:rPr>
            <w:i/>
            <w:szCs w:val="24"/>
            <w:lang w:val="en-US"/>
          </w:rPr>
          <w:t>artifact</w:t>
        </w:r>
        <w:r>
          <w:rPr>
            <w:szCs w:val="24"/>
            <w:lang w:val="en-US"/>
          </w:rPr>
          <w:t xml:space="preserve"> A</w:t>
        </w:r>
      </w:ins>
      <w:ins w:id="269" w:author="Kohwalter" w:date="2013-04-29T12:17:00Z">
        <w:r w:rsidRPr="0032772B">
          <w:rPr>
            <w:szCs w:val="24"/>
            <w:vertAlign w:val="subscript"/>
            <w:lang w:val="en-US"/>
          </w:rPr>
          <w:t>1</w:t>
        </w:r>
      </w:ins>
      <w:ins w:id="270" w:author="Kohwalter" w:date="2013-04-29T12:16:00Z">
        <w:r>
          <w:rPr>
            <w:szCs w:val="24"/>
            <w:lang w:val="en-US"/>
          </w:rPr>
          <w:t xml:space="preserve"> </w:t>
        </w:r>
      </w:ins>
      <w:ins w:id="271" w:author="Kohwalter" w:date="2013-04-29T12:17:00Z">
        <w:r>
          <w:rPr>
            <w:szCs w:val="24"/>
            <w:lang w:val="en-US"/>
          </w:rPr>
          <w:t>had to be generated for</w:t>
        </w:r>
      </w:ins>
      <w:ins w:id="272" w:author="Kohwalter" w:date="2013-04-29T12:18:00Z">
        <w:r>
          <w:rPr>
            <w:szCs w:val="24"/>
            <w:lang w:val="en-US"/>
          </w:rPr>
          <w:t xml:space="preserve"> </w:t>
        </w:r>
        <w:r w:rsidRPr="0032772B">
          <w:rPr>
            <w:i/>
            <w:szCs w:val="24"/>
            <w:lang w:val="en-US"/>
          </w:rPr>
          <w:t>artifact</w:t>
        </w:r>
        <w:r>
          <w:rPr>
            <w:szCs w:val="24"/>
            <w:lang w:val="en-US"/>
          </w:rPr>
          <w:t xml:space="preserve"> A</w:t>
        </w:r>
        <w:r w:rsidRPr="0032772B">
          <w:rPr>
            <w:szCs w:val="24"/>
            <w:vertAlign w:val="subscript"/>
            <w:lang w:val="en-US"/>
          </w:rPr>
          <w:t>2</w:t>
        </w:r>
        <w:r>
          <w:rPr>
            <w:szCs w:val="24"/>
            <w:lang w:val="en-US"/>
          </w:rPr>
          <w:t xml:space="preserve"> to be generated.</w:t>
        </w:r>
      </w:ins>
      <w:ins w:id="273" w:author="Kohwalter" w:date="2013-04-29T12:17:00Z">
        <w:r>
          <w:rPr>
            <w:szCs w:val="24"/>
            <w:lang w:val="en-US"/>
          </w:rPr>
          <w:t xml:space="preserve"> </w:t>
        </w:r>
      </w:ins>
      <w:ins w:id="274" w:author="Kohwalter" w:date="2013-04-29T12:16:00Z">
        <w:r>
          <w:rPr>
            <w:szCs w:val="24"/>
            <w:lang w:val="en-US"/>
          </w:rPr>
          <w:t xml:space="preserve"> </w:t>
        </w:r>
      </w:ins>
      <w:ins w:id="275" w:author="Kohwalter" w:date="2013-04-29T12:19:00Z">
        <w:r>
          <w:rPr>
            <w:szCs w:val="24"/>
            <w:lang w:val="en-US"/>
          </w:rPr>
          <w:t>This edge also gives</w:t>
        </w:r>
        <w:r w:rsidRPr="0032772B">
          <w:rPr>
            <w:szCs w:val="24"/>
            <w:lang w:val="en-US"/>
          </w:rPr>
          <w:t xml:space="preserve"> </w:t>
        </w:r>
        <w:r w:rsidRPr="001E187B">
          <w:rPr>
            <w:szCs w:val="24"/>
            <w:lang w:val="en-US"/>
          </w:rPr>
          <w:t>an oriented dataflow view of the provenance</w:t>
        </w:r>
        <w:r>
          <w:rPr>
            <w:szCs w:val="24"/>
            <w:lang w:val="en-US"/>
          </w:rPr>
          <w:t>.</w:t>
        </w:r>
      </w:ins>
      <w:r w:rsidR="00956C32">
        <w:rPr>
          <w:szCs w:val="24"/>
          <w:lang w:val="en-US"/>
        </w:rPr>
        <w:t xml:space="preserve"> </w:t>
      </w:r>
      <w:ins w:id="276" w:author="Kohwalter" w:date="2013-04-29T17:02:00Z">
        <w:r w:rsidR="00FF7757">
          <w:rPr>
            <w:szCs w:val="24"/>
            <w:lang w:val="en-US"/>
          </w:rPr>
          <w:t>Using the cake example, the butter is made by churning milk. In other worlds, the milk is necessary for the creation of butter, so the butter was derived from the milk.</w:t>
        </w:r>
      </w:ins>
      <w:del w:id="277" w:author="Kohwalter" w:date="2013-04-29T12:28:00Z">
        <w:r w:rsidR="00130D6B" w:rsidRPr="00B04191" w:rsidDel="007B76A3">
          <w:rPr>
            <w:lang w:val="en-US"/>
          </w:rPr>
          <w:delText>Below</w:delText>
        </w:r>
        <w:r w:rsidR="00130D6B" w:rsidRPr="001E187B" w:rsidDel="007B76A3">
          <w:rPr>
            <w:lang w:val="en-US"/>
          </w:rPr>
          <w:delText xml:space="preserve"> are some important definitions in the </w:delText>
        </w:r>
        <w:r w:rsidR="00130D6B" w:rsidRPr="0005487B" w:rsidDel="007B76A3">
          <w:rPr>
            <w:i/>
            <w:lang w:val="en-US"/>
          </w:rPr>
          <w:delText xml:space="preserve">Open Provenance Model </w:delText>
        </w:r>
        <w:r w:rsidR="00130D6B" w:rsidRPr="001E187B" w:rsidDel="007B76A3">
          <w:rPr>
            <w:lang w:val="en-US"/>
          </w:rPr>
          <w:delText xml:space="preserve">according to </w:delText>
        </w:r>
        <w:r w:rsidR="00130D6B" w:rsidRPr="001E187B" w:rsidDel="007B76A3">
          <w:rPr>
            <w:szCs w:val="24"/>
            <w:lang w:val="en-US"/>
          </w:rPr>
          <w:delText xml:space="preserve">MOREAU </w:delText>
        </w:r>
        <w:r w:rsidR="00130D6B" w:rsidRPr="001E187B" w:rsidDel="007B76A3">
          <w:rPr>
            <w:i/>
            <w:iCs/>
            <w:szCs w:val="24"/>
            <w:lang w:val="en-US"/>
          </w:rPr>
          <w:delText xml:space="preserve">et al. </w:delText>
        </w:r>
        <w:r w:rsidR="00FF7EF5" w:rsidRPr="001E187B" w:rsidDel="007B76A3">
          <w:rPr>
            <w:lang w:val="en-US"/>
          </w:rPr>
          <w:fldChar w:fldCharType="begin"/>
        </w:r>
        <w:r w:rsidR="00CF4C4D" w:rsidDel="007B76A3">
          <w:rPr>
            <w:lang w:val="en-US"/>
          </w:rPr>
          <w:del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delInstrText>
        </w:r>
        <w:r w:rsidR="00FF7EF5" w:rsidRPr="001E187B" w:rsidDel="007B76A3">
          <w:rPr>
            <w:lang w:val="en-US"/>
          </w:rPr>
          <w:fldChar w:fldCharType="separate"/>
        </w:r>
        <w:r w:rsidR="00CF4C4D" w:rsidRPr="00B04191" w:rsidDel="007B76A3">
          <w:rPr>
            <w:rFonts w:cs="Times New Roman"/>
            <w:lang w:val="en-US"/>
          </w:rPr>
          <w:delText>(2007)</w:delText>
        </w:r>
        <w:r w:rsidR="00FF7EF5" w:rsidRPr="001E187B" w:rsidDel="007B76A3">
          <w:rPr>
            <w:lang w:val="en-US"/>
          </w:rPr>
          <w:fldChar w:fldCharType="end"/>
        </w:r>
        <w:r w:rsidR="00130D6B" w:rsidRPr="001E187B" w:rsidDel="007B76A3">
          <w:rPr>
            <w:lang w:val="en-US"/>
          </w:rPr>
          <w:delText>.</w:delText>
        </w:r>
      </w:del>
    </w:p>
    <w:p w:rsidR="00130D6B" w:rsidRPr="001E187B" w:rsidRDefault="00130D6B" w:rsidP="00130D6B">
      <w:pPr>
        <w:rPr>
          <w:szCs w:val="24"/>
          <w:lang w:val="en-US"/>
        </w:rPr>
      </w:pPr>
      <w:r w:rsidRPr="001E187B">
        <w:rPr>
          <w:szCs w:val="24"/>
          <w:lang w:val="en-US"/>
        </w:rPr>
        <w:t xml:space="preserve">Moreover, </w:t>
      </w:r>
      <w:del w:id="278" w:author="Kohwalter" w:date="2013-04-29T12:54:00Z">
        <w:r w:rsidRPr="001E187B" w:rsidDel="005224A9">
          <w:rPr>
            <w:szCs w:val="24"/>
            <w:lang w:val="en-US"/>
          </w:rPr>
          <w:delText xml:space="preserve">the </w:delText>
        </w:r>
        <w:r w:rsidRPr="0005487B" w:rsidDel="005224A9">
          <w:rPr>
            <w:i/>
            <w:szCs w:val="24"/>
            <w:lang w:val="en-US"/>
          </w:rPr>
          <w:delText>Open Provenance Model</w:delText>
        </w:r>
      </w:del>
      <w:ins w:id="279" w:author="Kohwalter" w:date="2013-04-29T12:54:00Z">
        <w:r w:rsidR="005224A9">
          <w:rPr>
            <w:szCs w:val="24"/>
            <w:lang w:val="en-US"/>
          </w:rPr>
          <w:t>OPM</w:t>
        </w:r>
      </w:ins>
      <w:r w:rsidRPr="0005487B">
        <w:rPr>
          <w:i/>
          <w:szCs w:val="24"/>
          <w:lang w:val="en-US"/>
        </w:rPr>
        <w:t xml:space="preserve"> </w:t>
      </w:r>
      <w:r w:rsidRPr="001E187B">
        <w:rPr>
          <w:szCs w:val="24"/>
          <w:lang w:val="en-US"/>
        </w:rPr>
        <w:t xml:space="preserve">allows causality graphs to be used with time information. In </w:t>
      </w:r>
      <w:del w:id="280" w:author="Kohwalter" w:date="2013-04-29T12:55:00Z">
        <w:r w:rsidRPr="001E187B" w:rsidDel="005224A9">
          <w:rPr>
            <w:szCs w:val="24"/>
            <w:lang w:val="en-US"/>
          </w:rPr>
          <w:delText>this model</w:delText>
        </w:r>
      </w:del>
      <w:ins w:id="281" w:author="Kohwalter" w:date="2013-04-29T12:55:00Z">
        <w:r w:rsidR="005224A9">
          <w:rPr>
            <w:szCs w:val="24"/>
            <w:lang w:val="en-US"/>
          </w:rPr>
          <w:t>OPM</w:t>
        </w:r>
      </w:ins>
      <w:r w:rsidRPr="001E187B">
        <w:rPr>
          <w:szCs w:val="24"/>
          <w:lang w:val="en-US"/>
        </w:rPr>
        <w:t xml:space="preserve">, </w:t>
      </w:r>
      <w:r w:rsidR="00421ADB">
        <w:rPr>
          <w:szCs w:val="24"/>
          <w:lang w:val="en-US"/>
        </w:rPr>
        <w:t xml:space="preserve">time </w:t>
      </w:r>
      <w:r w:rsidR="00956C32">
        <w:rPr>
          <w:szCs w:val="24"/>
          <w:lang w:val="en-US"/>
        </w:rPr>
        <w:t>can be</w:t>
      </w:r>
      <w:r w:rsidR="00421ADB">
        <w:rPr>
          <w:szCs w:val="24"/>
          <w:lang w:val="en-US"/>
        </w:rPr>
        <w:t xml:space="preserve"> used</w:t>
      </w:r>
      <w:r w:rsidRPr="001E187B">
        <w:rPr>
          <w:szCs w:val="24"/>
          <w:lang w:val="en-US"/>
        </w:rPr>
        <w:t xml:space="preserve"> </w:t>
      </w:r>
      <w:r w:rsidR="00956C32">
        <w:rPr>
          <w:szCs w:val="24"/>
          <w:lang w:val="en-US"/>
        </w:rPr>
        <w:t xml:space="preserve">to </w:t>
      </w:r>
      <w:r w:rsidRPr="001E187B">
        <w:rPr>
          <w:szCs w:val="24"/>
          <w:lang w:val="en-US"/>
        </w:rPr>
        <w:t>validate causality claims</w:t>
      </w:r>
      <w:r w:rsidR="00421ADB">
        <w:rPr>
          <w:szCs w:val="24"/>
          <w:lang w:val="en-US"/>
        </w:rPr>
        <w:t xml:space="preserve"> because</w:t>
      </w:r>
      <w:r w:rsidRPr="001E187B">
        <w:rPr>
          <w:szCs w:val="24"/>
          <w:lang w:val="en-US"/>
        </w:rPr>
        <w:t xml:space="preserve"> if the same time clock is used to measure the </w:t>
      </w:r>
      <w:r w:rsidR="00421ADB">
        <w:rPr>
          <w:szCs w:val="24"/>
          <w:lang w:val="en-US"/>
        </w:rPr>
        <w:t xml:space="preserve">passage of </w:t>
      </w:r>
      <w:r w:rsidRPr="001E187B">
        <w:rPr>
          <w:szCs w:val="24"/>
          <w:lang w:val="en-US"/>
        </w:rPr>
        <w:t xml:space="preserve">time for </w:t>
      </w:r>
      <w:r w:rsidR="00956C32" w:rsidRPr="001E187B">
        <w:rPr>
          <w:szCs w:val="24"/>
          <w:lang w:val="en-US"/>
        </w:rPr>
        <w:t>the</w:t>
      </w:r>
      <w:r w:rsidRPr="001E187B">
        <w:rPr>
          <w:szCs w:val="24"/>
          <w:lang w:val="en-US"/>
        </w:rPr>
        <w:t xml:space="preserve"> effect and cause, then the effect </w:t>
      </w:r>
      <w:r w:rsidR="00421ADB">
        <w:rPr>
          <w:szCs w:val="24"/>
          <w:lang w:val="en-US"/>
        </w:rPr>
        <w:t>will always come after the cause</w:t>
      </w:r>
      <w:r w:rsidRPr="001E187B">
        <w:rPr>
          <w:szCs w:val="24"/>
          <w:lang w:val="en-US"/>
        </w:rPr>
        <w:t>.</w:t>
      </w:r>
      <w:r w:rsidR="00956C32">
        <w:rPr>
          <w:szCs w:val="24"/>
          <w:lang w:val="en-US"/>
        </w:rPr>
        <w:t xml:space="preserve"> </w:t>
      </w:r>
      <w:r w:rsidRPr="001E187B">
        <w:rPr>
          <w:szCs w:val="24"/>
          <w:lang w:val="en-US"/>
        </w:rPr>
        <w:t xml:space="preserve">In addition, time </w:t>
      </w:r>
      <w:r w:rsidR="00956C32">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sidR="00421ADB">
        <w:rPr>
          <w:szCs w:val="24"/>
          <w:lang w:val="en-US"/>
        </w:rPr>
        <w:t xml:space="preserve"> </w:t>
      </w:r>
      <w:r w:rsidR="00FF7EF5">
        <w:rPr>
          <w:szCs w:val="24"/>
          <w:lang w:val="en-US"/>
        </w:rPr>
        <w:fldChar w:fldCharType="begin"/>
      </w:r>
      <w:r w:rsidR="00CF4C4D">
        <w:rPr>
          <w:szCs w:val="24"/>
          <w:lang w:val="en-US"/>
        </w:rPr>
        <w:instrText xml:space="preserve"> ADDIN ZOTERO_ITEM CSL_CITATION {"citationID":"24ao1qb8v0","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F7EF5">
        <w:rPr>
          <w:szCs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FF7EF5">
        <w:rPr>
          <w:szCs w:val="24"/>
          <w:lang w:val="en-US"/>
        </w:rPr>
        <w:fldChar w:fldCharType="end"/>
      </w:r>
      <w:r w:rsidR="00421ADB">
        <w:rPr>
          <w:szCs w:val="24"/>
          <w:lang w:val="en-US"/>
        </w:rPr>
        <w:t>:</w:t>
      </w:r>
      <w:r w:rsidRPr="001E187B">
        <w:rPr>
          <w:szCs w:val="24"/>
          <w:lang w:val="en-US"/>
        </w:rPr>
        <w:t xml:space="preserve"> </w:t>
      </w:r>
      <w:r w:rsidRPr="001E187B">
        <w:rPr>
          <w:i/>
          <w:szCs w:val="24"/>
          <w:lang w:val="en-US"/>
        </w:rPr>
        <w:t>creation</w:t>
      </w:r>
      <w:r w:rsidR="00421ADB">
        <w:rPr>
          <w:i/>
          <w:szCs w:val="24"/>
          <w:lang w:val="en-US"/>
        </w:rPr>
        <w:t>,</w:t>
      </w:r>
      <w:r w:rsidRPr="001E187B">
        <w:rPr>
          <w:szCs w:val="24"/>
          <w:lang w:val="en-US"/>
        </w:rPr>
        <w:t xml:space="preserve"> </w:t>
      </w:r>
      <w:r w:rsidRPr="001E187B">
        <w:rPr>
          <w:i/>
          <w:szCs w:val="24"/>
          <w:lang w:val="en-US"/>
        </w:rPr>
        <w:t>use</w:t>
      </w:r>
      <w:r w:rsidR="00421ADB">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sidR="00421ADB">
        <w:rPr>
          <w:szCs w:val="24"/>
          <w:lang w:val="en-US"/>
        </w:rPr>
        <w:t xml:space="preserve">. The first two are used for </w:t>
      </w:r>
      <w:r w:rsidR="00421ADB" w:rsidRPr="00421ADB">
        <w:rPr>
          <w:i/>
          <w:szCs w:val="24"/>
          <w:lang w:val="en-US"/>
        </w:rPr>
        <w:t>artifacts</w:t>
      </w:r>
      <w:r w:rsidR="00421ADB">
        <w:rPr>
          <w:szCs w:val="24"/>
          <w:lang w:val="en-US"/>
        </w:rPr>
        <w:t xml:space="preserve"> while the other two for </w:t>
      </w:r>
      <w:r w:rsidRPr="00CA3385">
        <w:rPr>
          <w:i/>
          <w:szCs w:val="24"/>
          <w:lang w:val="en-US"/>
        </w:rPr>
        <w:t>processes</w:t>
      </w:r>
      <w:r w:rsidRPr="001E187B">
        <w:rPr>
          <w:szCs w:val="24"/>
          <w:lang w:val="en-US"/>
        </w:rPr>
        <w:t xml:space="preserve">. </w:t>
      </w:r>
      <w:r w:rsidR="00421ADB">
        <w:rPr>
          <w:szCs w:val="24"/>
          <w:lang w:val="en-US"/>
        </w:rPr>
        <w:t xml:space="preserve">Because time is measured by someone, </w:t>
      </w:r>
      <w:r w:rsidRPr="001E187B">
        <w:rPr>
          <w:szCs w:val="24"/>
          <w:lang w:val="en-US"/>
        </w:rPr>
        <w:t xml:space="preserve">the model allows </w:t>
      </w:r>
      <w:r w:rsidR="00421ADB">
        <w:rPr>
          <w:szCs w:val="24"/>
          <w:lang w:val="en-US"/>
        </w:rPr>
        <w:t>for a margin of error when representing</w:t>
      </w:r>
      <w:r w:rsidRPr="001E187B">
        <w:rPr>
          <w:szCs w:val="24"/>
          <w:lang w:val="en-US"/>
        </w:rPr>
        <w:t xml:space="preserve"> time. </w:t>
      </w:r>
      <w:r w:rsidR="00421ADB">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del w:id="282" w:author="Kohwalter" w:date="2013-04-29T12:24:00Z">
        <w:r w:rsidRPr="001E187B" w:rsidDel="007B76A3">
          <w:rPr>
            <w:szCs w:val="24"/>
            <w:lang w:val="en-US"/>
          </w:rPr>
          <w:delText>, as an example</w:delText>
        </w:r>
      </w:del>
      <w:r w:rsidRPr="001E187B">
        <w:rPr>
          <w:szCs w:val="24"/>
          <w:lang w:val="en-US"/>
        </w:rPr>
        <w:t xml:space="preserve">. This rationale is analogous for </w:t>
      </w:r>
      <w:r w:rsidRPr="00CA3385">
        <w:rPr>
          <w:i/>
          <w:szCs w:val="24"/>
          <w:lang w:val="en-US"/>
        </w:rPr>
        <w:t>processes</w:t>
      </w:r>
      <w:r w:rsidRPr="001E187B">
        <w:rPr>
          <w:szCs w:val="24"/>
          <w:lang w:val="en-US"/>
        </w:rPr>
        <w:t>.</w:t>
      </w:r>
    </w:p>
    <w:p w:rsidR="00130D6B" w:rsidRDefault="00FF7EF5" w:rsidP="00130D6B">
      <w:pPr>
        <w:rPr>
          <w:szCs w:val="24"/>
          <w:lang w:val="en-US"/>
        </w:rPr>
      </w:pPr>
      <w:fldSimple w:instr=" REF _Ref335238586 \h  \* MERGEFORMAT ">
        <w:r w:rsidR="00176E0D" w:rsidRPr="00176E0D">
          <w:rPr>
            <w:szCs w:val="24"/>
            <w:lang w:val="en-US"/>
          </w:rPr>
          <w:t>Figure 1</w:t>
        </w:r>
      </w:fldSimple>
      <w:r w:rsidR="00130D6B" w:rsidRPr="001E187B">
        <w:rPr>
          <w:szCs w:val="24"/>
          <w:lang w:val="en-US"/>
        </w:rPr>
        <w:t xml:space="preserve"> indicates </w:t>
      </w:r>
      <w:r w:rsidR="00956C32">
        <w:rPr>
          <w:szCs w:val="24"/>
          <w:lang w:val="en-US"/>
        </w:rPr>
        <w:t>that</w:t>
      </w:r>
      <w:r w:rsidR="00130D6B" w:rsidRPr="001E187B">
        <w:rPr>
          <w:szCs w:val="24"/>
          <w:lang w:val="en-US"/>
        </w:rPr>
        <w:t xml:space="preserve"> time information can be expressed in the model</w:t>
      </w:r>
      <w:r w:rsidR="00956C32">
        <w:rPr>
          <w:szCs w:val="24"/>
          <w:lang w:val="en-US"/>
        </w:rPr>
        <w:t xml:space="preserve"> by using labels in the relationships</w:t>
      </w:r>
      <w:r w:rsidR="00130D6B" w:rsidRPr="001E187B">
        <w:rPr>
          <w:szCs w:val="24"/>
          <w:lang w:val="en-US"/>
        </w:rPr>
        <w:t xml:space="preserve">. For </w:t>
      </w:r>
      <w:r w:rsidR="00130D6B" w:rsidRPr="001E187B">
        <w:rPr>
          <w:i/>
          <w:szCs w:val="24"/>
          <w:lang w:val="en-US"/>
        </w:rPr>
        <w:t>used</w:t>
      </w:r>
      <w:r w:rsidR="00130D6B" w:rsidRPr="001E187B">
        <w:rPr>
          <w:szCs w:val="24"/>
          <w:lang w:val="en-US"/>
        </w:rPr>
        <w:t xml:space="preserve"> and </w:t>
      </w:r>
      <w:r w:rsidR="00130D6B" w:rsidRPr="001E187B">
        <w:rPr>
          <w:i/>
          <w:szCs w:val="24"/>
          <w:lang w:val="en-US"/>
        </w:rPr>
        <w:t>was generated by</w:t>
      </w:r>
      <w:r w:rsidR="00130D6B" w:rsidRPr="001E187B">
        <w:rPr>
          <w:szCs w:val="24"/>
          <w:lang w:val="en-US"/>
        </w:rPr>
        <w:t xml:space="preserve"> edges, one timestamp can be used to express when the event happened. For </w:t>
      </w:r>
      <w:r w:rsidR="00130D6B" w:rsidRPr="001E187B">
        <w:rPr>
          <w:i/>
          <w:szCs w:val="24"/>
          <w:lang w:val="en-US"/>
        </w:rPr>
        <w:t>was controlled by</w:t>
      </w:r>
      <w:r w:rsidR="00130D6B" w:rsidRPr="001E187B">
        <w:rPr>
          <w:szCs w:val="24"/>
          <w:lang w:val="en-US"/>
        </w:rPr>
        <w:t xml:space="preserve"> edge two timestamps mark when the process started and terminated. For </w:t>
      </w:r>
      <w:r w:rsidR="00130D6B" w:rsidRPr="001E187B">
        <w:rPr>
          <w:i/>
          <w:szCs w:val="24"/>
          <w:lang w:val="en-US"/>
        </w:rPr>
        <w:t>was derived from</w:t>
      </w:r>
      <w:r w:rsidR="00130D6B" w:rsidRPr="001E187B">
        <w:rPr>
          <w:szCs w:val="24"/>
          <w:lang w:val="en-US"/>
        </w:rPr>
        <w:t xml:space="preserve"> and </w:t>
      </w:r>
      <w:r w:rsidR="00130D6B" w:rsidRPr="001E187B">
        <w:rPr>
          <w:i/>
          <w:szCs w:val="24"/>
          <w:lang w:val="en-US"/>
        </w:rPr>
        <w:t>was triggered by</w:t>
      </w:r>
      <w:r w:rsidR="00130D6B" w:rsidRPr="001E187B">
        <w:rPr>
          <w:szCs w:val="24"/>
          <w:lang w:val="en-US"/>
        </w:rPr>
        <w:t xml:space="preserve"> edges, one timestamp to indicate when the </w:t>
      </w:r>
      <w:r w:rsidR="00130D6B" w:rsidRPr="00CA3385">
        <w:rPr>
          <w:i/>
          <w:szCs w:val="24"/>
          <w:lang w:val="en-US"/>
        </w:rPr>
        <w:t>artifact</w:t>
      </w:r>
      <w:r w:rsidR="00130D6B" w:rsidRPr="001E187B">
        <w:rPr>
          <w:szCs w:val="24"/>
          <w:lang w:val="en-US"/>
        </w:rPr>
        <w:t xml:space="preserve"> was </w:t>
      </w:r>
      <w:ins w:id="283" w:author="Kohwalter" w:date="2013-04-29T12:29:00Z">
        <w:r w:rsidR="007B76A3">
          <w:rPr>
            <w:szCs w:val="24"/>
            <w:lang w:val="en-US"/>
          </w:rPr>
          <w:t>generated</w:t>
        </w:r>
      </w:ins>
      <w:r w:rsidR="00130D6B" w:rsidRPr="001E187B">
        <w:rPr>
          <w:szCs w:val="24"/>
          <w:lang w:val="en-US"/>
        </w:rPr>
        <w:t xml:space="preserve">. Despite using timestamp, the time of occurrence itself is not enough to imply causality. The fact that </w:t>
      </w:r>
      <w:r w:rsidR="00130D6B" w:rsidRPr="00CA3385">
        <w:rPr>
          <w:i/>
          <w:szCs w:val="24"/>
          <w:lang w:val="en-US"/>
        </w:rPr>
        <w:t>process</w:t>
      </w:r>
      <w:r w:rsidR="00130D6B" w:rsidRPr="001E187B">
        <w:rPr>
          <w:szCs w:val="24"/>
          <w:lang w:val="en-US"/>
        </w:rPr>
        <w:t xml:space="preserve"> P</w:t>
      </w:r>
      <w:r w:rsidR="00130D6B" w:rsidRPr="001E187B">
        <w:rPr>
          <w:szCs w:val="24"/>
          <w:vertAlign w:val="subscript"/>
          <w:lang w:val="en-US"/>
        </w:rPr>
        <w:t>1</w:t>
      </w:r>
      <w:r w:rsidR="00130D6B" w:rsidRPr="001E187B">
        <w:rPr>
          <w:szCs w:val="24"/>
          <w:lang w:val="en-US"/>
        </w:rPr>
        <w:t xml:space="preserve"> happened before P</w:t>
      </w:r>
      <w:r w:rsidR="00130D6B" w:rsidRPr="001E187B">
        <w:rPr>
          <w:szCs w:val="24"/>
          <w:vertAlign w:val="subscript"/>
          <w:lang w:val="en-US"/>
        </w:rPr>
        <w:t>2</w:t>
      </w:r>
      <w:r w:rsidR="00130D6B" w:rsidRPr="001E187B">
        <w:rPr>
          <w:szCs w:val="24"/>
          <w:lang w:val="en-US"/>
        </w:rPr>
        <w:t xml:space="preserve"> is not enough information to infer that P</w:t>
      </w:r>
      <w:r w:rsidR="00130D6B" w:rsidRPr="001E187B">
        <w:rPr>
          <w:szCs w:val="24"/>
          <w:vertAlign w:val="subscript"/>
          <w:lang w:val="en-US"/>
        </w:rPr>
        <w:t>1</w:t>
      </w:r>
      <w:r w:rsidR="00130D6B" w:rsidRPr="001E187B">
        <w:rPr>
          <w:szCs w:val="24"/>
          <w:lang w:val="en-US"/>
        </w:rPr>
        <w:t xml:space="preserve"> </w:t>
      </w:r>
      <w:r w:rsidR="00B57631">
        <w:rPr>
          <w:szCs w:val="24"/>
          <w:lang w:val="en-US"/>
        </w:rPr>
        <w:t>is the cause for</w:t>
      </w:r>
      <w:r w:rsidR="00130D6B" w:rsidRPr="001E187B">
        <w:rPr>
          <w:szCs w:val="24"/>
          <w:lang w:val="en-US"/>
        </w:rPr>
        <w:t xml:space="preserve"> P</w:t>
      </w:r>
      <w:r w:rsidR="00130D6B" w:rsidRPr="001E187B">
        <w:rPr>
          <w:szCs w:val="24"/>
          <w:vertAlign w:val="subscript"/>
          <w:lang w:val="en-US"/>
        </w:rPr>
        <w:t>2</w:t>
      </w:r>
      <w:r w:rsidR="00130D6B" w:rsidRPr="001E187B">
        <w:rPr>
          <w:szCs w:val="24"/>
          <w:lang w:val="en-US"/>
        </w:rPr>
        <w:t xml:space="preserve"> </w:t>
      </w:r>
      <w:ins w:id="284" w:author="Kohwalter" w:date="2013-04-29T12:30:00Z">
        <w:r w:rsidR="007B76A3">
          <w:rPr>
            <w:szCs w:val="24"/>
            <w:lang w:val="en-US"/>
          </w:rPr>
          <w:t>execution</w:t>
        </w:r>
      </w:ins>
      <w:r w:rsidR="00130D6B" w:rsidRPr="001E187B">
        <w:rPr>
          <w:szCs w:val="24"/>
          <w:lang w:val="en-US"/>
        </w:rPr>
        <w:t>.</w:t>
      </w:r>
    </w:p>
    <w:p w:rsidR="00130D6B" w:rsidRPr="001E187B" w:rsidRDefault="00130D6B" w:rsidP="00130D6B">
      <w:pPr>
        <w:pStyle w:val="Heading3"/>
        <w:rPr>
          <w:lang w:val="en-US"/>
        </w:rPr>
      </w:pPr>
      <w:bookmarkStart w:id="285" w:name="_Toc352784493"/>
      <w:del w:id="286" w:author="Kohwalter" w:date="2013-04-29T18:19:00Z">
        <w:r w:rsidDel="008F2468">
          <w:rPr>
            <w:lang w:val="en-US"/>
          </w:rPr>
          <w:delText>Completion Rules</w:delText>
        </w:r>
      </w:del>
      <w:bookmarkEnd w:id="285"/>
      <w:ins w:id="287" w:author="Kohwalter" w:date="2013-04-29T18:19:00Z">
        <w:r w:rsidR="008F2468">
          <w:rPr>
            <w:lang w:val="en-US"/>
          </w:rPr>
          <w:t>Inference</w:t>
        </w:r>
      </w:ins>
    </w:p>
    <w:p w:rsidR="003159E7" w:rsidRDefault="00421ADB" w:rsidP="00130D6B">
      <w:pPr>
        <w:rPr>
          <w:szCs w:val="24"/>
          <w:lang w:val="en-US"/>
        </w:rPr>
      </w:pPr>
      <w:r>
        <w:rPr>
          <w:szCs w:val="24"/>
          <w:lang w:val="en-US"/>
        </w:rPr>
        <w:t>The</w:t>
      </w:r>
      <w:r w:rsidR="00130D6B" w:rsidRPr="001E187B">
        <w:rPr>
          <w:szCs w:val="24"/>
          <w:lang w:val="en-US"/>
        </w:rPr>
        <w:t xml:space="preserve"> </w:t>
      </w:r>
      <w:del w:id="288" w:author="Kohwalter" w:date="2013-04-29T12:44:00Z">
        <w:r w:rsidR="00130D6B" w:rsidRPr="003159E7" w:rsidDel="003159E7">
          <w:rPr>
            <w:szCs w:val="24"/>
            <w:lang w:val="en-US"/>
          </w:rPr>
          <w:delText>Open Provenance Model</w:delText>
        </w:r>
      </w:del>
      <w:ins w:id="289" w:author="Kohwalter" w:date="2013-04-29T12:44:00Z">
        <w:r w:rsidR="003159E7">
          <w:rPr>
            <w:szCs w:val="24"/>
            <w:lang w:val="en-US"/>
          </w:rPr>
          <w:t>OPM</w:t>
        </w:r>
      </w:ins>
      <w:r w:rsidR="00130D6B" w:rsidRPr="0005487B">
        <w:rPr>
          <w:i/>
          <w:szCs w:val="24"/>
          <w:lang w:val="en-US"/>
        </w:rPr>
        <w:t xml:space="preserve"> </w:t>
      </w:r>
      <w:r>
        <w:rPr>
          <w:szCs w:val="24"/>
          <w:lang w:val="en-US"/>
        </w:rPr>
        <w:t xml:space="preserve">also has </w:t>
      </w:r>
      <w:r w:rsidR="00130D6B" w:rsidRPr="001E187B">
        <w:rPr>
          <w:szCs w:val="24"/>
          <w:lang w:val="en-US"/>
        </w:rPr>
        <w:t>defined the notion of a graph based on a set of syntactic rules and topological constraints</w:t>
      </w:r>
      <w:r>
        <w:rPr>
          <w:szCs w:val="24"/>
          <w:lang w:val="en-US"/>
        </w:rPr>
        <w:t xml:space="preserve"> </w:t>
      </w:r>
      <w:r w:rsidR="00FF7EF5">
        <w:rPr>
          <w:szCs w:val="24"/>
          <w:lang w:val="en-US"/>
        </w:rPr>
        <w:fldChar w:fldCharType="begin"/>
      </w:r>
      <w:r w:rsidR="00CF4C4D">
        <w:rPr>
          <w:szCs w:val="24"/>
          <w:lang w:val="en-US"/>
        </w:rPr>
        <w:instrText xml:space="preserve"> ADDIN ZOTERO_ITEM CSL_CITATION {"citationID":"8qae829oo","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F7EF5">
        <w:rPr>
          <w:szCs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FF7EF5">
        <w:rPr>
          <w:szCs w:val="24"/>
          <w:lang w:val="en-US"/>
        </w:rPr>
        <w:fldChar w:fldCharType="end"/>
      </w:r>
      <w:r w:rsidR="00130D6B" w:rsidRPr="001E187B">
        <w:rPr>
          <w:szCs w:val="24"/>
          <w:lang w:val="en-US"/>
        </w:rPr>
        <w:t>. The provenance graph captures causal depe</w:t>
      </w:r>
      <w:r>
        <w:rPr>
          <w:szCs w:val="24"/>
          <w:lang w:val="en-US"/>
        </w:rPr>
        <w:t>ndencies that can be summarized by inferring facts, using transitive rules</w:t>
      </w:r>
      <w:r w:rsidR="00130D6B" w:rsidRPr="001E187B">
        <w:rPr>
          <w:szCs w:val="24"/>
          <w:lang w:val="en-US"/>
        </w:rPr>
        <w:t xml:space="preserve">. Because of this, </w:t>
      </w:r>
      <w:r>
        <w:rPr>
          <w:szCs w:val="24"/>
          <w:lang w:val="en-US"/>
        </w:rPr>
        <w:t xml:space="preserve">the </w:t>
      </w:r>
      <w:del w:id="290" w:author="Kohwalter" w:date="2013-04-29T12:44:00Z">
        <w:r w:rsidRPr="003159E7" w:rsidDel="003159E7">
          <w:rPr>
            <w:szCs w:val="24"/>
            <w:lang w:val="en-US"/>
          </w:rPr>
          <w:delText>Open Provenance Model</w:delText>
        </w:r>
      </w:del>
      <w:ins w:id="291" w:author="Kohwalter" w:date="2013-04-29T12:44:00Z">
        <w:r w:rsidR="003159E7">
          <w:rPr>
            <w:szCs w:val="24"/>
            <w:lang w:val="en-US"/>
          </w:rPr>
          <w:t>OPM</w:t>
        </w:r>
      </w:ins>
      <w:r w:rsidRPr="0005487B">
        <w:rPr>
          <w:i/>
          <w:szCs w:val="24"/>
          <w:lang w:val="en-US"/>
        </w:rPr>
        <w:t xml:space="preserve"> </w:t>
      </w:r>
      <w:r>
        <w:rPr>
          <w:szCs w:val="24"/>
          <w:lang w:val="en-US"/>
        </w:rPr>
        <w:t>defined a</w:t>
      </w:r>
      <w:r w:rsidR="00130D6B" w:rsidRPr="001E187B">
        <w:rPr>
          <w:szCs w:val="24"/>
          <w:lang w:val="en-US"/>
        </w:rPr>
        <w:t xml:space="preserve"> set of completion rules and inferences </w:t>
      </w:r>
      <w:r>
        <w:rPr>
          <w:szCs w:val="24"/>
          <w:lang w:val="en-US"/>
        </w:rPr>
        <w:t xml:space="preserve">that </w:t>
      </w:r>
      <w:r w:rsidR="00130D6B" w:rsidRPr="001E187B">
        <w:rPr>
          <w:szCs w:val="24"/>
          <w:lang w:val="en-US"/>
        </w:rPr>
        <w:t>can be used in the graph</w:t>
      </w:r>
      <w:r>
        <w:rPr>
          <w:szCs w:val="24"/>
          <w:lang w:val="en-US"/>
        </w:rPr>
        <w:t xml:space="preserve"> to improve understanding by omitting unnecessary </w:t>
      </w:r>
      <w:r>
        <w:rPr>
          <w:szCs w:val="24"/>
          <w:lang w:val="en-US"/>
        </w:rPr>
        <w:lastRenderedPageBreak/>
        <w:t>steps</w:t>
      </w:r>
      <w:r w:rsidR="00130D6B" w:rsidRPr="001E187B">
        <w:rPr>
          <w:szCs w:val="24"/>
          <w:lang w:val="en-US"/>
        </w:rPr>
        <w:t>.</w:t>
      </w:r>
      <w:ins w:id="292" w:author="Kohwalter" w:date="2013-04-29T12:44:00Z">
        <w:r w:rsidR="003159E7">
          <w:rPr>
            <w:szCs w:val="24"/>
            <w:lang w:val="en-US"/>
          </w:rPr>
          <w:t xml:space="preserve"> </w:t>
        </w:r>
      </w:ins>
      <w:ins w:id="293" w:author="Kohwalter" w:date="2013-04-29T12:41:00Z">
        <w:r w:rsidR="00E857C5">
          <w:rPr>
            <w:szCs w:val="24"/>
            <w:lang w:val="en-US"/>
          </w:rPr>
          <w:t xml:space="preserve">There are </w:t>
        </w:r>
      </w:ins>
      <w:ins w:id="294" w:author="Kohwalter" w:date="2013-04-29T12:46:00Z">
        <w:r w:rsidR="003159E7">
          <w:rPr>
            <w:szCs w:val="24"/>
            <w:lang w:val="en-US"/>
          </w:rPr>
          <w:t>three</w:t>
        </w:r>
      </w:ins>
      <w:ins w:id="295" w:author="Kohwalter" w:date="2013-04-29T12:41:00Z">
        <w:r w:rsidR="00E857C5">
          <w:rPr>
            <w:szCs w:val="24"/>
            <w:lang w:val="en-US"/>
          </w:rPr>
          <w:t xml:space="preserve"> completion rules:</w:t>
        </w:r>
      </w:ins>
      <w:r w:rsidR="00130D6B" w:rsidRPr="001E187B">
        <w:rPr>
          <w:szCs w:val="24"/>
          <w:lang w:val="en-US"/>
        </w:rPr>
        <w:t xml:space="preserve"> </w:t>
      </w:r>
      <w:r w:rsidR="00130D6B" w:rsidRPr="005408A7">
        <w:rPr>
          <w:i/>
          <w:szCs w:val="24"/>
          <w:lang w:val="en-US"/>
        </w:rPr>
        <w:t xml:space="preserve">artifact </w:t>
      </w:r>
      <w:r w:rsidR="00944C8C">
        <w:rPr>
          <w:i/>
          <w:szCs w:val="24"/>
          <w:lang w:val="en-US"/>
        </w:rPr>
        <w:t>introduction</w:t>
      </w:r>
      <w:ins w:id="296" w:author="Kohwalter" w:date="2013-04-29T12:46:00Z">
        <w:r w:rsidR="003159E7">
          <w:rPr>
            <w:szCs w:val="24"/>
            <w:lang w:val="en-US"/>
          </w:rPr>
          <w:t xml:space="preserve">, </w:t>
        </w:r>
        <w:r w:rsidR="003159E7">
          <w:rPr>
            <w:i/>
            <w:szCs w:val="24"/>
            <w:lang w:val="en-US"/>
          </w:rPr>
          <w:t>artifact</w:t>
        </w:r>
      </w:ins>
      <w:r w:rsidR="004A1EF6">
        <w:rPr>
          <w:szCs w:val="24"/>
          <w:lang w:val="en-US"/>
        </w:rPr>
        <w:t xml:space="preserve"> </w:t>
      </w:r>
      <w:r w:rsidR="00944C8C">
        <w:rPr>
          <w:i/>
          <w:szCs w:val="24"/>
          <w:lang w:val="en-US"/>
        </w:rPr>
        <w:t>elimination</w:t>
      </w:r>
      <w:ins w:id="297" w:author="Kohwalter" w:date="2013-04-29T12:47:00Z">
        <w:r w:rsidR="003159E7">
          <w:rPr>
            <w:szCs w:val="24"/>
            <w:lang w:val="en-US"/>
          </w:rPr>
          <w:t xml:space="preserve">, and </w:t>
        </w:r>
        <w:r w:rsidR="003159E7">
          <w:rPr>
            <w:i/>
            <w:szCs w:val="24"/>
            <w:lang w:val="en-US"/>
          </w:rPr>
          <w:t>process introduction</w:t>
        </w:r>
      </w:ins>
      <w:r w:rsidR="004A1EF6">
        <w:rPr>
          <w:szCs w:val="24"/>
          <w:lang w:val="en-US"/>
        </w:rPr>
        <w:t>.</w:t>
      </w:r>
    </w:p>
    <w:p w:rsidR="0039137C" w:rsidRDefault="0039137C" w:rsidP="0039137C">
      <w:pPr>
        <w:rPr>
          <w:ins w:id="298" w:author="Kohwalter" w:date="2013-04-29T16:10:00Z"/>
          <w:szCs w:val="24"/>
          <w:lang w:val="en-US"/>
        </w:rPr>
      </w:pPr>
      <w:ins w:id="299" w:author="Kohwalter" w:date="2013-04-29T16:10:00Z">
        <w:r>
          <w:rPr>
            <w:szCs w:val="24"/>
            <w:lang w:val="en-US"/>
          </w:rPr>
          <w:t xml:space="preserve">For </w:t>
        </w:r>
        <w:r>
          <w:rPr>
            <w:i/>
            <w:szCs w:val="24"/>
            <w:lang w:val="en-US"/>
          </w:rPr>
          <w:t>artifact introduction</w:t>
        </w:r>
        <w:r>
          <w:rPr>
            <w:szCs w:val="24"/>
            <w:lang w:val="en-US"/>
          </w:rPr>
          <w:t xml:space="preserve">, </w:t>
        </w:r>
        <w:r w:rsidR="00FF7EF5">
          <w:rPr>
            <w:szCs w:val="24"/>
            <w:lang w:val="en-US"/>
          </w:rPr>
          <w:fldChar w:fldCharType="begin"/>
        </w:r>
        <w:r>
          <w:rPr>
            <w:szCs w:val="24"/>
            <w:lang w:val="en-US"/>
          </w:rPr>
          <w:instrText xml:space="preserve"> REF _Ref335234162 \h </w:instrText>
        </w:r>
      </w:ins>
      <w:r w:rsidR="00FF7EF5">
        <w:rPr>
          <w:szCs w:val="24"/>
          <w:lang w:val="en-US"/>
        </w:rPr>
      </w:r>
      <w:ins w:id="300" w:author="Kohwalter" w:date="2013-04-29T16:10:00Z">
        <w:r w:rsidR="00FF7EF5">
          <w:rPr>
            <w:szCs w:val="24"/>
            <w:lang w:val="en-US"/>
          </w:rPr>
          <w:fldChar w:fldCharType="separate"/>
        </w:r>
      </w:ins>
      <w:r w:rsidR="00176E0D" w:rsidRPr="001E187B">
        <w:rPr>
          <w:lang w:val="en-US"/>
        </w:rPr>
        <w:t xml:space="preserve">Figure </w:t>
      </w:r>
      <w:r w:rsidR="00176E0D">
        <w:rPr>
          <w:noProof/>
          <w:lang w:val="en-US"/>
        </w:rPr>
        <w:t>3</w:t>
      </w:r>
      <w:ins w:id="301" w:author="Kohwalter" w:date="2013-04-29T16:10:00Z">
        <w:r w:rsidR="00FF7EF5">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in the graph and removed by inference or specified somewhere else. Analogous, the in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hus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ins>
    </w:p>
    <w:p w:rsidR="0039137C" w:rsidRPr="001E187B" w:rsidRDefault="0039137C" w:rsidP="00D66F69">
      <w:pPr>
        <w:jc w:val="center"/>
        <w:rPr>
          <w:lang w:val="en-US"/>
        </w:rPr>
      </w:pPr>
      <w:r>
        <w:rPr>
          <w:noProof/>
          <w:lang w:val="en-US"/>
        </w:rPr>
        <w:drawing>
          <wp:inline distT="0" distB="0" distL="0" distR="0">
            <wp:extent cx="4048125" cy="1855717"/>
            <wp:effectExtent l="19050" t="0" r="9525"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4048125" cy="1855717"/>
                    </a:xfrm>
                    <a:prstGeom prst="rect">
                      <a:avLst/>
                    </a:prstGeom>
                    <a:noFill/>
                    <a:ln w="9525">
                      <a:noFill/>
                      <a:miter lim="800000"/>
                      <a:headEnd/>
                      <a:tailEnd/>
                    </a:ln>
                  </pic:spPr>
                </pic:pic>
              </a:graphicData>
            </a:graphic>
          </wp:inline>
        </w:drawing>
      </w:r>
    </w:p>
    <w:p w:rsidR="0039137C" w:rsidRPr="001E187B" w:rsidRDefault="0039137C" w:rsidP="00D66F69">
      <w:pPr>
        <w:pStyle w:val="Caption"/>
        <w:rPr>
          <w:lang w:val="en-US"/>
        </w:rPr>
      </w:pPr>
      <w:bookmarkStart w:id="302" w:name="_Ref335234162"/>
      <w:bookmarkStart w:id="303" w:name="_Toc352776693"/>
      <w:r w:rsidRPr="001E187B">
        <w:rPr>
          <w:lang w:val="en-US"/>
        </w:rPr>
        <w:t xml:space="preserve">Figure </w:t>
      </w:r>
      <w:r w:rsidR="00FF7EF5">
        <w:rPr>
          <w:lang w:val="en-US"/>
        </w:rPr>
        <w:fldChar w:fldCharType="begin"/>
      </w:r>
      <w:r>
        <w:rPr>
          <w:lang w:val="en-US"/>
        </w:rPr>
        <w:instrText xml:space="preserve"> SEQ Figure \* ARABIC </w:instrText>
      </w:r>
      <w:r w:rsidR="00FF7EF5">
        <w:rPr>
          <w:lang w:val="en-US"/>
        </w:rPr>
        <w:fldChar w:fldCharType="separate"/>
      </w:r>
      <w:r w:rsidR="00176E0D">
        <w:rPr>
          <w:noProof/>
          <w:lang w:val="en-US"/>
        </w:rPr>
        <w:t>3</w:t>
      </w:r>
      <w:r w:rsidR="00FF7EF5">
        <w:rPr>
          <w:lang w:val="en-US"/>
        </w:rPr>
        <w:fldChar w:fldCharType="end"/>
      </w:r>
      <w:bookmarkEnd w:id="302"/>
      <w:r w:rsidRPr="001E187B">
        <w:rPr>
          <w:lang w:val="en-US"/>
        </w:rPr>
        <w:t>: Artifact introdu</w:t>
      </w:r>
      <w:r>
        <w:rPr>
          <w:lang w:val="en-US"/>
        </w:rPr>
        <w:t>ction and elimination using the cake example.</w:t>
      </w:r>
      <w:bookmarkEnd w:id="303"/>
    </w:p>
    <w:p w:rsidR="0039137C" w:rsidRDefault="003159E7" w:rsidP="0039137C">
      <w:pPr>
        <w:rPr>
          <w:noProof/>
          <w:lang w:val="en-US"/>
        </w:rPr>
      </w:pPr>
      <w:ins w:id="304" w:author="Kohwalter" w:date="2013-04-29T12:49:00Z">
        <w:r>
          <w:rPr>
            <w:lang w:val="en-US"/>
          </w:rPr>
          <w:t xml:space="preserve">The last rule is the </w:t>
        </w:r>
        <w:r>
          <w:rPr>
            <w:i/>
            <w:lang w:val="en-US"/>
          </w:rPr>
          <w:t>process introduction</w:t>
        </w:r>
      </w:ins>
      <w:ins w:id="305" w:author="Kohwalter" w:date="2013-04-29T16:12:00Z">
        <w:r w:rsidR="007876BC">
          <w:rPr>
            <w:i/>
            <w:lang w:val="en-US"/>
          </w:rPr>
          <w:t xml:space="preserve"> </w:t>
        </w:r>
        <w:r w:rsidR="007876BC">
          <w:rPr>
            <w:lang w:val="en-US"/>
          </w:rPr>
          <w:t xml:space="preserve">illustrated by </w:t>
        </w:r>
        <w:r w:rsidR="00FF7EF5">
          <w:rPr>
            <w:lang w:val="en-US"/>
          </w:rPr>
          <w:fldChar w:fldCharType="begin"/>
        </w:r>
        <w:r w:rsidR="007876BC">
          <w:rPr>
            <w:lang w:val="en-US"/>
          </w:rPr>
          <w:instrText xml:space="preserve"> REF _Ref335235276 \h </w:instrText>
        </w:r>
      </w:ins>
      <w:r w:rsidR="00FF7EF5">
        <w:rPr>
          <w:lang w:val="en-US"/>
        </w:rPr>
      </w:r>
      <w:ins w:id="306" w:author="Kohwalter" w:date="2013-04-29T16:12:00Z">
        <w:r w:rsidR="00FF7EF5">
          <w:rPr>
            <w:lang w:val="en-US"/>
          </w:rPr>
          <w:fldChar w:fldCharType="separate"/>
        </w:r>
      </w:ins>
      <w:r w:rsidR="00176E0D" w:rsidRPr="00B45E81">
        <w:rPr>
          <w:lang w:val="en-US"/>
        </w:rPr>
        <w:t xml:space="preserve">Figure </w:t>
      </w:r>
      <w:r w:rsidR="00176E0D">
        <w:rPr>
          <w:noProof/>
          <w:lang w:val="en-US"/>
        </w:rPr>
        <w:t>4</w:t>
      </w:r>
      <w:ins w:id="307" w:author="Kohwalter" w:date="2013-04-29T16:12:00Z">
        <w:r w:rsidR="00FF7EF5">
          <w:rPr>
            <w:lang w:val="en-US"/>
          </w:rPr>
          <w:fldChar w:fldCharType="end"/>
        </w:r>
      </w:ins>
      <w:ins w:id="308" w:author="Kohwalter" w:date="2013-04-29T12:50:00Z">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While the</w:t>
        </w:r>
      </w:ins>
      <w:r w:rsidR="008C2F70">
        <w:rPr>
          <w:lang w:val="en-US"/>
        </w:rPr>
        <w:t xml:space="preserve"> </w:t>
      </w:r>
      <w:proofErr w:type="spellStart"/>
      <w:r w:rsidR="00C53559" w:rsidRPr="001E187B">
        <w:rPr>
          <w:i/>
          <w:lang w:val="en-US"/>
        </w:rPr>
        <w:t>was</w:t>
      </w:r>
      <w:r>
        <w:rPr>
          <w:i/>
          <w:lang w:val="en-US"/>
        </w:rPr>
        <w:t>T</w:t>
      </w:r>
      <w:r w:rsidR="00C53559" w:rsidRPr="001E187B">
        <w:rPr>
          <w:i/>
          <w:lang w:val="en-US"/>
        </w:rPr>
        <w:t>riggered</w:t>
      </w:r>
      <w:r>
        <w:rPr>
          <w:i/>
          <w:lang w:val="en-US"/>
        </w:rPr>
        <w:t>B</w:t>
      </w:r>
      <w:r w:rsidR="00C53559" w:rsidRPr="001E187B">
        <w:rPr>
          <w:i/>
          <w:lang w:val="en-US"/>
        </w:rPr>
        <w:t>y</w:t>
      </w:r>
      <w:proofErr w:type="spellEnd"/>
      <w:r>
        <w:rPr>
          <w:lang w:val="en-US"/>
        </w:rPr>
        <w:t xml:space="preserve"> </w:t>
      </w:r>
      <w:r w:rsidR="008C2F70">
        <w:rPr>
          <w:lang w:val="en-US"/>
        </w:rPr>
        <w:t xml:space="preserve">edge </w:t>
      </w:r>
      <w:ins w:id="309" w:author="Kohwalter" w:date="2013-04-29T12:50:00Z">
        <w:r>
          <w:rPr>
            <w:lang w:val="en-US"/>
          </w:rPr>
          <w:t xml:space="preserve">hides the presence of an </w:t>
        </w:r>
        <w:r w:rsidRPr="003159E7">
          <w:rPr>
            <w:i/>
            <w:lang w:val="en-US"/>
          </w:rPr>
          <w:t>artifact</w:t>
        </w:r>
        <w:r>
          <w:rPr>
            <w:lang w:val="en-US"/>
          </w:rPr>
          <w:t>,</w:t>
        </w:r>
      </w:ins>
      <w:r w:rsidR="00C53559">
        <w:rPr>
          <w:lang w:val="en-US"/>
        </w:rPr>
        <w:t xml:space="preserve"> t</w:t>
      </w:r>
      <w:r w:rsidR="00130D6B" w:rsidRPr="001E187B">
        <w:rPr>
          <w:lang w:val="en-US"/>
        </w:rPr>
        <w:t xml:space="preserve">he </w:t>
      </w:r>
      <w:proofErr w:type="spellStart"/>
      <w:r w:rsidR="00130D6B" w:rsidRPr="001E187B">
        <w:rPr>
          <w:i/>
          <w:lang w:val="en-US"/>
        </w:rPr>
        <w:t>was</w:t>
      </w:r>
      <w:r>
        <w:rPr>
          <w:i/>
          <w:lang w:val="en-US"/>
        </w:rPr>
        <w:t>D</w:t>
      </w:r>
      <w:r w:rsidR="00130D6B" w:rsidRPr="001E187B">
        <w:rPr>
          <w:i/>
          <w:lang w:val="en-US"/>
        </w:rPr>
        <w:t>erived</w:t>
      </w:r>
      <w:r>
        <w:rPr>
          <w:i/>
          <w:lang w:val="en-US"/>
        </w:rPr>
        <w:t>F</w:t>
      </w:r>
      <w:r w:rsidR="00130D6B" w:rsidRPr="001E187B">
        <w:rPr>
          <w:i/>
          <w:lang w:val="en-US"/>
        </w:rPr>
        <w:t>rom</w:t>
      </w:r>
      <w:proofErr w:type="spellEnd"/>
      <w:r>
        <w:rPr>
          <w:lang w:val="en-US"/>
        </w:rPr>
        <w:t xml:space="preserve"> </w:t>
      </w:r>
      <w:r w:rsidR="00C53559" w:rsidRPr="001E187B">
        <w:rPr>
          <w:lang w:val="en-US"/>
        </w:rPr>
        <w:t>edge</w:t>
      </w:r>
      <w:r w:rsidR="00130D6B" w:rsidRPr="001E187B">
        <w:rPr>
          <w:lang w:val="en-US"/>
        </w:rPr>
        <w:t xml:space="preserve"> hide</w:t>
      </w:r>
      <w:r w:rsidR="00C53559">
        <w:rPr>
          <w:lang w:val="en-US"/>
        </w:rPr>
        <w:t>s</w:t>
      </w:r>
      <w:r w:rsidR="00130D6B" w:rsidRPr="001E187B">
        <w:rPr>
          <w:lang w:val="en-US"/>
        </w:rPr>
        <w:t xml:space="preserve"> the presence of an intermediary </w:t>
      </w:r>
      <w:r w:rsidR="00130D6B" w:rsidRPr="005408A7">
        <w:rPr>
          <w:i/>
          <w:lang w:val="en-US"/>
        </w:rPr>
        <w:t>process</w:t>
      </w:r>
      <w:r w:rsidR="00130D6B" w:rsidRPr="001E187B">
        <w:rPr>
          <w:lang w:val="en-US"/>
        </w:rPr>
        <w:t>.</w:t>
      </w:r>
      <w:r>
        <w:rPr>
          <w:lang w:val="en-US"/>
        </w:rPr>
        <w:t xml:space="preserve"> </w:t>
      </w:r>
      <w:r w:rsidR="00130D6B" w:rsidRPr="003159E7">
        <w:rPr>
          <w:lang w:val="en-US"/>
        </w:rPr>
        <w:t>However</w:t>
      </w:r>
      <w:r w:rsidR="00130D6B" w:rsidRPr="001E187B">
        <w:rPr>
          <w:lang w:val="en-US"/>
        </w:rPr>
        <w:t xml:space="preserve">, </w:t>
      </w:r>
      <w:r w:rsidR="00C53559">
        <w:rPr>
          <w:lang w:val="en-US"/>
        </w:rPr>
        <w:t>th</w:t>
      </w:r>
      <w:r>
        <w:rPr>
          <w:lang w:val="en-US"/>
        </w:rPr>
        <w:t>e</w:t>
      </w:r>
      <w:r w:rsidR="00C53559">
        <w:rPr>
          <w:lang w:val="en-US"/>
        </w:rPr>
        <w:t xml:space="preserve"> </w:t>
      </w:r>
      <w:ins w:id="310" w:author="Kohwalter" w:date="2013-04-29T12:51:00Z">
        <w:r w:rsidRPr="003159E7">
          <w:rPr>
            <w:i/>
            <w:lang w:val="en-US"/>
          </w:rPr>
          <w:t>process introduction</w:t>
        </w:r>
        <w:r>
          <w:rPr>
            <w:lang w:val="en-US"/>
          </w:rPr>
          <w:t xml:space="preserve"> </w:t>
        </w:r>
      </w:ins>
      <w:r w:rsidR="00C53559">
        <w:rPr>
          <w:lang w:val="en-US"/>
        </w:rPr>
        <w:t>rule can only be applied if</w:t>
      </w:r>
      <w:r w:rsidR="00130D6B" w:rsidRPr="001E187B">
        <w:rPr>
          <w:lang w:val="en-US"/>
        </w:rPr>
        <w:t xml:space="preserve"> </w:t>
      </w:r>
      <w:del w:id="311" w:author="Kohwalter" w:date="2013-04-29T16:12:00Z">
        <w:r w:rsidR="00130D6B" w:rsidRPr="001E187B" w:rsidDel="007876BC">
          <w:rPr>
            <w:lang w:val="en-US"/>
          </w:rPr>
          <w:delText>A</w:delText>
        </w:r>
        <w:r w:rsidR="00C53559" w:rsidDel="007876BC">
          <w:rPr>
            <w:vertAlign w:val="subscript"/>
            <w:lang w:val="en-US"/>
          </w:rPr>
          <w:delText>2</w:delText>
        </w:r>
        <w:r w:rsidR="00130D6B" w:rsidRPr="001E187B" w:rsidDel="007876BC">
          <w:rPr>
            <w:lang w:val="en-US"/>
          </w:rPr>
          <w:delText xml:space="preserve"> </w:delText>
        </w:r>
      </w:del>
      <w:ins w:id="312" w:author="Kohwalter" w:date="2013-04-29T16:12:00Z">
        <w:r w:rsidR="007876BC">
          <w:rPr>
            <w:lang w:val="en-US"/>
          </w:rPr>
          <w:t>butter</w:t>
        </w:r>
        <w:r w:rsidR="007876BC" w:rsidRPr="001E187B">
          <w:rPr>
            <w:lang w:val="en-US"/>
          </w:rPr>
          <w:t xml:space="preserve"> </w:t>
        </w:r>
      </w:ins>
      <w:r w:rsidR="00C53559">
        <w:rPr>
          <w:lang w:val="en-US"/>
        </w:rPr>
        <w:t>is actually dependent of</w:t>
      </w:r>
      <w:r w:rsidR="00130D6B" w:rsidRPr="001E187B">
        <w:rPr>
          <w:lang w:val="en-US"/>
        </w:rPr>
        <w:t xml:space="preserve"> </w:t>
      </w:r>
      <w:del w:id="313" w:author="Kohwalter" w:date="2013-04-29T16:12:00Z">
        <w:r w:rsidR="00130D6B" w:rsidRPr="001E187B" w:rsidDel="007876BC">
          <w:rPr>
            <w:lang w:val="en-US"/>
          </w:rPr>
          <w:delText>A</w:delText>
        </w:r>
        <w:r w:rsidR="00C53559" w:rsidDel="007876BC">
          <w:rPr>
            <w:vertAlign w:val="subscript"/>
            <w:lang w:val="en-US"/>
          </w:rPr>
          <w:delText>1</w:delText>
        </w:r>
      </w:del>
      <w:ins w:id="314" w:author="Kohwalter" w:date="2013-04-29T16:12:00Z">
        <w:r w:rsidR="007876BC">
          <w:rPr>
            <w:lang w:val="en-US"/>
          </w:rPr>
          <w:t>milk</w:t>
        </w:r>
      </w:ins>
      <w:r w:rsidR="00130D6B" w:rsidRPr="001E187B">
        <w:rPr>
          <w:lang w:val="en-US"/>
        </w:rPr>
        <w:t>.</w:t>
      </w:r>
      <w:r w:rsidR="008C2F70">
        <w:rPr>
          <w:lang w:val="en-US"/>
        </w:rPr>
        <w:t xml:space="preserve"> </w:t>
      </w:r>
      <w:ins w:id="315" w:author="Kohwalter" w:date="2013-04-29T16:08:00Z">
        <w:r w:rsidR="0039137C">
          <w:rPr>
            <w:lang w:val="en-US"/>
          </w:rPr>
          <w:t>This is the case</w:t>
        </w:r>
      </w:ins>
      <w:ins w:id="316" w:author="Kohwalter" w:date="2013-04-29T16:13:00Z">
        <w:r w:rsidR="007876BC">
          <w:rPr>
            <w:lang w:val="en-US"/>
          </w:rPr>
          <w:t>, since</w:t>
        </w:r>
      </w:ins>
      <w:ins w:id="317" w:author="Kohwalter" w:date="2013-04-29T16:08:00Z">
        <w:r w:rsidR="0039137C">
          <w:rPr>
            <w:lang w:val="en-US"/>
          </w:rPr>
          <w:t xml:space="preserve"> </w:t>
        </w:r>
      </w:ins>
      <w:ins w:id="318" w:author="Kohwalter" w:date="2013-04-29T16:13:00Z">
        <w:r w:rsidR="007876BC">
          <w:rPr>
            <w:lang w:val="en-US"/>
          </w:rPr>
          <w:t>i</w:t>
        </w:r>
      </w:ins>
      <w:ins w:id="319" w:author="Kohwalter" w:date="2013-04-29T16:08:00Z">
        <w:r w:rsidR="0039137C">
          <w:rPr>
            <w:noProof/>
            <w:lang w:val="en-US"/>
          </w:rPr>
          <w:t xml:space="preserve">n order to produce butter, it is necessary to churn </w:t>
        </w:r>
      </w:ins>
      <w:ins w:id="320" w:author="Kohwalter" w:date="2013-04-29T16:13:00Z">
        <w:r w:rsidR="007876BC">
          <w:rPr>
            <w:noProof/>
            <w:lang w:val="en-US"/>
          </w:rPr>
          <w:t xml:space="preserve">the </w:t>
        </w:r>
      </w:ins>
      <w:ins w:id="321" w:author="Kohwalter" w:date="2013-04-29T16:08:00Z">
        <w:r w:rsidR="0039137C">
          <w:rPr>
            <w:noProof/>
            <w:lang w:val="en-US"/>
          </w:rPr>
          <w:t xml:space="preserve">milk. So it is possible to add the </w:t>
        </w:r>
        <w:r w:rsidR="0039137C" w:rsidRPr="0039137C">
          <w:rPr>
            <w:i/>
            <w:noProof/>
            <w:lang w:val="en-US"/>
          </w:rPr>
          <w:t>churning</w:t>
        </w:r>
        <w:r w:rsidR="0039137C">
          <w:rPr>
            <w:noProof/>
            <w:lang w:val="en-US"/>
          </w:rPr>
          <w:t xml:space="preserve"> </w:t>
        </w:r>
        <w:r w:rsidR="0039137C" w:rsidRPr="0039137C">
          <w:rPr>
            <w:i/>
            <w:noProof/>
            <w:lang w:val="en-US"/>
          </w:rPr>
          <w:t>process</w:t>
        </w:r>
        <w:r w:rsidR="0039137C">
          <w:rPr>
            <w:noProof/>
            <w:lang w:val="en-US"/>
          </w:rPr>
          <w:t xml:space="preserve"> between milk and butter</w:t>
        </w:r>
      </w:ins>
      <w:ins w:id="322" w:author="Kohwalter" w:date="2013-04-29T16:13:00Z">
        <w:r w:rsidR="007876BC">
          <w:rPr>
            <w:noProof/>
            <w:lang w:val="en-US"/>
          </w:rPr>
          <w:t xml:space="preserve">, thus introducing a </w:t>
        </w:r>
        <w:r w:rsidR="007876BC" w:rsidRPr="007876BC">
          <w:rPr>
            <w:i/>
            <w:noProof/>
            <w:lang w:val="en-US"/>
          </w:rPr>
          <w:t>process</w:t>
        </w:r>
        <w:r w:rsidR="007876BC">
          <w:rPr>
            <w:noProof/>
            <w:lang w:val="en-US"/>
          </w:rPr>
          <w:t>.</w:t>
        </w:r>
      </w:ins>
    </w:p>
    <w:p w:rsidR="0039137C" w:rsidRDefault="0039137C" w:rsidP="00D66F69">
      <w:pPr>
        <w:jc w:val="center"/>
        <w:rPr>
          <w:lang w:val="en-US"/>
        </w:rPr>
      </w:pPr>
      <w:r>
        <w:rPr>
          <w:noProof/>
          <w:lang w:val="en-US"/>
        </w:rPr>
        <w:drawing>
          <wp:inline distT="0" distB="0" distL="0" distR="0">
            <wp:extent cx="4711609" cy="1933575"/>
            <wp:effectExtent l="19050" t="0" r="0" b="0"/>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srcRect/>
                    <a:stretch>
                      <a:fillRect/>
                    </a:stretch>
                  </pic:blipFill>
                  <pic:spPr bwMode="auto">
                    <a:xfrm>
                      <a:off x="0" y="0"/>
                      <a:ext cx="4711609" cy="1933575"/>
                    </a:xfrm>
                    <a:prstGeom prst="rect">
                      <a:avLst/>
                    </a:prstGeom>
                    <a:noFill/>
                    <a:ln w="9525">
                      <a:noFill/>
                      <a:miter lim="800000"/>
                      <a:headEnd/>
                      <a:tailEnd/>
                    </a:ln>
                  </pic:spPr>
                </pic:pic>
              </a:graphicData>
            </a:graphic>
          </wp:inline>
        </w:drawing>
      </w:r>
    </w:p>
    <w:p w:rsidR="0039137C" w:rsidRPr="00B45E81" w:rsidRDefault="0039137C" w:rsidP="00D66F69">
      <w:pPr>
        <w:pStyle w:val="Caption"/>
        <w:rPr>
          <w:lang w:val="en-US"/>
        </w:rPr>
      </w:pPr>
      <w:bookmarkStart w:id="323" w:name="_Ref335235276"/>
      <w:bookmarkStart w:id="324" w:name="_Toc352776694"/>
      <w:r w:rsidRPr="00B45E81">
        <w:rPr>
          <w:lang w:val="en-US"/>
        </w:rPr>
        <w:lastRenderedPageBreak/>
        <w:t xml:space="preserve">Figure </w:t>
      </w:r>
      <w:r w:rsidR="00FF7EF5">
        <w:rPr>
          <w:lang w:val="en-US"/>
        </w:rPr>
        <w:fldChar w:fldCharType="begin"/>
      </w:r>
      <w:r>
        <w:rPr>
          <w:lang w:val="en-US"/>
        </w:rPr>
        <w:instrText xml:space="preserve"> SEQ Figure \* ARABIC </w:instrText>
      </w:r>
      <w:r w:rsidR="00FF7EF5">
        <w:rPr>
          <w:lang w:val="en-US"/>
        </w:rPr>
        <w:fldChar w:fldCharType="separate"/>
      </w:r>
      <w:r w:rsidR="00176E0D">
        <w:rPr>
          <w:noProof/>
          <w:lang w:val="en-US"/>
        </w:rPr>
        <w:t>4</w:t>
      </w:r>
      <w:r w:rsidR="00FF7EF5">
        <w:rPr>
          <w:lang w:val="en-US"/>
        </w:rPr>
        <w:fldChar w:fldCharType="end"/>
      </w:r>
      <w:bookmarkEnd w:id="323"/>
      <w:r w:rsidRPr="00B45E81">
        <w:rPr>
          <w:lang w:val="en-US"/>
        </w:rPr>
        <w:t>: Process introduction</w:t>
      </w:r>
      <w:ins w:id="325" w:author="Kohwalter" w:date="2013-04-29T16:10:00Z">
        <w:r>
          <w:rPr>
            <w:lang w:val="en-US"/>
          </w:rPr>
          <w:t xml:space="preserve"> in</w:t>
        </w:r>
      </w:ins>
      <w:ins w:id="326" w:author="Kohwalter" w:date="2013-04-29T16:11:00Z">
        <w:r>
          <w:rPr>
            <w:lang w:val="en-US"/>
          </w:rPr>
          <w:t xml:space="preserve"> the cake example</w:t>
        </w:r>
      </w:ins>
      <w:r w:rsidRPr="00B45E81">
        <w:rPr>
          <w:lang w:val="en-US"/>
        </w:rPr>
        <w:t>.</w:t>
      </w:r>
      <w:bookmarkEnd w:id="324"/>
    </w:p>
    <w:p w:rsidR="009F3AFC" w:rsidRDefault="00130D6B" w:rsidP="00130D6B">
      <w:pPr>
        <w:rPr>
          <w:ins w:id="327" w:author="Kohwalter" w:date="2013-04-29T16:23:00Z"/>
          <w:szCs w:val="24"/>
          <w:lang w:val="en-US"/>
        </w:rPr>
      </w:pPr>
      <w:del w:id="328" w:author="Kohwalter" w:date="2013-04-29T12:59:00Z">
        <w:r w:rsidRPr="001E187B" w:rsidDel="005224A9">
          <w:rPr>
            <w:szCs w:val="24"/>
            <w:lang w:val="en-US"/>
          </w:rPr>
          <w:delText>When users want to find out t</w:delText>
        </w:r>
      </w:del>
      <w:ins w:id="329" w:author="Kohwalter" w:date="2013-04-29T13:00:00Z">
        <w:r w:rsidR="005224A9">
          <w:rPr>
            <w:szCs w:val="24"/>
            <w:lang w:val="en-US"/>
          </w:rPr>
          <w:t>In a provenance graph, t</w:t>
        </w:r>
      </w:ins>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ins w:id="330" w:author="Kohwalter" w:date="2013-04-29T12:59:00Z">
        <w:r w:rsidR="005224A9">
          <w:rPr>
            <w:szCs w:val="24"/>
            <w:lang w:val="en-US"/>
          </w:rPr>
          <w:t xml:space="preserve"> might be traced to</w:t>
        </w:r>
      </w:ins>
      <w:del w:id="331" w:author="Kohwalter" w:date="2013-04-29T12:59:00Z">
        <w:r w:rsidRPr="001E187B" w:rsidDel="005224A9">
          <w:rPr>
            <w:szCs w:val="24"/>
            <w:lang w:val="en-US"/>
          </w:rPr>
          <w:delText>, their interest is in</w:delText>
        </w:r>
      </w:del>
      <w:r w:rsidRPr="001E187B">
        <w:rPr>
          <w:szCs w:val="24"/>
          <w:lang w:val="en-US"/>
        </w:rPr>
        <w:t xml:space="preserve"> indirect causes </w:t>
      </w:r>
      <w:ins w:id="332" w:author="Kohwalter" w:date="2013-04-29T13:00:00Z">
        <w:r w:rsidR="005224A9">
          <w:rPr>
            <w:szCs w:val="24"/>
            <w:lang w:val="en-US"/>
          </w:rPr>
          <w:t xml:space="preserve">from other </w:t>
        </w:r>
        <w:r w:rsidR="005224A9">
          <w:rPr>
            <w:i/>
            <w:szCs w:val="24"/>
            <w:lang w:val="en-US"/>
          </w:rPr>
          <w:t>processes</w:t>
        </w:r>
        <w:r w:rsidR="005224A9" w:rsidRPr="005224A9">
          <w:rPr>
            <w:szCs w:val="24"/>
            <w:lang w:val="en-US"/>
          </w:rPr>
          <w:t xml:space="preserve"> </w:t>
        </w:r>
      </w:ins>
      <w:del w:id="333" w:author="Kohwalter" w:date="2013-04-29T13:00:00Z">
        <w:r w:rsidRPr="001E187B" w:rsidDel="005224A9">
          <w:rPr>
            <w:szCs w:val="24"/>
            <w:lang w:val="en-US"/>
          </w:rPr>
          <w:delText xml:space="preserve">that </w:delText>
        </w:r>
      </w:del>
      <w:ins w:id="334" w:author="Kohwalter" w:date="2013-04-29T13:00:00Z">
        <w:r w:rsidR="005224A9">
          <w:rPr>
            <w:szCs w:val="24"/>
            <w:lang w:val="en-US"/>
          </w:rPr>
          <w:t>and</w:t>
        </w:r>
        <w:r w:rsidR="005224A9" w:rsidRPr="001E187B">
          <w:rPr>
            <w:szCs w:val="24"/>
            <w:lang w:val="en-US"/>
          </w:rPr>
          <w:t xml:space="preserve"> </w:t>
        </w:r>
      </w:ins>
      <w:ins w:id="335" w:author="Kohwalter" w:date="2013-04-29T12:52:00Z">
        <w:r w:rsidR="003159E7">
          <w:rPr>
            <w:szCs w:val="24"/>
            <w:lang w:val="en-US"/>
          </w:rPr>
          <w:t xml:space="preserve">can </w:t>
        </w:r>
      </w:ins>
      <w:r w:rsidRPr="001E187B">
        <w:rPr>
          <w:szCs w:val="24"/>
          <w:lang w:val="en-US"/>
        </w:rPr>
        <w:t>involve multiple transitions</w:t>
      </w:r>
      <w:ins w:id="336" w:author="Kohwalter" w:date="2013-04-29T13:01:00Z">
        <w:r w:rsidR="005224A9">
          <w:rPr>
            <w:szCs w:val="24"/>
            <w:lang w:val="en-US"/>
          </w:rPr>
          <w:t xml:space="preserve"> between the cause and the perceived effect</w:t>
        </w:r>
      </w:ins>
      <w:r w:rsidRPr="001E187B">
        <w:rPr>
          <w:szCs w:val="24"/>
          <w:lang w:val="en-US"/>
        </w:rPr>
        <w:t xml:space="preserve">. For this purpose, </w:t>
      </w:r>
      <w:del w:id="337" w:author="Kohwalter" w:date="2013-04-29T12:52:00Z">
        <w:r w:rsidR="00C53559" w:rsidDel="003159E7">
          <w:rPr>
            <w:szCs w:val="24"/>
            <w:lang w:val="en-US"/>
          </w:rPr>
          <w:delText xml:space="preserve">the </w:delText>
        </w:r>
        <w:r w:rsidR="00C53559" w:rsidRPr="003159E7" w:rsidDel="003159E7">
          <w:rPr>
            <w:szCs w:val="24"/>
            <w:lang w:val="en-US"/>
          </w:rPr>
          <w:delText>Open Provenance Model</w:delText>
        </w:r>
      </w:del>
      <w:ins w:id="338" w:author="Kohwalter" w:date="2013-04-29T12:52:00Z">
        <w:r w:rsidR="003159E7">
          <w:rPr>
            <w:szCs w:val="24"/>
            <w:lang w:val="en-US"/>
          </w:rPr>
          <w:t>OPM</w:t>
        </w:r>
      </w:ins>
      <w:r w:rsidR="00C53559">
        <w:rPr>
          <w:szCs w:val="24"/>
          <w:lang w:val="en-US"/>
        </w:rPr>
        <w:t xml:space="preserve"> offers </w:t>
      </w:r>
      <w:ins w:id="339" w:author="Leonardo Murta" w:date="2013-04-29T09:55:00Z">
        <w:r w:rsidR="00D25B41">
          <w:rPr>
            <w:szCs w:val="24"/>
            <w:lang w:val="en-US"/>
          </w:rPr>
          <w:t xml:space="preserve">a </w:t>
        </w:r>
      </w:ins>
      <w:r w:rsidR="00C53559">
        <w:rPr>
          <w:szCs w:val="24"/>
          <w:lang w:val="en-US"/>
        </w:rPr>
        <w:t>set of relationships</w:t>
      </w:r>
      <w:r w:rsidRPr="001E187B">
        <w:rPr>
          <w:szCs w:val="24"/>
          <w:lang w:val="en-US"/>
        </w:rPr>
        <w:t xml:space="preserve"> </w:t>
      </w:r>
      <w:r w:rsidR="00C53559">
        <w:rPr>
          <w:szCs w:val="24"/>
          <w:lang w:val="en-US"/>
        </w:rPr>
        <w:t>necessary for inferences</w:t>
      </w:r>
      <w:ins w:id="340" w:author="Kohwalter" w:date="2013-04-29T13:02:00Z">
        <w:r w:rsidR="005224A9">
          <w:rPr>
            <w:szCs w:val="24"/>
            <w:lang w:val="en-US"/>
          </w:rPr>
          <w:t xml:space="preserve">: </w:t>
        </w:r>
        <w:r w:rsidR="005224A9" w:rsidRPr="005224A9">
          <w:rPr>
            <w:i/>
            <w:szCs w:val="24"/>
            <w:lang w:val="en-US"/>
          </w:rPr>
          <w:t xml:space="preserve">Multi-step </w:t>
        </w:r>
      </w:ins>
      <w:ins w:id="341" w:author="Kohwalter" w:date="2013-04-29T13:03:00Z">
        <w:r w:rsidR="005224A9" w:rsidRPr="005224A9">
          <w:rPr>
            <w:i/>
            <w:szCs w:val="24"/>
            <w:lang w:val="en-US"/>
          </w:rPr>
          <w:t>edges</w:t>
        </w:r>
      </w:ins>
      <w:del w:id="342" w:author="Kohwalter" w:date="2013-04-29T13:02:00Z">
        <w:r w:rsidR="00C53559" w:rsidDel="005224A9">
          <w:rPr>
            <w:szCs w:val="24"/>
            <w:lang w:val="en-US"/>
          </w:rPr>
          <w:delText>. Their definitions, taken from</w:delText>
        </w:r>
      </w:del>
      <w:r w:rsidR="00C53559">
        <w:rPr>
          <w:szCs w:val="24"/>
          <w:lang w:val="en-US"/>
        </w:rPr>
        <w:t xml:space="preserve"> </w:t>
      </w:r>
      <w:r w:rsidR="00FF7EF5">
        <w:rPr>
          <w:szCs w:val="24"/>
          <w:lang w:val="en-US"/>
        </w:rPr>
        <w:fldChar w:fldCharType="begin"/>
      </w:r>
      <w:r w:rsidR="00CF4C4D">
        <w:rPr>
          <w:szCs w:val="24"/>
          <w:lang w:val="en-US"/>
        </w:rPr>
        <w:instrText xml:space="preserve"> ADDIN ZOTERO_ITEM CSL_CITATION {"citationID":"1suvk60keb","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F7EF5">
        <w:rPr>
          <w:szCs w:val="24"/>
          <w:lang w:val="en-US"/>
        </w:rPr>
        <w:fldChar w:fldCharType="separate"/>
      </w:r>
      <w:r w:rsidR="00CF4C4D" w:rsidRPr="003159E7">
        <w:rPr>
          <w:rFonts w:cs="Times New Roman"/>
          <w:szCs w:val="24"/>
          <w:lang w:val="en-US"/>
        </w:rPr>
        <w:t xml:space="preserve">(MOREAU </w:t>
      </w:r>
      <w:r w:rsidR="00CF4C4D" w:rsidRPr="003159E7">
        <w:rPr>
          <w:rFonts w:cs="Times New Roman"/>
          <w:i/>
          <w:iCs/>
          <w:szCs w:val="24"/>
          <w:lang w:val="en-US"/>
        </w:rPr>
        <w:t>et al.</w:t>
      </w:r>
      <w:r w:rsidR="00CF4C4D" w:rsidRPr="003159E7">
        <w:rPr>
          <w:rFonts w:cs="Times New Roman"/>
          <w:szCs w:val="24"/>
          <w:lang w:val="en-US"/>
        </w:rPr>
        <w:t>, 2007)</w:t>
      </w:r>
      <w:r w:rsidR="00FF7EF5">
        <w:rPr>
          <w:szCs w:val="24"/>
          <w:lang w:val="en-US"/>
        </w:rPr>
        <w:fldChar w:fldCharType="end"/>
      </w:r>
      <w:ins w:id="343" w:author="Kohwalter" w:date="2013-04-29T13:04:00Z">
        <w:r w:rsidR="005224A9">
          <w:rPr>
            <w:szCs w:val="24"/>
            <w:lang w:val="en-US"/>
          </w:rPr>
          <w:t>.</w:t>
        </w:r>
      </w:ins>
      <w:ins w:id="344" w:author="Kohwalter" w:date="2013-04-29T16:15:00Z">
        <w:r w:rsidR="00F74AA2">
          <w:rPr>
            <w:szCs w:val="24"/>
            <w:lang w:val="en-US"/>
          </w:rPr>
          <w:t xml:space="preserve"> The multi-step edges can be composed of four </w:t>
        </w:r>
      </w:ins>
      <w:ins w:id="345" w:author="Kohwalter" w:date="2013-04-29T16:16:00Z">
        <w:r w:rsidR="00F74AA2">
          <w:rPr>
            <w:szCs w:val="24"/>
            <w:lang w:val="en-US"/>
          </w:rPr>
          <w:t>types</w:t>
        </w:r>
      </w:ins>
      <w:ins w:id="346" w:author="Kohwalter" w:date="2013-04-29T16:15:00Z">
        <w:r w:rsidR="00F74AA2">
          <w:rPr>
            <w:szCs w:val="24"/>
            <w:lang w:val="en-US"/>
          </w:rPr>
          <w:t xml:space="preserve">: </w:t>
        </w:r>
        <w:proofErr w:type="spellStart"/>
        <w:r w:rsidR="00F74AA2" w:rsidRPr="00F74AA2">
          <w:rPr>
            <w:i/>
            <w:szCs w:val="24"/>
            <w:lang w:val="en-US"/>
          </w:rPr>
          <w:t>wasDerivedFrom</w:t>
        </w:r>
      </w:ins>
      <w:proofErr w:type="spellEnd"/>
      <w:ins w:id="347" w:author="Kohwalter" w:date="2013-04-29T16:16:00Z">
        <w:r w:rsidR="00F74AA2">
          <w:rPr>
            <w:szCs w:val="24"/>
            <w:lang w:val="en-US"/>
          </w:rPr>
          <w:t>*</w:t>
        </w:r>
      </w:ins>
      <w:ins w:id="348" w:author="Kohwalter" w:date="2013-04-29T16:15:00Z">
        <w:r w:rsidR="00F74AA2">
          <w:rPr>
            <w:szCs w:val="24"/>
            <w:lang w:val="en-US"/>
          </w:rPr>
          <w:t xml:space="preserve">, </w:t>
        </w:r>
        <w:r w:rsidR="00F74AA2" w:rsidRPr="00F74AA2">
          <w:rPr>
            <w:i/>
            <w:szCs w:val="24"/>
            <w:lang w:val="en-US"/>
          </w:rPr>
          <w:t>used</w:t>
        </w:r>
      </w:ins>
      <w:ins w:id="349" w:author="Kohwalter" w:date="2013-04-29T16:16:00Z">
        <w:r w:rsidR="00F74AA2">
          <w:rPr>
            <w:szCs w:val="24"/>
            <w:lang w:val="en-US"/>
          </w:rPr>
          <w:t>*</w:t>
        </w:r>
      </w:ins>
      <w:ins w:id="350" w:author="Kohwalter" w:date="2013-04-29T16:15:00Z">
        <w:r w:rsidR="00F74AA2">
          <w:rPr>
            <w:szCs w:val="24"/>
            <w:lang w:val="en-US"/>
          </w:rPr>
          <w:t xml:space="preserve">, </w:t>
        </w:r>
        <w:proofErr w:type="spellStart"/>
        <w:r w:rsidR="00F74AA2" w:rsidRPr="00F74AA2">
          <w:rPr>
            <w:i/>
            <w:szCs w:val="24"/>
            <w:lang w:val="en-US"/>
          </w:rPr>
          <w:t>wasGeneratedBy</w:t>
        </w:r>
      </w:ins>
      <w:proofErr w:type="spellEnd"/>
      <w:ins w:id="351" w:author="Kohwalter" w:date="2013-04-29T16:16:00Z">
        <w:r w:rsidR="00F74AA2">
          <w:rPr>
            <w:szCs w:val="24"/>
            <w:lang w:val="en-US"/>
          </w:rPr>
          <w:t>*</w:t>
        </w:r>
      </w:ins>
      <w:ins w:id="352" w:author="Kohwalter" w:date="2013-04-29T16:15:00Z">
        <w:r w:rsidR="00F74AA2">
          <w:rPr>
            <w:szCs w:val="24"/>
            <w:lang w:val="en-US"/>
          </w:rPr>
          <w:t xml:space="preserve">, and </w:t>
        </w:r>
        <w:proofErr w:type="spellStart"/>
        <w:r w:rsidR="00F74AA2" w:rsidRPr="00F74AA2">
          <w:rPr>
            <w:i/>
            <w:szCs w:val="24"/>
            <w:lang w:val="en-US"/>
          </w:rPr>
          <w:t>wasTriggeredBy</w:t>
        </w:r>
      </w:ins>
      <w:proofErr w:type="spellEnd"/>
      <w:ins w:id="353" w:author="Kohwalter" w:date="2013-04-29T16:16:00Z">
        <w:r w:rsidR="00F74AA2">
          <w:rPr>
            <w:szCs w:val="24"/>
            <w:lang w:val="en-US"/>
          </w:rPr>
          <w:t>*</w:t>
        </w:r>
      </w:ins>
      <w:ins w:id="354" w:author="Kohwalter" w:date="2013-04-29T16:15:00Z">
        <w:r w:rsidR="00F74AA2">
          <w:rPr>
            <w:szCs w:val="24"/>
            <w:lang w:val="en-US"/>
          </w:rPr>
          <w:t xml:space="preserve">. </w:t>
        </w:r>
      </w:ins>
      <w:ins w:id="355" w:author="Kohwalter" w:date="2013-04-29T16:16:00Z">
        <w:r w:rsidR="00F74AA2">
          <w:rPr>
            <w:szCs w:val="24"/>
            <w:lang w:val="en-US"/>
          </w:rPr>
          <w:t xml:space="preserve">Unlike their normal counterparts, these edges </w:t>
        </w:r>
      </w:ins>
      <w:ins w:id="356" w:author="Kohwalter" w:date="2013-04-29T16:17:00Z">
        <w:r w:rsidR="00F74AA2">
          <w:rPr>
            <w:szCs w:val="24"/>
            <w:lang w:val="en-US"/>
          </w:rPr>
          <w:t>represent that multiple steps were necessary to be taken</w:t>
        </w:r>
      </w:ins>
      <w:ins w:id="357" w:author="Kohwalter" w:date="2013-04-29T16:21:00Z">
        <w:r w:rsidR="009F3AFC">
          <w:rPr>
            <w:szCs w:val="24"/>
            <w:lang w:val="en-US"/>
          </w:rPr>
          <w:t xml:space="preserve"> </w:t>
        </w:r>
      </w:ins>
      <w:ins w:id="358" w:author="Kohwalter" w:date="2013-04-29T16:22:00Z">
        <w:r w:rsidR="009F3AFC">
          <w:rPr>
            <w:szCs w:val="24"/>
            <w:lang w:val="en-US"/>
          </w:rPr>
          <w:t>to have the same meaning as their</w:t>
        </w:r>
      </w:ins>
      <w:ins w:id="359" w:author="Kohwalter" w:date="2013-04-29T16:23:00Z">
        <w:r w:rsidR="009F3AFC">
          <w:rPr>
            <w:szCs w:val="24"/>
            <w:lang w:val="en-US"/>
          </w:rPr>
          <w:t xml:space="preserve"> normal counterparts</w:t>
        </w:r>
      </w:ins>
      <w:ins w:id="360" w:author="Kohwalter" w:date="2013-04-29T16:22:00Z">
        <w:r w:rsidR="009F3AFC">
          <w:rPr>
            <w:szCs w:val="24"/>
            <w:lang w:val="en-US"/>
          </w:rPr>
          <w:t xml:space="preserve">. </w:t>
        </w:r>
      </w:ins>
    </w:p>
    <w:p w:rsidR="00F74AA2" w:rsidRDefault="00F74AA2" w:rsidP="00130D6B">
      <w:pPr>
        <w:rPr>
          <w:ins w:id="361" w:author="Kohwalter" w:date="2013-04-29T16:19:00Z"/>
          <w:szCs w:val="24"/>
          <w:lang w:val="en-US"/>
        </w:rPr>
      </w:pPr>
      <w:ins w:id="362" w:author="Kohwalter" w:date="2013-04-29T16:19:00Z">
        <w:r>
          <w:rPr>
            <w:szCs w:val="24"/>
            <w:lang w:val="en-US"/>
          </w:rPr>
          <w:t>Using</w:t>
        </w:r>
      </w:ins>
      <w:ins w:id="363" w:author="Kohwalter" w:date="2013-04-29T16:18:00Z">
        <w:r>
          <w:rPr>
            <w:szCs w:val="24"/>
            <w:lang w:val="en-US"/>
          </w:rPr>
          <w:t xml:space="preserve"> the cake example</w:t>
        </w:r>
      </w:ins>
      <w:ins w:id="364" w:author="Kohwalter" w:date="2013-04-29T16:20:00Z">
        <w:r>
          <w:rPr>
            <w:szCs w:val="24"/>
            <w:lang w:val="en-US"/>
          </w:rPr>
          <w:t>, it is possible to make inferences by using multi-step edges</w:t>
        </w:r>
      </w:ins>
      <w:ins w:id="365" w:author="Kohwalter" w:date="2013-04-29T16:23:00Z">
        <w:r w:rsidR="009F3AFC">
          <w:rPr>
            <w:szCs w:val="24"/>
            <w:lang w:val="en-US"/>
          </w:rPr>
          <w:t>, which are represented as red edges</w:t>
        </w:r>
      </w:ins>
      <w:ins w:id="366" w:author="Kohwalter" w:date="2013-04-29T16:41:00Z">
        <w:r w:rsidR="00F671ED">
          <w:rPr>
            <w:szCs w:val="24"/>
            <w:lang w:val="en-US"/>
          </w:rPr>
          <w:t xml:space="preserve"> in </w:t>
        </w:r>
        <w:r w:rsidR="00FF7EF5">
          <w:rPr>
            <w:szCs w:val="24"/>
            <w:lang w:val="en-US"/>
          </w:rPr>
          <w:fldChar w:fldCharType="begin"/>
        </w:r>
        <w:r w:rsidR="00F671ED">
          <w:rPr>
            <w:szCs w:val="24"/>
            <w:lang w:val="en-US"/>
          </w:rPr>
          <w:instrText xml:space="preserve"> REF _Ref355017013 \h </w:instrText>
        </w:r>
      </w:ins>
      <w:r w:rsidR="00FF7EF5">
        <w:rPr>
          <w:szCs w:val="24"/>
          <w:lang w:val="en-US"/>
        </w:rPr>
      </w:r>
      <w:r w:rsidR="00FF7EF5">
        <w:rPr>
          <w:szCs w:val="24"/>
          <w:lang w:val="en-US"/>
        </w:rPr>
        <w:fldChar w:fldCharType="separate"/>
      </w:r>
      <w:r w:rsidR="00176E0D" w:rsidRPr="00F671ED">
        <w:rPr>
          <w:lang w:val="en-US"/>
        </w:rPr>
        <w:t xml:space="preserve">Figure </w:t>
      </w:r>
      <w:r w:rsidR="00176E0D">
        <w:rPr>
          <w:noProof/>
          <w:lang w:val="en-US"/>
        </w:rPr>
        <w:t>5</w:t>
      </w:r>
      <w:ins w:id="367" w:author="Kohwalter" w:date="2013-04-29T16:41:00Z">
        <w:r w:rsidR="00FF7EF5">
          <w:rPr>
            <w:szCs w:val="24"/>
            <w:lang w:val="en-US"/>
          </w:rPr>
          <w:fldChar w:fldCharType="end"/>
        </w:r>
      </w:ins>
      <w:ins w:id="368" w:author="Kohwalter" w:date="2013-04-29T16:23:00Z">
        <w:r w:rsidR="009F3AFC">
          <w:rPr>
            <w:szCs w:val="24"/>
            <w:lang w:val="en-US"/>
          </w:rPr>
          <w:t>.</w:t>
        </w:r>
      </w:ins>
      <w:ins w:id="369" w:author="Kohwalter" w:date="2013-04-29T16:24:00Z">
        <w:r w:rsidR="009F3AFC">
          <w:rPr>
            <w:szCs w:val="24"/>
            <w:lang w:val="en-US"/>
          </w:rPr>
          <w:t xml:space="preserve"> </w:t>
        </w:r>
      </w:ins>
      <w:ins w:id="370" w:author="Kohwalter" w:date="2013-04-29T16:28:00Z">
        <w:r w:rsidR="009F3AFC">
          <w:rPr>
            <w:szCs w:val="24"/>
            <w:lang w:val="en-US"/>
          </w:rPr>
          <w:t xml:space="preserve">The edge </w:t>
        </w:r>
        <w:proofErr w:type="spellStart"/>
        <w:r w:rsidR="009F3AFC" w:rsidRPr="009F3AFC">
          <w:rPr>
            <w:i/>
            <w:szCs w:val="24"/>
            <w:lang w:val="en-US"/>
          </w:rPr>
          <w:t>wasDerivedFrom</w:t>
        </w:r>
        <w:proofErr w:type="spellEnd"/>
        <w:r w:rsidR="009F3AFC">
          <w:rPr>
            <w:szCs w:val="24"/>
            <w:lang w:val="en-US"/>
          </w:rPr>
          <w:t xml:space="preserve">* </w:t>
        </w:r>
      </w:ins>
      <w:ins w:id="371" w:author="Kohwalter" w:date="2013-04-29T16:29:00Z">
        <w:r w:rsidR="009F3AFC">
          <w:rPr>
            <w:szCs w:val="24"/>
            <w:lang w:val="en-US"/>
          </w:rPr>
          <w:t>says that the</w:t>
        </w:r>
      </w:ins>
      <w:ins w:id="372" w:author="Kohwalter" w:date="2013-04-29T16:24:00Z">
        <w:r w:rsidR="009F3AFC">
          <w:rPr>
            <w:szCs w:val="24"/>
            <w:lang w:val="en-US"/>
          </w:rPr>
          <w:t xml:space="preserve"> </w:t>
        </w:r>
        <w:r w:rsidR="009F3AFC" w:rsidRPr="009F3AFC">
          <w:rPr>
            <w:i/>
            <w:szCs w:val="24"/>
            <w:lang w:val="en-US"/>
          </w:rPr>
          <w:t>artifact</w:t>
        </w:r>
        <w:r w:rsidR="009F3AFC">
          <w:rPr>
            <w:szCs w:val="24"/>
            <w:lang w:val="en-US"/>
          </w:rPr>
          <w:t xml:space="preserve"> </w:t>
        </w:r>
        <w:r w:rsidR="009F3AFC" w:rsidRPr="009F3AFC">
          <w:rPr>
            <w:i/>
            <w:szCs w:val="24"/>
            <w:lang w:val="en-US"/>
          </w:rPr>
          <w:t>icing</w:t>
        </w:r>
        <w:r w:rsidR="009F3AFC">
          <w:rPr>
            <w:szCs w:val="24"/>
            <w:lang w:val="en-US"/>
          </w:rPr>
          <w:t xml:space="preserve"> was derived from </w:t>
        </w:r>
        <w:r w:rsidR="009F3AFC" w:rsidRPr="009F3AFC">
          <w:rPr>
            <w:i/>
            <w:szCs w:val="24"/>
            <w:lang w:val="en-US"/>
          </w:rPr>
          <w:t>milk</w:t>
        </w:r>
        <w:r w:rsidR="009F3AFC">
          <w:rPr>
            <w:szCs w:val="24"/>
            <w:lang w:val="en-US"/>
          </w:rPr>
          <w:t xml:space="preserve"> (using a multi-step edge)</w:t>
        </w:r>
      </w:ins>
      <w:ins w:id="373" w:author="Kohwalter" w:date="2013-04-29T16:25:00Z">
        <w:r w:rsidR="009F3AFC">
          <w:rPr>
            <w:szCs w:val="24"/>
            <w:lang w:val="en-US"/>
          </w:rPr>
          <w:t xml:space="preserve"> indirectly, because the </w:t>
        </w:r>
        <w:r w:rsidR="009F3AFC" w:rsidRPr="009F3AFC">
          <w:rPr>
            <w:i/>
            <w:szCs w:val="24"/>
            <w:lang w:val="en-US"/>
          </w:rPr>
          <w:t>butter</w:t>
        </w:r>
        <w:r w:rsidR="009F3AFC">
          <w:rPr>
            <w:szCs w:val="24"/>
            <w:lang w:val="en-US"/>
          </w:rPr>
          <w:t xml:space="preserve">, which the </w:t>
        </w:r>
        <w:r w:rsidR="009F3AFC" w:rsidRPr="009F3AFC">
          <w:rPr>
            <w:i/>
            <w:szCs w:val="24"/>
            <w:lang w:val="en-US"/>
          </w:rPr>
          <w:t>icing</w:t>
        </w:r>
        <w:r w:rsidR="009F3AFC">
          <w:rPr>
            <w:szCs w:val="24"/>
            <w:lang w:val="en-US"/>
          </w:rPr>
          <w:t xml:space="preserve"> is derived</w:t>
        </w:r>
      </w:ins>
      <w:ins w:id="374" w:author="Kohwalter" w:date="2013-04-29T16:29:00Z">
        <w:r w:rsidR="009F3AFC">
          <w:rPr>
            <w:szCs w:val="24"/>
            <w:lang w:val="en-US"/>
          </w:rPr>
          <w:t xml:space="preserve"> from</w:t>
        </w:r>
      </w:ins>
      <w:ins w:id="375" w:author="Kohwalter" w:date="2013-04-29T16:25:00Z">
        <w:r w:rsidR="009F3AFC">
          <w:rPr>
            <w:szCs w:val="24"/>
            <w:lang w:val="en-US"/>
          </w:rPr>
          <w:t>, is</w:t>
        </w:r>
      </w:ins>
      <w:ins w:id="376" w:author="Kohwalter" w:date="2013-04-29T16:29:00Z">
        <w:r w:rsidR="009F3AFC">
          <w:rPr>
            <w:szCs w:val="24"/>
            <w:lang w:val="en-US"/>
          </w:rPr>
          <w:t xml:space="preserve"> </w:t>
        </w:r>
      </w:ins>
      <w:ins w:id="377" w:author="Kohwalter" w:date="2013-04-29T16:25:00Z">
        <w:r w:rsidR="009F3AFC">
          <w:rPr>
            <w:szCs w:val="24"/>
            <w:lang w:val="en-US"/>
          </w:rPr>
          <w:t xml:space="preserve">derived from </w:t>
        </w:r>
        <w:r w:rsidR="009F3AFC" w:rsidRPr="009F3AFC">
          <w:rPr>
            <w:i/>
            <w:szCs w:val="24"/>
            <w:lang w:val="en-US"/>
          </w:rPr>
          <w:t>milk</w:t>
        </w:r>
        <w:r w:rsidR="009F3AFC">
          <w:rPr>
            <w:szCs w:val="24"/>
            <w:lang w:val="en-US"/>
          </w:rPr>
          <w:t>.</w:t>
        </w:r>
      </w:ins>
      <w:ins w:id="378" w:author="Kohwalter" w:date="2013-04-29T16:26:00Z">
        <w:r w:rsidR="009F3AFC">
          <w:rPr>
            <w:szCs w:val="24"/>
            <w:lang w:val="en-US"/>
          </w:rPr>
          <w:t xml:space="preserve"> This expresses that the </w:t>
        </w:r>
        <w:r w:rsidR="009F3AFC" w:rsidRPr="009F3AFC">
          <w:rPr>
            <w:i/>
            <w:szCs w:val="24"/>
            <w:lang w:val="en-US"/>
          </w:rPr>
          <w:t>artifact</w:t>
        </w:r>
        <w:r w:rsidR="009F3AFC">
          <w:rPr>
            <w:szCs w:val="24"/>
            <w:lang w:val="en-US"/>
          </w:rPr>
          <w:t xml:space="preserve"> </w:t>
        </w:r>
        <w:r w:rsidR="009F3AFC" w:rsidRPr="009F3AFC">
          <w:rPr>
            <w:i/>
            <w:szCs w:val="24"/>
            <w:lang w:val="en-US"/>
          </w:rPr>
          <w:t>milk</w:t>
        </w:r>
        <w:r w:rsidR="009F3AFC">
          <w:rPr>
            <w:szCs w:val="24"/>
            <w:lang w:val="en-US"/>
          </w:rPr>
          <w:t xml:space="preserve"> had an influence on </w:t>
        </w:r>
        <w:r w:rsidR="009F3AFC" w:rsidRPr="009F3AFC">
          <w:rPr>
            <w:i/>
            <w:szCs w:val="24"/>
            <w:lang w:val="en-US"/>
          </w:rPr>
          <w:t>artifact</w:t>
        </w:r>
        <w:r w:rsidR="009F3AFC">
          <w:rPr>
            <w:szCs w:val="24"/>
            <w:lang w:val="en-US"/>
          </w:rPr>
          <w:t xml:space="preserve"> </w:t>
        </w:r>
        <w:r w:rsidR="009F3AFC" w:rsidRPr="009F3AFC">
          <w:rPr>
            <w:i/>
            <w:szCs w:val="24"/>
            <w:lang w:val="en-US"/>
          </w:rPr>
          <w:t>icing</w:t>
        </w:r>
        <w:r w:rsidR="009F3AFC">
          <w:rPr>
            <w:szCs w:val="24"/>
            <w:lang w:val="en-US"/>
          </w:rPr>
          <w:t>. Another</w:t>
        </w:r>
      </w:ins>
      <w:ins w:id="379" w:author="Kohwalter" w:date="2013-04-29T16:27:00Z">
        <w:r w:rsidR="009F3AFC">
          <w:rPr>
            <w:szCs w:val="24"/>
            <w:lang w:val="en-US"/>
          </w:rPr>
          <w:t xml:space="preserve"> possible multi-step is the </w:t>
        </w:r>
        <w:proofErr w:type="spellStart"/>
        <w:r w:rsidR="009F3AFC" w:rsidRPr="009F3AFC">
          <w:rPr>
            <w:i/>
            <w:szCs w:val="24"/>
            <w:lang w:val="en-US"/>
          </w:rPr>
          <w:t>wasGeneratedBy</w:t>
        </w:r>
        <w:proofErr w:type="spellEnd"/>
        <w:r w:rsidR="009F3AFC">
          <w:rPr>
            <w:szCs w:val="24"/>
            <w:lang w:val="en-US"/>
          </w:rPr>
          <w:t>*</w:t>
        </w:r>
      </w:ins>
      <w:ins w:id="380" w:author="Kohwalter" w:date="2013-04-29T16:28:00Z">
        <w:r w:rsidR="009F3AFC">
          <w:rPr>
            <w:szCs w:val="24"/>
            <w:lang w:val="en-US"/>
          </w:rPr>
          <w:t xml:space="preserve"> connecting </w:t>
        </w:r>
        <w:r w:rsidR="009F3AFC" w:rsidRPr="009F3AFC">
          <w:rPr>
            <w:i/>
            <w:szCs w:val="24"/>
            <w:lang w:val="en-US"/>
          </w:rPr>
          <w:t>artifact</w:t>
        </w:r>
        <w:r w:rsidR="009F3AFC">
          <w:rPr>
            <w:szCs w:val="24"/>
            <w:lang w:val="en-US"/>
          </w:rPr>
          <w:t xml:space="preserve"> </w:t>
        </w:r>
        <w:r w:rsidR="009F3AFC" w:rsidRPr="009F3AFC">
          <w:rPr>
            <w:i/>
            <w:szCs w:val="24"/>
            <w:lang w:val="en-US"/>
          </w:rPr>
          <w:t>cake</w:t>
        </w:r>
        <w:r w:rsidR="009F3AFC">
          <w:rPr>
            <w:szCs w:val="24"/>
            <w:lang w:val="en-US"/>
          </w:rPr>
          <w:t xml:space="preserve"> to </w:t>
        </w:r>
        <w:r w:rsidR="009F3AFC" w:rsidRPr="009F3AFC">
          <w:rPr>
            <w:i/>
            <w:szCs w:val="24"/>
            <w:lang w:val="en-US"/>
          </w:rPr>
          <w:t>process</w:t>
        </w:r>
        <w:r w:rsidR="009F3AFC">
          <w:rPr>
            <w:szCs w:val="24"/>
            <w:lang w:val="en-US"/>
          </w:rPr>
          <w:t xml:space="preserve"> </w:t>
        </w:r>
        <w:r w:rsidR="009F3AFC" w:rsidRPr="009F3AFC">
          <w:rPr>
            <w:i/>
            <w:szCs w:val="24"/>
            <w:lang w:val="en-US"/>
          </w:rPr>
          <w:t>mix</w:t>
        </w:r>
        <w:r w:rsidR="009F3AFC">
          <w:rPr>
            <w:szCs w:val="24"/>
            <w:lang w:val="en-US"/>
          </w:rPr>
          <w:t>.</w:t>
        </w:r>
      </w:ins>
      <w:ins w:id="381" w:author="Kohwalter" w:date="2013-04-29T16:30:00Z">
        <w:r w:rsidR="009F3AFC">
          <w:rPr>
            <w:szCs w:val="24"/>
            <w:lang w:val="en-US"/>
          </w:rPr>
          <w:t xml:space="preserve"> This is possible because the</w:t>
        </w:r>
      </w:ins>
      <w:ins w:id="382" w:author="Kohwalter" w:date="2013-04-29T16:32:00Z">
        <w:r w:rsidR="00F30B10">
          <w:rPr>
            <w:szCs w:val="24"/>
            <w:lang w:val="en-US"/>
          </w:rPr>
          <w:t xml:space="preserve"> </w:t>
        </w:r>
        <w:r w:rsidR="00F30B10" w:rsidRPr="00F30B10">
          <w:rPr>
            <w:i/>
            <w:szCs w:val="24"/>
            <w:lang w:val="en-US"/>
          </w:rPr>
          <w:t>artifact</w:t>
        </w:r>
      </w:ins>
      <w:ins w:id="383" w:author="Kohwalter" w:date="2013-04-29T16:30:00Z">
        <w:r w:rsidR="009F3AFC">
          <w:rPr>
            <w:szCs w:val="24"/>
            <w:lang w:val="en-US"/>
          </w:rPr>
          <w:t xml:space="preserve"> </w:t>
        </w:r>
        <w:r w:rsidR="009F3AFC" w:rsidRPr="009F3AFC">
          <w:rPr>
            <w:i/>
            <w:szCs w:val="24"/>
            <w:lang w:val="en-US"/>
          </w:rPr>
          <w:t>cake</w:t>
        </w:r>
        <w:r w:rsidR="009F3AFC">
          <w:rPr>
            <w:szCs w:val="24"/>
            <w:lang w:val="en-US"/>
          </w:rPr>
          <w:t xml:space="preserve"> was generated by </w:t>
        </w:r>
        <w:r w:rsidR="009F3AFC" w:rsidRPr="009F3AFC">
          <w:rPr>
            <w:i/>
            <w:szCs w:val="24"/>
            <w:lang w:val="en-US"/>
          </w:rPr>
          <w:t>processes</w:t>
        </w:r>
        <w:r w:rsidR="009F3AFC">
          <w:rPr>
            <w:szCs w:val="24"/>
            <w:lang w:val="en-US"/>
          </w:rPr>
          <w:t xml:space="preserve"> </w:t>
        </w:r>
        <w:r w:rsidR="009F3AFC" w:rsidRPr="009F3AFC">
          <w:rPr>
            <w:i/>
            <w:szCs w:val="24"/>
            <w:lang w:val="en-US"/>
          </w:rPr>
          <w:t>decorate</w:t>
        </w:r>
        <w:r w:rsidR="009F3AFC">
          <w:rPr>
            <w:szCs w:val="24"/>
            <w:lang w:val="en-US"/>
          </w:rPr>
          <w:t xml:space="preserve">, </w:t>
        </w:r>
        <w:r w:rsidR="009F3AFC" w:rsidRPr="009F3AFC">
          <w:rPr>
            <w:i/>
            <w:szCs w:val="24"/>
            <w:lang w:val="en-US"/>
          </w:rPr>
          <w:t>bake</w:t>
        </w:r>
        <w:r w:rsidR="009F3AFC">
          <w:rPr>
            <w:szCs w:val="24"/>
            <w:lang w:val="en-US"/>
          </w:rPr>
          <w:t xml:space="preserve">, and </w:t>
        </w:r>
        <w:r w:rsidR="009F3AFC" w:rsidRPr="009F3AFC">
          <w:rPr>
            <w:i/>
            <w:szCs w:val="24"/>
            <w:lang w:val="en-US"/>
          </w:rPr>
          <w:t>mix</w:t>
        </w:r>
        <w:r w:rsidR="009F3AFC">
          <w:rPr>
            <w:szCs w:val="24"/>
            <w:lang w:val="en-US"/>
          </w:rPr>
          <w:t>.</w:t>
        </w:r>
      </w:ins>
      <w:ins w:id="384" w:author="Kohwalter" w:date="2013-04-29T16:33:00Z">
        <w:r w:rsidR="00F30B10">
          <w:rPr>
            <w:szCs w:val="24"/>
            <w:lang w:val="en-US"/>
          </w:rPr>
          <w:t xml:space="preserve"> The same can be said with </w:t>
        </w:r>
        <w:r w:rsidR="00F30B10" w:rsidRPr="00F30B10">
          <w:rPr>
            <w:i/>
            <w:szCs w:val="24"/>
            <w:lang w:val="en-US"/>
          </w:rPr>
          <w:t>process</w:t>
        </w:r>
        <w:r w:rsidR="00F30B10">
          <w:rPr>
            <w:szCs w:val="24"/>
            <w:lang w:val="en-US"/>
          </w:rPr>
          <w:t xml:space="preserve"> </w:t>
        </w:r>
        <w:r w:rsidR="00F30B10" w:rsidRPr="00F30B10">
          <w:rPr>
            <w:i/>
            <w:szCs w:val="24"/>
            <w:lang w:val="en-US"/>
          </w:rPr>
          <w:t>decorate</w:t>
        </w:r>
        <w:r w:rsidR="00F30B10">
          <w:rPr>
            <w:szCs w:val="24"/>
            <w:lang w:val="en-US"/>
          </w:rPr>
          <w:t xml:space="preserve"> </w:t>
        </w:r>
        <w:proofErr w:type="spellStart"/>
        <w:r w:rsidR="00F30B10" w:rsidRPr="00F30B10">
          <w:rPr>
            <w:i/>
            <w:szCs w:val="24"/>
            <w:lang w:val="en-US"/>
          </w:rPr>
          <w:t>wasTriggeredBy</w:t>
        </w:r>
        <w:proofErr w:type="spellEnd"/>
        <w:r w:rsidR="00F30B10">
          <w:rPr>
            <w:szCs w:val="24"/>
            <w:lang w:val="en-US"/>
          </w:rPr>
          <w:t xml:space="preserve">* </w:t>
        </w:r>
        <w:r w:rsidR="00F30B10" w:rsidRPr="00F30B10">
          <w:rPr>
            <w:i/>
            <w:szCs w:val="24"/>
            <w:lang w:val="en-US"/>
          </w:rPr>
          <w:t>process</w:t>
        </w:r>
        <w:r w:rsidR="00F30B10">
          <w:rPr>
            <w:szCs w:val="24"/>
            <w:lang w:val="en-US"/>
          </w:rPr>
          <w:t xml:space="preserve"> </w:t>
        </w:r>
        <w:r w:rsidR="00F30B10" w:rsidRPr="00F30B10">
          <w:rPr>
            <w:i/>
            <w:szCs w:val="24"/>
            <w:lang w:val="en-US"/>
          </w:rPr>
          <w:t>mix</w:t>
        </w:r>
      </w:ins>
      <w:ins w:id="385" w:author="Kohwalter" w:date="2013-04-29T16:34:00Z">
        <w:r w:rsidR="00F30B10">
          <w:rPr>
            <w:szCs w:val="24"/>
            <w:lang w:val="en-US"/>
          </w:rPr>
          <w:t xml:space="preserve">, since </w:t>
        </w:r>
      </w:ins>
      <w:ins w:id="386" w:author="Kohwalter" w:date="2013-04-29T16:35:00Z">
        <w:r w:rsidR="00F30B10" w:rsidRPr="00F30B10">
          <w:rPr>
            <w:i/>
            <w:szCs w:val="24"/>
            <w:lang w:val="en-US"/>
          </w:rPr>
          <w:t>process</w:t>
        </w:r>
        <w:r w:rsidR="00F30B10">
          <w:rPr>
            <w:szCs w:val="24"/>
            <w:lang w:val="en-US"/>
          </w:rPr>
          <w:t xml:space="preserve"> </w:t>
        </w:r>
      </w:ins>
      <w:ins w:id="387" w:author="Kohwalter" w:date="2013-04-29T16:34:00Z">
        <w:r w:rsidR="00F30B10" w:rsidRPr="00F30B10">
          <w:rPr>
            <w:i/>
            <w:szCs w:val="24"/>
            <w:lang w:val="en-US"/>
          </w:rPr>
          <w:t>decorated</w:t>
        </w:r>
        <w:r w:rsidR="00F30B10">
          <w:rPr>
            <w:szCs w:val="24"/>
            <w:lang w:val="en-US"/>
          </w:rPr>
          <w:t xml:space="preserve"> </w:t>
        </w:r>
      </w:ins>
      <w:ins w:id="388" w:author="Kohwalter" w:date="2013-04-29T16:35:00Z">
        <w:r w:rsidR="00F30B10">
          <w:rPr>
            <w:szCs w:val="24"/>
            <w:lang w:val="en-US"/>
          </w:rPr>
          <w:t xml:space="preserve">could only have started after </w:t>
        </w:r>
        <w:r w:rsidR="00F30B10" w:rsidRPr="00F30B10">
          <w:rPr>
            <w:i/>
            <w:szCs w:val="24"/>
            <w:lang w:val="en-US"/>
          </w:rPr>
          <w:t>process</w:t>
        </w:r>
        <w:r w:rsidR="00F30B10">
          <w:rPr>
            <w:szCs w:val="24"/>
            <w:lang w:val="en-US"/>
          </w:rPr>
          <w:t xml:space="preserve"> </w:t>
        </w:r>
        <w:r w:rsidR="00F30B10" w:rsidRPr="00F30B10">
          <w:rPr>
            <w:i/>
            <w:szCs w:val="24"/>
            <w:lang w:val="en-US"/>
          </w:rPr>
          <w:t>mix</w:t>
        </w:r>
        <w:r w:rsidR="00F30B10">
          <w:rPr>
            <w:szCs w:val="24"/>
            <w:lang w:val="en-US"/>
          </w:rPr>
          <w:t xml:space="preserve"> had started, and ended in this example. Lastly, </w:t>
        </w:r>
        <w:r w:rsidR="00F30B10" w:rsidRPr="00F30B10">
          <w:rPr>
            <w:i/>
            <w:szCs w:val="24"/>
            <w:lang w:val="en-US"/>
          </w:rPr>
          <w:t>process</w:t>
        </w:r>
        <w:r w:rsidR="00F30B10">
          <w:rPr>
            <w:szCs w:val="24"/>
            <w:lang w:val="en-US"/>
          </w:rPr>
          <w:t xml:space="preserve"> </w:t>
        </w:r>
        <w:r w:rsidR="00F30B10" w:rsidRPr="00F30B10">
          <w:rPr>
            <w:i/>
            <w:szCs w:val="24"/>
            <w:lang w:val="en-US"/>
          </w:rPr>
          <w:t>bake</w:t>
        </w:r>
        <w:r w:rsidR="00F30B10">
          <w:rPr>
            <w:szCs w:val="24"/>
            <w:lang w:val="en-US"/>
          </w:rPr>
          <w:t xml:space="preserve"> </w:t>
        </w:r>
        <w:r w:rsidR="00F30B10" w:rsidRPr="00F30B10">
          <w:rPr>
            <w:i/>
            <w:szCs w:val="24"/>
            <w:lang w:val="en-US"/>
          </w:rPr>
          <w:t>used</w:t>
        </w:r>
        <w:r w:rsidR="00F30B10">
          <w:rPr>
            <w:szCs w:val="24"/>
            <w:lang w:val="en-US"/>
          </w:rPr>
          <w:t xml:space="preserve">* </w:t>
        </w:r>
        <w:r w:rsidR="00F30B10" w:rsidRPr="00F30B10">
          <w:rPr>
            <w:i/>
            <w:szCs w:val="24"/>
            <w:lang w:val="en-US"/>
          </w:rPr>
          <w:t>artifact</w:t>
        </w:r>
      </w:ins>
      <w:ins w:id="389" w:author="Kohwalter" w:date="2013-04-29T16:36:00Z">
        <w:r w:rsidR="00F30B10">
          <w:rPr>
            <w:szCs w:val="24"/>
            <w:lang w:val="en-US"/>
          </w:rPr>
          <w:t xml:space="preserve"> </w:t>
        </w:r>
        <w:r w:rsidR="00F30B10" w:rsidRPr="00F30B10">
          <w:rPr>
            <w:i/>
            <w:szCs w:val="24"/>
            <w:lang w:val="en-US"/>
          </w:rPr>
          <w:t>eggs</w:t>
        </w:r>
        <w:r w:rsidR="00F30B10">
          <w:rPr>
            <w:szCs w:val="24"/>
            <w:lang w:val="en-US"/>
          </w:rPr>
          <w:t xml:space="preserve"> because </w:t>
        </w:r>
        <w:r w:rsidR="00F30B10" w:rsidRPr="00F30B10">
          <w:rPr>
            <w:i/>
            <w:szCs w:val="24"/>
            <w:lang w:val="en-US"/>
          </w:rPr>
          <w:t>eggs</w:t>
        </w:r>
        <w:r w:rsidR="00F30B10">
          <w:rPr>
            <w:szCs w:val="24"/>
            <w:lang w:val="en-US"/>
          </w:rPr>
          <w:t xml:space="preserve"> was necessary for the </w:t>
        </w:r>
        <w:r w:rsidR="00F30B10" w:rsidRPr="00F30B10">
          <w:rPr>
            <w:i/>
            <w:szCs w:val="24"/>
            <w:lang w:val="en-US"/>
          </w:rPr>
          <w:t>process</w:t>
        </w:r>
        <w:r w:rsidR="00F30B10">
          <w:rPr>
            <w:szCs w:val="24"/>
            <w:lang w:val="en-US"/>
          </w:rPr>
          <w:t xml:space="preserve"> </w:t>
        </w:r>
        <w:r w:rsidR="00F30B10" w:rsidRPr="00F30B10">
          <w:rPr>
            <w:i/>
            <w:szCs w:val="24"/>
            <w:lang w:val="en-US"/>
          </w:rPr>
          <w:t>mix</w:t>
        </w:r>
        <w:r w:rsidR="00F30B10">
          <w:rPr>
            <w:szCs w:val="24"/>
            <w:lang w:val="en-US"/>
          </w:rPr>
          <w:t xml:space="preserve">, which in turn was necessary for </w:t>
        </w:r>
        <w:r w:rsidR="00F30B10" w:rsidRPr="00F30B10">
          <w:rPr>
            <w:i/>
            <w:szCs w:val="24"/>
            <w:lang w:val="en-US"/>
          </w:rPr>
          <w:t>process</w:t>
        </w:r>
        <w:r w:rsidR="00F30B10">
          <w:rPr>
            <w:szCs w:val="24"/>
            <w:lang w:val="en-US"/>
          </w:rPr>
          <w:t xml:space="preserve"> </w:t>
        </w:r>
        <w:r w:rsidR="00F30B10" w:rsidRPr="00F30B10">
          <w:rPr>
            <w:i/>
            <w:szCs w:val="24"/>
            <w:lang w:val="en-US"/>
          </w:rPr>
          <w:t>bake</w:t>
        </w:r>
        <w:r w:rsidR="00F30B10">
          <w:rPr>
            <w:szCs w:val="24"/>
            <w:lang w:val="en-US"/>
          </w:rPr>
          <w:t xml:space="preserve"> to start.</w:t>
        </w:r>
      </w:ins>
      <w:ins w:id="390" w:author="Kohwalter" w:date="2013-04-29T16:42:00Z">
        <w:r w:rsidR="000825F1">
          <w:rPr>
            <w:szCs w:val="24"/>
            <w:lang w:val="en-US"/>
          </w:rPr>
          <w:t xml:space="preserve"> As can be seen from these examples, multi-step edges can be used to infer single-step edges by eliminating </w:t>
        </w:r>
        <w:r w:rsidR="000825F1" w:rsidRPr="000825F1">
          <w:rPr>
            <w:i/>
            <w:szCs w:val="24"/>
            <w:lang w:val="en-US"/>
          </w:rPr>
          <w:t>artifacts</w:t>
        </w:r>
        <w:r w:rsidR="000825F1">
          <w:rPr>
            <w:szCs w:val="24"/>
            <w:lang w:val="en-US"/>
          </w:rPr>
          <w:t xml:space="preserve"> and </w:t>
        </w:r>
        <w:r w:rsidR="000825F1" w:rsidRPr="000825F1">
          <w:rPr>
            <w:i/>
            <w:szCs w:val="24"/>
            <w:lang w:val="en-US"/>
          </w:rPr>
          <w:t>processes</w:t>
        </w:r>
        <w:r w:rsidR="000825F1">
          <w:rPr>
            <w:szCs w:val="24"/>
            <w:lang w:val="en-US"/>
          </w:rPr>
          <w:t xml:space="preserve"> that occur in the chain of events.</w:t>
        </w:r>
      </w:ins>
    </w:p>
    <w:p w:rsidR="00F671ED" w:rsidRDefault="00365B0D" w:rsidP="00F671ED">
      <w:pPr>
        <w:keepNext/>
        <w:ind w:firstLine="0"/>
      </w:pPr>
      <w:r>
        <w:rPr>
          <w:noProof/>
          <w:lang w:val="en-US"/>
        </w:rPr>
        <w:drawing>
          <wp:inline distT="0" distB="0" distL="0" distR="0">
            <wp:extent cx="5276850" cy="292673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276850" cy="2926730"/>
                    </a:xfrm>
                    <a:prstGeom prst="rect">
                      <a:avLst/>
                    </a:prstGeom>
                    <a:noFill/>
                    <a:ln w="9525">
                      <a:noFill/>
                      <a:miter lim="800000"/>
                      <a:headEnd/>
                      <a:tailEnd/>
                    </a:ln>
                  </pic:spPr>
                </pic:pic>
              </a:graphicData>
            </a:graphic>
          </wp:inline>
        </w:drawing>
      </w:r>
    </w:p>
    <w:p w:rsidR="00130D6B" w:rsidRPr="00F671ED" w:rsidRDefault="00F671ED" w:rsidP="00F671ED">
      <w:pPr>
        <w:pStyle w:val="Caption"/>
        <w:rPr>
          <w:szCs w:val="24"/>
          <w:lang w:val="en-US"/>
        </w:rPr>
      </w:pPr>
      <w:bookmarkStart w:id="391" w:name="_Ref355017013"/>
      <w:r w:rsidRPr="00F671ED">
        <w:rPr>
          <w:lang w:val="en-US"/>
        </w:rPr>
        <w:t xml:space="preserve">Figure </w:t>
      </w:r>
      <w:r w:rsidR="00FF7EF5">
        <w:fldChar w:fldCharType="begin"/>
      </w:r>
      <w:r w:rsidRPr="00F671ED">
        <w:rPr>
          <w:lang w:val="en-US"/>
        </w:rPr>
        <w:instrText xml:space="preserve"> SEQ Figure \* ARABIC </w:instrText>
      </w:r>
      <w:r w:rsidR="00FF7EF5">
        <w:fldChar w:fldCharType="separate"/>
      </w:r>
      <w:r w:rsidR="00176E0D">
        <w:rPr>
          <w:noProof/>
          <w:lang w:val="en-US"/>
        </w:rPr>
        <w:t>5</w:t>
      </w:r>
      <w:r w:rsidR="00FF7EF5">
        <w:fldChar w:fldCharType="end"/>
      </w:r>
      <w:bookmarkEnd w:id="391"/>
      <w:r w:rsidRPr="00F671ED">
        <w:rPr>
          <w:lang w:val="en-US"/>
        </w:rPr>
        <w:t>: Multi-step edges in</w:t>
      </w:r>
      <w:r>
        <w:rPr>
          <w:lang w:val="en-US"/>
        </w:rPr>
        <w:t xml:space="preserve"> the cake example.</w:t>
      </w:r>
    </w:p>
    <w:p w:rsidR="00365B0D" w:rsidRPr="00A21DEA" w:rsidRDefault="00365B0D" w:rsidP="00365B0D">
      <w:pPr>
        <w:keepNext/>
        <w:framePr w:hSpace="187" w:wrap="around" w:hAnchor="text" w:yAlign="bottom"/>
        <w:jc w:val="center"/>
        <w:rPr>
          <w:lang w:val="en-US"/>
        </w:rPr>
      </w:pPr>
      <w:r w:rsidRPr="00A21DEA">
        <w:rPr>
          <w:noProof/>
          <w:lang w:val="en-US"/>
        </w:rPr>
        <w:lastRenderedPageBreak/>
        <w:drawing>
          <wp:inline distT="0" distB="0" distL="0" distR="0">
            <wp:extent cx="3762375" cy="1869611"/>
            <wp:effectExtent l="19050" t="0" r="9525" b="0"/>
            <wp:docPr id="1"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3"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365B0D" w:rsidRPr="000A2DB9" w:rsidRDefault="00365B0D" w:rsidP="00365B0D">
      <w:pPr>
        <w:pStyle w:val="Caption"/>
        <w:framePr w:hSpace="187" w:wrap="around" w:hAnchor="text" w:yAlign="bottom"/>
        <w:rPr>
          <w:rFonts w:cstheme="majorBidi"/>
          <w:szCs w:val="20"/>
          <w:lang w:val="en-US"/>
        </w:rPr>
      </w:pPr>
      <w:bookmarkStart w:id="392" w:name="_Ref352684871"/>
      <w:bookmarkStart w:id="393" w:name="_Ref352684862"/>
      <w:bookmarkStart w:id="394" w:name="_Toc352776696"/>
      <w:r w:rsidRPr="00A21DEA">
        <w:rPr>
          <w:lang w:val="en-US"/>
        </w:rPr>
        <w:t xml:space="preserve">Figure </w:t>
      </w:r>
      <w:r>
        <w:rPr>
          <w:lang w:val="en-US"/>
        </w:rPr>
        <w:fldChar w:fldCharType="begin"/>
      </w:r>
      <w:r>
        <w:rPr>
          <w:lang w:val="en-US"/>
        </w:rPr>
        <w:instrText xml:space="preserve"> SEQ Figure \* ARABIC </w:instrText>
      </w:r>
      <w:r>
        <w:rPr>
          <w:lang w:val="en-US"/>
        </w:rPr>
        <w:fldChar w:fldCharType="separate"/>
      </w:r>
      <w:r w:rsidR="00176E0D">
        <w:rPr>
          <w:noProof/>
          <w:lang w:val="en-US"/>
        </w:rPr>
        <w:t>6</w:t>
      </w:r>
      <w:r>
        <w:rPr>
          <w:lang w:val="en-US"/>
        </w:rPr>
        <w:fldChar w:fldCharType="end"/>
      </w:r>
      <w:bookmarkEnd w:id="392"/>
      <w:r w:rsidRPr="00A21DEA">
        <w:rPr>
          <w:lang w:val="en-US"/>
        </w:rPr>
        <w:t>: OPM</w:t>
      </w:r>
      <w:r>
        <w:rPr>
          <w:lang w:val="en-US"/>
        </w:rPr>
        <w:t>’s</w:t>
      </w:r>
      <w:r w:rsidRPr="00A21DEA">
        <w:rPr>
          <w:lang w:val="en-US"/>
        </w:rPr>
        <w:t xml:space="preserve"> Layered Architecture</w:t>
      </w:r>
      <w:bookmarkEnd w:id="393"/>
      <w:r>
        <w:rPr>
          <w:lang w:val="en-US"/>
        </w:rPr>
        <w:t xml:space="preserve">. Source: </w:t>
      </w:r>
      <w:ins w:id="395" w:author="Kohwalter" w:date="2013-04-29T16:57:00Z">
        <w:r>
          <w:rPr>
            <w:lang w:val="en-US"/>
          </w:rPr>
          <w:t>MO</w:t>
        </w:r>
      </w:ins>
      <w:ins w:id="396" w:author="Kohwalter" w:date="2013-04-29T16:58:00Z">
        <w:r>
          <w:rPr>
            <w:lang w:val="en-US"/>
          </w:rPr>
          <w:t xml:space="preserve">REAU </w:t>
        </w:r>
        <w:r>
          <w:rPr>
            <w:i/>
            <w:lang w:val="en-US"/>
          </w:rPr>
          <w:t>et al</w:t>
        </w:r>
        <w:r>
          <w:rPr>
            <w:lang w:val="en-US"/>
          </w:rPr>
          <w:t xml:space="preserve"> </w:t>
        </w:r>
      </w:ins>
      <w:r>
        <w:rPr>
          <w:lang w:val="en-US"/>
        </w:rPr>
        <w:fldChar w:fldCharType="begin"/>
      </w:r>
      <w:r>
        <w:rPr>
          <w:lang w:val="en-US"/>
        </w:rPr>
        <w:instrText xml:space="preserve"> ADDIN ZOTERO_ITEM CSL_CITATION {"citationID":"LCqOyUP1","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Pr>
          <w:lang w:val="en-US"/>
        </w:rPr>
        <w:fldChar w:fldCharType="separate"/>
      </w:r>
      <w:bookmarkEnd w:id="394"/>
      <w:r w:rsidRPr="00CF4011">
        <w:rPr>
          <w:rFonts w:cs="Times New Roman"/>
          <w:lang w:val="en-US"/>
        </w:rPr>
        <w:t>(2007)</w:t>
      </w:r>
      <w:r>
        <w:rPr>
          <w:lang w:val="en-US"/>
        </w:rPr>
        <w:fldChar w:fldCharType="end"/>
      </w:r>
    </w:p>
    <w:p w:rsidR="00130D6B" w:rsidRDefault="00130D6B" w:rsidP="00130D6B">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Pr="00A21DEA">
        <w:rPr>
          <w:rStyle w:val="TabelaChar"/>
          <w:rFonts w:cstheme="majorBidi"/>
          <w:b w:val="0"/>
          <w:i/>
          <w:color w:val="auto"/>
          <w:sz w:val="24"/>
          <w:lang w:val="en-US"/>
        </w:rPr>
        <w:t>Open Provenance Model</w:t>
      </w:r>
      <w:r>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FF7EF5">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FF7EF5">
        <w:rPr>
          <w:rStyle w:val="TabelaChar"/>
          <w:rFonts w:cstheme="majorBidi"/>
          <w:b w:val="0"/>
          <w:color w:val="auto"/>
          <w:sz w:val="24"/>
          <w:lang w:val="en-US"/>
        </w:rPr>
      </w:r>
      <w:r w:rsidR="00FF7EF5">
        <w:rPr>
          <w:rStyle w:val="TabelaChar"/>
          <w:rFonts w:cstheme="majorBidi"/>
          <w:b w:val="0"/>
          <w:color w:val="auto"/>
          <w:sz w:val="24"/>
          <w:lang w:val="en-US"/>
        </w:rPr>
        <w:fldChar w:fldCharType="separate"/>
      </w:r>
      <w:r w:rsidR="00176E0D" w:rsidRPr="00A21DEA">
        <w:rPr>
          <w:lang w:val="en-US"/>
        </w:rPr>
        <w:t xml:space="preserve">Figure </w:t>
      </w:r>
      <w:r w:rsidR="00176E0D">
        <w:rPr>
          <w:noProof/>
          <w:lang w:val="en-US"/>
        </w:rPr>
        <w:t>6</w:t>
      </w:r>
      <w:r w:rsidR="00FF7EF5">
        <w:rPr>
          <w:rStyle w:val="TabelaChar"/>
          <w:rFonts w:cstheme="majorBidi"/>
          <w:b w:val="0"/>
          <w:color w:val="auto"/>
          <w:sz w:val="24"/>
          <w:lang w:val="en-US"/>
        </w:rPr>
        <w:fldChar w:fldCharType="end"/>
      </w:r>
      <w:r>
        <w:rPr>
          <w:rStyle w:val="TabelaChar"/>
          <w:rFonts w:cstheme="majorBidi"/>
          <w:b w:val="0"/>
          <w:color w:val="auto"/>
          <w:sz w:val="24"/>
          <w:lang w:val="en-US"/>
        </w:rPr>
        <w:t>. However, specifications for all layers in the design have not been produced</w:t>
      </w:r>
      <w:r w:rsidR="00C53559">
        <w:rPr>
          <w:rStyle w:val="TabelaChar"/>
          <w:rFonts w:cstheme="majorBidi"/>
          <w:b w:val="0"/>
          <w:color w:val="auto"/>
          <w:sz w:val="24"/>
          <w:lang w:val="en-US"/>
        </w:rPr>
        <w:t>, possibly because the development team started working on another provenance model</w:t>
      </w:r>
      <w:ins w:id="397" w:author="Leonardo Murta" w:date="2013-04-29T10:14:00Z">
        <w:r w:rsidR="00FD0E9D">
          <w:rPr>
            <w:rStyle w:val="TabelaChar"/>
            <w:rFonts w:cstheme="majorBidi"/>
            <w:b w:val="0"/>
            <w:color w:val="auto"/>
            <w:sz w:val="24"/>
            <w:lang w:val="en-US"/>
          </w:rPr>
          <w:t>:</w:t>
        </w:r>
      </w:ins>
      <w:del w:id="398" w:author="Leonardo Murta" w:date="2013-04-29T10:14:00Z">
        <w:r w:rsidR="00C53559" w:rsidDel="00FD0E9D">
          <w:rPr>
            <w:rStyle w:val="TabelaChar"/>
            <w:rFonts w:cstheme="majorBidi"/>
            <w:b w:val="0"/>
            <w:color w:val="auto"/>
            <w:sz w:val="24"/>
            <w:lang w:val="en-US"/>
          </w:rPr>
          <w:delText>,</w:delText>
        </w:r>
      </w:del>
      <w:r w:rsidR="00C53559">
        <w:rPr>
          <w:rStyle w:val="TabelaChar"/>
          <w:rFonts w:cstheme="majorBidi"/>
          <w:b w:val="0"/>
          <w:color w:val="auto"/>
          <w:sz w:val="24"/>
          <w:lang w:val="en-US"/>
        </w:rPr>
        <w:t xml:space="preserve"> PROV</w:t>
      </w:r>
      <w:r>
        <w:rPr>
          <w:rStyle w:val="TabelaChar"/>
          <w:rFonts w:cstheme="majorBidi"/>
          <w:b w:val="0"/>
          <w:color w:val="auto"/>
          <w:sz w:val="24"/>
          <w:lang w:val="en-US"/>
        </w:rPr>
        <w:t xml:space="preserve">. </w:t>
      </w:r>
      <w:r w:rsidR="00C53559">
        <w:rPr>
          <w:rStyle w:val="TabelaChar"/>
          <w:rFonts w:cstheme="majorBidi"/>
          <w:b w:val="0"/>
          <w:color w:val="auto"/>
          <w:sz w:val="24"/>
          <w:lang w:val="en-US"/>
        </w:rPr>
        <w:t>Nevertheless, a</w:t>
      </w:r>
      <w:r>
        <w:rPr>
          <w:rStyle w:val="TabelaChar"/>
          <w:rFonts w:cstheme="majorBidi"/>
          <w:b w:val="0"/>
          <w:color w:val="auto"/>
          <w:sz w:val="24"/>
          <w:lang w:val="en-US"/>
        </w:rPr>
        <w:t xml:space="preserve">t the bottom layer is located the abstract model </w:t>
      </w:r>
      <w:r w:rsidR="00FF7EF5">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1sc55r32q8","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F7EF5">
        <w:rPr>
          <w:rStyle w:val="TabelaChar"/>
          <w:rFonts w:cstheme="majorBidi"/>
          <w:b w:val="0"/>
          <w:color w:val="auto"/>
          <w:sz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FF7EF5">
        <w:rPr>
          <w:rStyle w:val="TabelaChar"/>
          <w:rFonts w:cstheme="majorBidi"/>
          <w:b w:val="0"/>
          <w:color w:val="auto"/>
          <w:sz w:val="24"/>
          <w:lang w:val="en-US"/>
        </w:rPr>
        <w:fldChar w:fldCharType="end"/>
      </w:r>
      <w:r>
        <w:rPr>
          <w:rStyle w:val="TabelaChar"/>
          <w:rFonts w:cstheme="majorBidi"/>
          <w:b w:val="0"/>
          <w:color w:val="auto"/>
          <w:sz w:val="24"/>
          <w:lang w:val="en-US"/>
        </w:rPr>
        <w:t xml:space="preserve">. On the left </w:t>
      </w:r>
      <w:ins w:id="399" w:author="Leonardo Murta" w:date="2013-04-29T10:15:00Z">
        <w:r w:rsidR="00B53B9C">
          <w:rPr>
            <w:rStyle w:val="TabelaChar"/>
            <w:rFonts w:cstheme="majorBidi"/>
            <w:b w:val="0"/>
            <w:color w:val="auto"/>
            <w:sz w:val="24"/>
            <w:lang w:val="en-US"/>
          </w:rPr>
          <w:t xml:space="preserve">hand </w:t>
        </w:r>
      </w:ins>
      <w:r>
        <w:rPr>
          <w:rStyle w:val="TabelaChar"/>
          <w:rFonts w:cstheme="majorBidi"/>
          <w:b w:val="0"/>
          <w:color w:val="auto"/>
          <w:sz w:val="24"/>
          <w:lang w:val="en-US"/>
        </w:rPr>
        <w:t>side,</w:t>
      </w:r>
      <w:ins w:id="400" w:author="Kohwalter" w:date="2013-04-29T12:32:00Z">
        <w:r w:rsidR="007B76A3">
          <w:rPr>
            <w:rStyle w:val="TabelaChar"/>
            <w:rFonts w:cstheme="majorBidi"/>
            <w:b w:val="0"/>
            <w:color w:val="auto"/>
            <w:sz w:val="24"/>
            <w:lang w:val="en-US"/>
          </w:rPr>
          <w:t xml:space="preserve"> is located</w:t>
        </w:r>
      </w:ins>
      <w:r>
        <w:rPr>
          <w:rStyle w:val="TabelaChar"/>
          <w:rFonts w:cstheme="majorBidi"/>
          <w:b w:val="0"/>
          <w:color w:val="auto"/>
          <w:sz w:val="24"/>
          <w:lang w:val="en-US"/>
        </w:rPr>
        <w:t xml:space="preserve"> a serialization to </w:t>
      </w:r>
      <w:r w:rsidRPr="009B2B06">
        <w:rPr>
          <w:rStyle w:val="TabelaChar"/>
          <w:rFonts w:cstheme="majorBidi"/>
          <w:b w:val="0"/>
          <w:i/>
          <w:color w:val="auto"/>
          <w:sz w:val="24"/>
          <w:lang w:val="en-US"/>
        </w:rPr>
        <w:t>xml</w:t>
      </w:r>
      <w:r>
        <w:rPr>
          <w:rStyle w:val="TabelaChar"/>
          <w:rFonts w:cstheme="majorBidi"/>
          <w:b w:val="0"/>
          <w:color w:val="auto"/>
          <w:sz w:val="24"/>
          <w:lang w:val="en-US"/>
        </w:rPr>
        <w:t>, defined by OPMX</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FF7EF5">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1l235diqhb","properties":{"formattedCitation":"{\\rtf (MOREAU; GROTH; \\i et al.\\i0{}, 2010)}","plainCitation":"(MOREAU; GROTH; et al., 2010)"},"citationItems":[{"id":161,"uris":["http://zotero.org/users/1122386/items/C4TNNAZ6"],"uri":["http://zotero.org/users/1122386/items/C4TNNAZ6"],"itemData":{"id":161,"type":"webpage","title":"Open Provenance Model (OPM) XML Schema Specification","URL":"http://openprovenance.org/model/opmx","author":[{"family":"Moreau","given":"Luc"},{"family":"Groth","given":"Paul"},{"family":"Clifford","given":"Ben"},{"family":"Miles","given":"Simon"}],"issued":{"date-parts":[["2010"]]},"accessed":{"date-parts":[["2013",4,2]]}}}],"schema":"https://github.com/citation-style-language/schema/raw/master/csl-citation.json"} </w:instrText>
      </w:r>
      <w:r w:rsidR="00FF7EF5">
        <w:rPr>
          <w:rStyle w:val="TabelaChar"/>
          <w:rFonts w:cstheme="majorBidi"/>
          <w:b w:val="0"/>
          <w:color w:val="auto"/>
          <w:sz w:val="24"/>
          <w:lang w:val="en-US"/>
        </w:rPr>
        <w:fldChar w:fldCharType="separate"/>
      </w:r>
      <w:r w:rsidR="00CF4C4D" w:rsidRPr="00CF4C4D">
        <w:rPr>
          <w:rFonts w:cs="Times New Roman"/>
          <w:szCs w:val="24"/>
          <w:lang w:val="en-US"/>
        </w:rPr>
        <w:t xml:space="preserve">(MOREAU; GROTH; </w:t>
      </w:r>
      <w:r w:rsidR="00CF4C4D" w:rsidRPr="00CF4C4D">
        <w:rPr>
          <w:rFonts w:cs="Times New Roman"/>
          <w:i/>
          <w:iCs/>
          <w:szCs w:val="24"/>
          <w:lang w:val="en-US"/>
        </w:rPr>
        <w:t>et al.</w:t>
      </w:r>
      <w:r w:rsidR="00CF4C4D" w:rsidRPr="00CF4C4D">
        <w:rPr>
          <w:rFonts w:cs="Times New Roman"/>
          <w:szCs w:val="24"/>
          <w:lang w:val="en-US"/>
        </w:rPr>
        <w:t>, 2010)</w:t>
      </w:r>
      <w:r w:rsidR="00FF7EF5">
        <w:rPr>
          <w:rStyle w:val="TabelaChar"/>
          <w:rFonts w:cstheme="majorBidi"/>
          <w:b w:val="0"/>
          <w:color w:val="auto"/>
          <w:sz w:val="24"/>
          <w:lang w:val="en-US"/>
        </w:rPr>
        <w:fldChar w:fldCharType="end"/>
      </w:r>
      <w:r>
        <w:rPr>
          <w:rStyle w:val="TabelaChar"/>
          <w:rFonts w:cstheme="majorBidi"/>
          <w:b w:val="0"/>
          <w:color w:val="auto"/>
          <w:sz w:val="24"/>
          <w:lang w:val="en-US"/>
        </w:rPr>
        <w:t xml:space="preserve">, </w:t>
      </w:r>
      <w:del w:id="401" w:author="Kohwalter" w:date="2013-04-29T12:32:00Z">
        <w:r w:rsidDel="007B76A3">
          <w:rPr>
            <w:rStyle w:val="TabelaChar"/>
            <w:rFonts w:cstheme="majorBidi"/>
            <w:b w:val="0"/>
            <w:color w:val="auto"/>
            <w:sz w:val="24"/>
            <w:lang w:val="en-US"/>
          </w:rPr>
          <w:delText xml:space="preserve">and </w:delText>
        </w:r>
      </w:del>
      <w:r>
        <w:rPr>
          <w:rStyle w:val="TabelaChar"/>
          <w:rFonts w:cstheme="majorBidi"/>
          <w:b w:val="0"/>
          <w:color w:val="auto"/>
          <w:sz w:val="24"/>
          <w:lang w:val="en-US"/>
        </w:rPr>
        <w:t>a mapping to RDF with OPMV</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Vocabulary)</w:t>
      </w:r>
      <w:r>
        <w:rPr>
          <w:rStyle w:val="TabelaChar"/>
          <w:rFonts w:cstheme="majorBidi"/>
          <w:b w:val="0"/>
          <w:color w:val="auto"/>
          <w:sz w:val="24"/>
          <w:lang w:val="en-US"/>
        </w:rPr>
        <w:t xml:space="preserve"> </w:t>
      </w:r>
      <w:r w:rsidR="00FF7EF5">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20i04nvm9m","properties":{"formattedCitation":"(ZHAO, 2010)","plainCitation":"(ZHAO, 2010)"},"citationItems":[{"id":163,"uris":["http://zotero.org/users/1122386/items/K688M6BU"],"uri":["http://zotero.org/users/1122386/items/K688M6BU"],"itemData":{"id":163,"type":"webpage","title":"Open Provenance Model Vocabulary Specification","URL":"http://open-biomed.sourceforge.net/opmv/ns.html","author":[{"family":"Zhao","given":"Jun"}],"issued":{"date-parts":[["2010"]]},"accessed":{"date-parts":[["2013",4,2]]}}}],"schema":"https://github.com/citation-style-language/schema/raw/master/csl-citation.json"} </w:instrText>
      </w:r>
      <w:r w:rsidR="00FF7EF5">
        <w:rPr>
          <w:rStyle w:val="TabelaChar"/>
          <w:rFonts w:cstheme="majorBidi"/>
          <w:b w:val="0"/>
          <w:color w:val="auto"/>
          <w:sz w:val="24"/>
          <w:lang w:val="en-US"/>
        </w:rPr>
        <w:fldChar w:fldCharType="separate"/>
      </w:r>
      <w:r w:rsidR="00CF4C4D" w:rsidRPr="00CF4C4D">
        <w:rPr>
          <w:rFonts w:cs="Times New Roman"/>
          <w:lang w:val="en-US"/>
        </w:rPr>
        <w:t>(ZHAO, 2010)</w:t>
      </w:r>
      <w:r w:rsidR="00FF7EF5">
        <w:rPr>
          <w:rStyle w:val="TabelaChar"/>
          <w:rFonts w:cstheme="majorBidi"/>
          <w:b w:val="0"/>
          <w:color w:val="auto"/>
          <w:sz w:val="24"/>
          <w:lang w:val="en-US"/>
        </w:rPr>
        <w:fldChar w:fldCharType="end"/>
      </w:r>
      <w:r>
        <w:rPr>
          <w:rStyle w:val="TabelaChar"/>
          <w:rFonts w:cstheme="majorBidi"/>
          <w:b w:val="0"/>
          <w:color w:val="auto"/>
          <w:sz w:val="24"/>
          <w:lang w:val="en-US"/>
        </w:rPr>
        <w:t xml:space="preserve"> and OPMO</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color w:val="auto"/>
          <w:sz w:val="24"/>
          <w:lang w:val="en-US"/>
        </w:rPr>
        <w:t xml:space="preserve"> </w:t>
      </w:r>
      <w:r w:rsidR="00FF7EF5">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lmjuu0ovt","properties":{"formattedCitation":"{\\rtf (MOREAU; DING; \\i et al.\\i0{}, 2010)}","plainCitation":"(MOREAU; DING; et al., 2010)"},"citationItems":[{"id":169,"uris":["http://zotero.org/users/1122386/items/M7MRMHIF"],"uri":["http://zotero.org/users/1122386/items/M7MRMHIF"],"itemData":{"id":169,"type":"webpage","title":"Open Provenance Model (OPM) OWL Specification","URL":"http://openprovenance.org/model/opmo","author":[{"family":"Moreau","given":"Luc"},{"family":"Ding","given":"Li"},{"family":"Futrelle","given":"Joe"},{"family":"Garijo","given":"Daniel"},{"family":"Groth","given":"Paul"},{"family":"Jewell","given":"Mike"},{"family":"Miles","given":"Simon"},{"family":"Missier","given":"Paolo"},{"family":"Pan","given":"Jeff"},{"family":"Zhao","given":"Jun"}],"issued":{"date-parts":[["2010"]]},"accessed":{"date-parts":[["2013",4,2]]}}}],"schema":"https://github.com/citation-style-language/schema/raw/master/csl-citation.json"} </w:instrText>
      </w:r>
      <w:r w:rsidR="00FF7EF5">
        <w:rPr>
          <w:rStyle w:val="TabelaChar"/>
          <w:rFonts w:cstheme="majorBidi"/>
          <w:b w:val="0"/>
          <w:color w:val="auto"/>
          <w:sz w:val="24"/>
          <w:lang w:val="en-US"/>
        </w:rPr>
        <w:fldChar w:fldCharType="separate"/>
      </w:r>
      <w:r w:rsidR="00CF4C4D" w:rsidRPr="00CF4C4D">
        <w:rPr>
          <w:rFonts w:cs="Times New Roman"/>
          <w:szCs w:val="24"/>
          <w:lang w:val="en-US"/>
        </w:rPr>
        <w:t xml:space="preserve">(MOREAU; DING; </w:t>
      </w:r>
      <w:r w:rsidR="00CF4C4D" w:rsidRPr="00CF4C4D">
        <w:rPr>
          <w:rFonts w:cs="Times New Roman"/>
          <w:i/>
          <w:iCs/>
          <w:szCs w:val="24"/>
          <w:lang w:val="en-US"/>
        </w:rPr>
        <w:t>et al.</w:t>
      </w:r>
      <w:r w:rsidR="00CF4C4D" w:rsidRPr="00CF4C4D">
        <w:rPr>
          <w:rFonts w:cs="Times New Roman"/>
          <w:szCs w:val="24"/>
          <w:lang w:val="en-US"/>
        </w:rPr>
        <w:t>, 2010)</w:t>
      </w:r>
      <w:r w:rsidR="00FF7EF5">
        <w:rPr>
          <w:rStyle w:val="TabelaChar"/>
          <w:rFonts w:cstheme="majorBidi"/>
          <w:b w:val="0"/>
          <w:color w:val="auto"/>
          <w:sz w:val="24"/>
          <w:lang w:val="en-US"/>
        </w:rPr>
        <w:fldChar w:fldCharType="end"/>
      </w:r>
      <w:r>
        <w:rPr>
          <w:rStyle w:val="TabelaChar"/>
          <w:rFonts w:cstheme="majorBidi"/>
          <w:b w:val="0"/>
          <w:color w:val="auto"/>
          <w:sz w:val="24"/>
          <w:lang w:val="en-US"/>
        </w:rPr>
        <w:t xml:space="preserve">. Those are the only specifications produced, along with the </w:t>
      </w:r>
      <w:r>
        <w:rPr>
          <w:rStyle w:val="TabelaChar"/>
          <w:rFonts w:cstheme="majorBidi"/>
          <w:b w:val="0"/>
          <w:i/>
          <w:color w:val="auto"/>
          <w:sz w:val="24"/>
          <w:lang w:val="en-US"/>
        </w:rPr>
        <w:t xml:space="preserve">Open Provenance Model Java Library </w:t>
      </w:r>
      <w:r w:rsidR="00FF7EF5">
        <w:rPr>
          <w:rStyle w:val="TabelaChar"/>
          <w:rFonts w:cstheme="majorBidi"/>
          <w:b w:val="0"/>
          <w:i/>
          <w:color w:val="auto"/>
          <w:sz w:val="24"/>
          <w:lang w:val="en-US"/>
        </w:rPr>
        <w:fldChar w:fldCharType="begin"/>
      </w:r>
      <w:r w:rsidR="00CF4C4D">
        <w:rPr>
          <w:rStyle w:val="TabelaChar"/>
          <w:rFonts w:cstheme="majorBidi"/>
          <w:b w:val="0"/>
          <w:i/>
          <w:color w:val="auto"/>
          <w:sz w:val="24"/>
          <w:lang w:val="en-US"/>
        </w:rPr>
        <w:instrText xml:space="preserve"> ADDIN ZOTERO_ITEM CSL_CITATION {"citationID":"15h34ncv5s","properties":{"formattedCitation":"(MOREAU, 2010b)","plainCitation":"(MOREAU, 2010b)"},"citationItems":[{"id":171,"uris":["http://zotero.org/users/1122386/items/CS3ZTRZJ"],"uri":["http://zotero.org/users/1122386/items/CS3ZTRZJ"],"itemData":{"id":171,"type":"webpage","title":"OPM4J: The Open Provenance Model Java Library","URL":"http://openprovenance.org/java/site/1_1_8/apidocs/org/openprovenance/model/package-summary.html","author":[{"family":"Moreau","given":"Luc"}],"issued":{"date-parts":[["2010"]]},"accessed":{"date-parts":[["2013",4,2]]}}}],"schema":"https://github.com/citation-style-language/schema/raw/master/csl-citation.json"} </w:instrText>
      </w:r>
      <w:r w:rsidR="00FF7EF5">
        <w:rPr>
          <w:rStyle w:val="TabelaChar"/>
          <w:rFonts w:cstheme="majorBidi"/>
          <w:b w:val="0"/>
          <w:i/>
          <w:color w:val="auto"/>
          <w:sz w:val="24"/>
          <w:lang w:val="en-US"/>
        </w:rPr>
        <w:fldChar w:fldCharType="separate"/>
      </w:r>
      <w:r w:rsidR="00CF4C4D" w:rsidRPr="00CF4C4D">
        <w:rPr>
          <w:rFonts w:cs="Times New Roman"/>
          <w:lang w:val="en-US"/>
        </w:rPr>
        <w:t>(MOREAU, 2010b)</w:t>
      </w:r>
      <w:r w:rsidR="00FF7EF5">
        <w:rPr>
          <w:rStyle w:val="TabelaChar"/>
          <w:rFonts w:cstheme="majorBidi"/>
          <w:b w:val="0"/>
          <w:i/>
          <w:color w:val="auto"/>
          <w:sz w:val="24"/>
          <w:lang w:val="en-US"/>
        </w:rPr>
        <w:fldChar w:fldCharType="end"/>
      </w:r>
      <w:r>
        <w:rPr>
          <w:rStyle w:val="TabelaChar"/>
          <w:rFonts w:cstheme="majorBidi"/>
          <w:b w:val="0"/>
          <w:color w:val="auto"/>
          <w:sz w:val="24"/>
          <w:lang w:val="en-US"/>
        </w:rPr>
        <w:t>,</w:t>
      </w:r>
      <w:ins w:id="402" w:author="Kohwalter" w:date="2013-04-29T12:32:00Z">
        <w:r w:rsidR="007B76A3">
          <w:rPr>
            <w:rStyle w:val="TabelaChar"/>
            <w:rFonts w:cstheme="majorBidi"/>
            <w:b w:val="0"/>
            <w:color w:val="auto"/>
            <w:sz w:val="24"/>
            <w:lang w:val="en-US"/>
          </w:rPr>
          <w:t xml:space="preserve"> and</w:t>
        </w:r>
      </w:ins>
      <w:r>
        <w:rPr>
          <w:rStyle w:val="TabelaChar"/>
          <w:rFonts w:cstheme="majorBidi"/>
          <w:b w:val="0"/>
          <w:color w:val="auto"/>
          <w:sz w:val="24"/>
          <w:lang w:val="en-US"/>
        </w:rPr>
        <w:t xml:space="preserve"> a JAXB-generated Java Library used by </w:t>
      </w:r>
      <w:r w:rsidRPr="009B2B06">
        <w:rPr>
          <w:rStyle w:val="TabelaChar"/>
          <w:rFonts w:cstheme="majorBidi"/>
          <w:b w:val="0"/>
          <w:i/>
          <w:color w:val="auto"/>
          <w:sz w:val="24"/>
          <w:lang w:val="en-US"/>
        </w:rPr>
        <w:t>OPM Toolbox</w:t>
      </w:r>
      <w:r>
        <w:rPr>
          <w:rStyle w:val="TabelaChar"/>
          <w:rFonts w:cstheme="majorBidi"/>
          <w:b w:val="0"/>
          <w:color w:val="auto"/>
          <w:sz w:val="24"/>
          <w:lang w:val="en-US"/>
        </w:rPr>
        <w:t xml:space="preserve"> </w:t>
      </w:r>
      <w:r w:rsidR="00FF7EF5">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22sobnn2ao","properties":{"formattedCitation":"(MOREAU, 2010a)","plainCitation":"(MOREAU, 2010a)"},"citationItems":[{"id":173,"uris":["http://zotero.org/users/1122386/items/ATPSKK9T"],"uri":["http://zotero.org/users/1122386/items/ATPSKK9T"],"itemData":{"id":173,"type":"webpage","title":"OPM Toolbox","URL":"http://openprovenance.org/toolbox.html","author":[{"family":"Moreau","given":"Luc"}],"issued":{"date-parts":[["2010"]]},"accessed":{"date-parts":[["2013",4,2]]}}}],"schema":"https://github.com/citation-style-language/schema/raw/master/csl-citation.json"} </w:instrText>
      </w:r>
      <w:r w:rsidR="00FF7EF5">
        <w:rPr>
          <w:rStyle w:val="TabelaChar"/>
          <w:rFonts w:cstheme="majorBidi"/>
          <w:b w:val="0"/>
          <w:color w:val="auto"/>
          <w:sz w:val="24"/>
          <w:lang w:val="en-US"/>
        </w:rPr>
        <w:fldChar w:fldCharType="separate"/>
      </w:r>
      <w:r w:rsidR="00CF4C4D" w:rsidRPr="00CF4C4D">
        <w:rPr>
          <w:rFonts w:cs="Times New Roman"/>
          <w:lang w:val="en-US"/>
        </w:rPr>
        <w:t>(MOREAU, 2010a)</w:t>
      </w:r>
      <w:r w:rsidR="00FF7EF5">
        <w:rPr>
          <w:rStyle w:val="TabelaChar"/>
          <w:rFonts w:cstheme="majorBidi"/>
          <w:b w:val="0"/>
          <w:color w:val="auto"/>
          <w:sz w:val="24"/>
          <w:lang w:val="en-US"/>
        </w:rPr>
        <w:fldChar w:fldCharType="end"/>
      </w:r>
      <w:r>
        <w:rPr>
          <w:rStyle w:val="TabelaChar"/>
          <w:rFonts w:cstheme="majorBidi"/>
          <w:b w:val="0"/>
          <w:color w:val="auto"/>
          <w:sz w:val="24"/>
          <w:lang w:val="en-US"/>
        </w:rPr>
        <w:t xml:space="preserve"> for creating a Java representation of OPM graphs and serializing them to or from a </w:t>
      </w:r>
      <w:ins w:id="403" w:author="Kohwalter" w:date="2013-04-29T12:33:00Z">
        <w:r w:rsidR="007B76A3">
          <w:rPr>
            <w:rStyle w:val="TabelaChar"/>
            <w:rFonts w:cstheme="majorBidi"/>
            <w:b w:val="0"/>
            <w:i/>
            <w:color w:val="auto"/>
            <w:sz w:val="24"/>
            <w:lang w:val="en-US"/>
          </w:rPr>
          <w:t>XML</w:t>
        </w:r>
      </w:ins>
      <w:r>
        <w:rPr>
          <w:rStyle w:val="TabelaChar"/>
          <w:rFonts w:cstheme="majorBidi"/>
          <w:b w:val="0"/>
          <w:color w:val="auto"/>
          <w:sz w:val="24"/>
          <w:lang w:val="en-US"/>
        </w:rPr>
        <w:t xml:space="preserve"> file. With the development of PROV, these other OPM specifications were left unfinished.</w:t>
      </w:r>
    </w:p>
    <w:p w:rsidR="00130D6B" w:rsidRPr="00BE280E" w:rsidRDefault="00130D6B" w:rsidP="00130D6B">
      <w:pPr>
        <w:pStyle w:val="Heading2"/>
        <w:rPr>
          <w:rStyle w:val="TabelaChar"/>
          <w:rFonts w:cstheme="majorBidi"/>
          <w:b/>
          <w:color w:val="auto"/>
          <w:sz w:val="24"/>
          <w:lang w:val="en-US"/>
        </w:rPr>
      </w:pPr>
      <w:bookmarkStart w:id="404" w:name="_Toc352784494"/>
      <w:bookmarkStart w:id="405" w:name="_Ref353029653"/>
      <w:r w:rsidRPr="00BE280E">
        <w:rPr>
          <w:rStyle w:val="TabelaChar"/>
          <w:rFonts w:cstheme="majorBidi"/>
          <w:b/>
          <w:color w:val="auto"/>
          <w:sz w:val="24"/>
          <w:lang w:val="en-US"/>
        </w:rPr>
        <w:t>PROV</w:t>
      </w:r>
      <w:bookmarkEnd w:id="404"/>
      <w:bookmarkEnd w:id="405"/>
    </w:p>
    <w:p w:rsidR="00130D6B" w:rsidRDefault="00130D6B" w:rsidP="00130D6B">
      <w:pPr>
        <w:rPr>
          <w:lang w:val="en-US"/>
        </w:rPr>
      </w:pPr>
      <w:r>
        <w:rPr>
          <w:lang w:val="en-US"/>
        </w:rPr>
        <w:t xml:space="preserve">PROV is a family of specifications proposed by W3C group to express provenance of digital objects, containing descriptions of the entities and activities involved in producing and delivering an object. In </w:t>
      </w:r>
      <w:del w:id="406" w:author="Kohwalter" w:date="2013-04-29T17:05:00Z">
        <w:r w:rsidDel="00FF7757">
          <w:rPr>
            <w:lang w:val="en-US"/>
          </w:rPr>
          <w:delText>their view</w:delText>
        </w:r>
      </w:del>
      <w:ins w:id="407" w:author="Kohwalter" w:date="2013-04-29T17:05:00Z">
        <w:r w:rsidR="00FF7757">
          <w:rPr>
            <w:lang w:val="en-US"/>
          </w:rPr>
          <w:t>PROV</w:t>
        </w:r>
      </w:ins>
      <w:r>
        <w:rPr>
          <w:lang w:val="en-US"/>
        </w:rPr>
        <w:t xml:space="preserve">, </w:t>
      </w:r>
      <w:ins w:id="408" w:author="Kohwalter" w:date="2013-04-29T16:59:00Z">
        <w:r w:rsidR="00BE280E">
          <w:rPr>
            <w:lang w:val="en-US"/>
          </w:rPr>
          <w:t>“</w:t>
        </w:r>
      </w:ins>
      <w:r w:rsidRPr="00BE280E">
        <w:rPr>
          <w:i/>
          <w:lang w:val="en-US"/>
        </w:rPr>
        <w:t>provenance is information about entities, activities, and people involved in producing a piece of data which can be used to form assessments about its quality, reliability or trustworthiness</w:t>
      </w:r>
      <w:ins w:id="409" w:author="Kohwalter" w:date="2013-04-29T16:59:00Z">
        <w:r w:rsidR="00BE280E">
          <w:rPr>
            <w:lang w:val="en-US"/>
          </w:rPr>
          <w:t>”</w:t>
        </w:r>
      </w:ins>
      <w:ins w:id="410" w:author="Kohwalter" w:date="2013-04-29T17:06:00Z">
        <w:r w:rsidR="00FF7757">
          <w:rPr>
            <w:lang w:val="en-US"/>
          </w:rPr>
          <w:t xml:space="preserve"> </w:t>
        </w:r>
      </w:ins>
      <w:r w:rsidR="00FF7EF5">
        <w:rPr>
          <w:lang w:val="en-US"/>
        </w:rPr>
        <w:fldChar w:fldCharType="begin"/>
      </w:r>
      <w:r w:rsidR="00FF7757">
        <w:rPr>
          <w:lang w:val="en-US"/>
        </w:rPr>
        <w:instrText xml:space="preserve"> ADDIN ZOTERO_ITEM CSL_CITATION {"citationID":"157uk33r45","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FF7EF5">
        <w:rPr>
          <w:lang w:val="en-US"/>
        </w:rPr>
        <w:fldChar w:fldCharType="separate"/>
      </w:r>
      <w:r w:rsidR="00FF7757" w:rsidRPr="00FF7757">
        <w:rPr>
          <w:rFonts w:cs="Times New Roman"/>
          <w:szCs w:val="24"/>
          <w:lang w:val="en-US"/>
        </w:rPr>
        <w:t xml:space="preserve">(NIES </w:t>
      </w:r>
      <w:r w:rsidR="00FF7757" w:rsidRPr="00FF7757">
        <w:rPr>
          <w:rFonts w:cs="Times New Roman"/>
          <w:i/>
          <w:iCs/>
          <w:szCs w:val="24"/>
          <w:lang w:val="en-US"/>
        </w:rPr>
        <w:t>et al.</w:t>
      </w:r>
      <w:r w:rsidR="00FF7757" w:rsidRPr="00FF7757">
        <w:rPr>
          <w:rFonts w:cs="Times New Roman"/>
          <w:szCs w:val="24"/>
          <w:lang w:val="en-US"/>
        </w:rPr>
        <w:t>, 2010)</w:t>
      </w:r>
      <w:r w:rsidR="00FF7EF5">
        <w:rPr>
          <w:lang w:val="en-US"/>
        </w:rPr>
        <w:fldChar w:fldCharType="end"/>
      </w:r>
      <w:r>
        <w:rPr>
          <w:lang w:val="en-US"/>
        </w:rPr>
        <w:t>. The goal of this provenance model is</w:t>
      </w:r>
      <w:ins w:id="411" w:author="Kohwalter" w:date="2013-04-29T17:08:00Z">
        <w:r w:rsidR="00FF7757">
          <w:rPr>
            <w:lang w:val="en-US"/>
          </w:rPr>
          <w:t xml:space="preserve"> similar to OPM’s</w:t>
        </w:r>
      </w:ins>
      <w:ins w:id="412" w:author="Kohwalter" w:date="2013-04-29T17:09:00Z">
        <w:r w:rsidR="00FF7757">
          <w:rPr>
            <w:lang w:val="en-US"/>
          </w:rPr>
          <w:t>, allowing provenance information to be exchanged among systems usi</w:t>
        </w:r>
      </w:ins>
      <w:ins w:id="413" w:author="Kohwalter" w:date="2013-04-29T17:10:00Z">
        <w:r w:rsidR="00FF7757">
          <w:rPr>
            <w:lang w:val="en-US"/>
          </w:rPr>
          <w:t>ng a common provenance model</w:t>
        </w:r>
      </w:ins>
      <w:del w:id="414" w:author="Kohwalter" w:date="2013-04-29T17:10:00Z">
        <w:r w:rsidDel="00FF7757">
          <w:rPr>
            <w:lang w:val="en-US"/>
          </w:rPr>
          <w:delText xml:space="preserve"> to enable the wide publication and interchange of provenance on the </w:delText>
        </w:r>
        <w:r w:rsidDel="00FF7757">
          <w:rPr>
            <w:i/>
            <w:lang w:val="en-US"/>
          </w:rPr>
          <w:delText>web</w:delText>
        </w:r>
        <w:r w:rsidDel="00FF7757">
          <w:rPr>
            <w:lang w:val="en-US"/>
          </w:rPr>
          <w:delText xml:space="preserve"> and other information systems</w:delText>
        </w:r>
      </w:del>
      <w:r w:rsidR="0005487B">
        <w:rPr>
          <w:lang w:val="en-US"/>
        </w:rPr>
        <w:t xml:space="preserve"> </w:t>
      </w:r>
      <w:del w:id="415" w:author="Kohwalter" w:date="2013-04-29T17:11:00Z">
        <w:r w:rsidR="00FF7EF5" w:rsidDel="00FF7757">
          <w:rPr>
            <w:lang w:val="en-US"/>
          </w:rPr>
          <w:fldChar w:fldCharType="begin"/>
        </w:r>
        <w:r w:rsidR="00CF4C4D" w:rsidDel="00FF7757">
          <w:rPr>
            <w:lang w:val="en-US"/>
          </w:rPr>
          <w:delInstrText xml:space="preserve"> ADDIN ZOTERO_ITEM CSL_CITATION {"citationID":"10fg19sg2j","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delInstrText>
        </w:r>
        <w:r w:rsidR="00FF7EF5" w:rsidDel="00FF7757">
          <w:rPr>
            <w:lang w:val="en-US"/>
          </w:rPr>
          <w:fldChar w:fldCharType="separate"/>
        </w:r>
        <w:r w:rsidR="00CF4C4D" w:rsidRPr="00CF4C4D" w:rsidDel="00FF7757">
          <w:rPr>
            <w:rFonts w:cs="Times New Roman"/>
            <w:lang w:val="en-US"/>
          </w:rPr>
          <w:delText>(GROTH; MOREAU, 2010)</w:delText>
        </w:r>
        <w:r w:rsidR="00FF7EF5" w:rsidDel="00FF7757">
          <w:rPr>
            <w:lang w:val="en-US"/>
          </w:rPr>
          <w:fldChar w:fldCharType="end"/>
        </w:r>
      </w:del>
      <w:ins w:id="416" w:author="Kohwalter" w:date="2013-04-29T17:10:00Z">
        <w:r w:rsidR="00FF7757">
          <w:rPr>
            <w:lang w:val="en-US"/>
          </w:rPr>
          <w:t xml:space="preserve"> while also enabling the representation by </w:t>
        </w:r>
      </w:ins>
      <w:ins w:id="417" w:author="Kohwalter" w:date="2013-04-29T17:11:00Z">
        <w:r w:rsidR="00FF7757">
          <w:rPr>
            <w:lang w:val="en-US"/>
          </w:rPr>
          <w:t xml:space="preserve">a </w:t>
        </w:r>
      </w:ins>
      <w:ins w:id="418" w:author="Kohwalter" w:date="2013-04-29T17:10:00Z">
        <w:r w:rsidR="00FF7757">
          <w:rPr>
            <w:lang w:val="en-US"/>
          </w:rPr>
          <w:t>provenance graph</w:t>
        </w:r>
      </w:ins>
      <w:ins w:id="419" w:author="Kohwalter" w:date="2013-04-29T17:11:00Z">
        <w:r w:rsidR="00FF7757">
          <w:rPr>
            <w:lang w:val="en-US"/>
          </w:rPr>
          <w:t xml:space="preserve"> and using commonly used formats like XML </w:t>
        </w:r>
        <w:r w:rsidR="00FF7EF5">
          <w:rPr>
            <w:lang w:val="en-US"/>
          </w:rPr>
          <w:fldChar w:fldCharType="begin"/>
        </w:r>
        <w:r w:rsidR="00FF7757">
          <w:rPr>
            <w:lang w:val="en-US"/>
          </w:rPr>
          <w:instrText xml:space="preserve"> ADDIN ZOTERO_ITEM CSL_CITATION {"citationID":"10fg19sg2j","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FF7EF5">
          <w:rPr>
            <w:lang w:val="en-US"/>
          </w:rPr>
          <w:fldChar w:fldCharType="separate"/>
        </w:r>
        <w:r w:rsidR="00FF7757" w:rsidRPr="00CF4C4D">
          <w:rPr>
            <w:rFonts w:cs="Times New Roman"/>
            <w:lang w:val="en-US"/>
          </w:rPr>
          <w:t>(GROTH; MOREAU, 2010)</w:t>
        </w:r>
        <w:r w:rsidR="00FF7EF5">
          <w:rPr>
            <w:lang w:val="en-US"/>
          </w:rPr>
          <w:fldChar w:fldCharType="end"/>
        </w:r>
      </w:ins>
      <w:r>
        <w:rPr>
          <w:lang w:val="en-US"/>
        </w:rPr>
        <w:t>.</w:t>
      </w:r>
      <w:del w:id="420" w:author="Kohwalter" w:date="2013-04-29T17:11:00Z">
        <w:r w:rsidDel="00FF7757">
          <w:rPr>
            <w:lang w:val="en-US"/>
          </w:rPr>
          <w:delText xml:space="preserve"> The PROV model enables the representation and interchange of provenance information using widely known and available formats such as </w:delText>
        </w:r>
        <w:r w:rsidDel="00FF7757">
          <w:rPr>
            <w:i/>
            <w:lang w:val="en-US"/>
          </w:rPr>
          <w:lastRenderedPageBreak/>
          <w:delText>RDF</w:delText>
        </w:r>
        <w:r w:rsidDel="00FF7757">
          <w:rPr>
            <w:lang w:val="en-US"/>
          </w:rPr>
          <w:delText xml:space="preserve"> and </w:delText>
        </w:r>
        <w:r w:rsidDel="00FF7757">
          <w:rPr>
            <w:i/>
            <w:lang w:val="en-US"/>
          </w:rPr>
          <w:delText xml:space="preserve">xml </w:delText>
        </w:r>
        <w:r w:rsidR="00FF7EF5" w:rsidDel="00FF7757">
          <w:rPr>
            <w:i/>
            <w:lang w:val="en-US"/>
          </w:rPr>
          <w:fldChar w:fldCharType="begin"/>
        </w:r>
        <w:r w:rsidR="00CF4C4D" w:rsidDel="00FF7757">
          <w:rPr>
            <w:i/>
            <w:lang w:val="en-US"/>
          </w:rPr>
          <w:delInstrText xml:space="preserve"> ADDIN ZOTERO_ITEM CSL_CITATION {"citationID":"2et096ftel","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delInstrText>
        </w:r>
        <w:r w:rsidR="00FF7EF5" w:rsidDel="00FF7757">
          <w:rPr>
            <w:i/>
            <w:lang w:val="en-US"/>
          </w:rPr>
          <w:fldChar w:fldCharType="separate"/>
        </w:r>
        <w:r w:rsidR="00CF4C4D" w:rsidRPr="00CF4C4D" w:rsidDel="00FF7757">
          <w:rPr>
            <w:rFonts w:cs="Times New Roman"/>
            <w:lang w:val="en-US"/>
          </w:rPr>
          <w:delText>(GROTH; MOREAU, 2010)</w:delText>
        </w:r>
        <w:r w:rsidR="00FF7EF5" w:rsidDel="00FF7757">
          <w:rPr>
            <w:i/>
            <w:lang w:val="en-US"/>
          </w:rPr>
          <w:fldChar w:fldCharType="end"/>
        </w:r>
      </w:del>
      <w:r>
        <w:rPr>
          <w:lang w:val="en-US"/>
        </w:rPr>
        <w:t>.</w:t>
      </w:r>
    </w:p>
    <w:p w:rsidR="00130D6B" w:rsidRDefault="00130D6B" w:rsidP="00130D6B">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FF7EF5">
        <w:rPr>
          <w:lang w:val="en-US"/>
        </w:rPr>
        <w:fldChar w:fldCharType="begin"/>
      </w:r>
      <w:r w:rsidR="00E857C5">
        <w:rPr>
          <w:lang w:val="en-US"/>
        </w:rPr>
        <w:instrText xml:space="preserve"> ADDIN ZOTERO_ITEM CSL_CITATION {"citationID":"mkoeis1cr","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FF7EF5">
        <w:rPr>
          <w:lang w:val="en-US"/>
        </w:rPr>
        <w:fldChar w:fldCharType="separate"/>
      </w:r>
      <w:r w:rsidR="00E857C5" w:rsidRPr="00E857C5">
        <w:rPr>
          <w:rFonts w:cs="Times New Roman"/>
          <w:szCs w:val="24"/>
          <w:lang w:val="en-US"/>
        </w:rPr>
        <w:t xml:space="preserve">(MILES </w:t>
      </w:r>
      <w:r w:rsidR="00E857C5" w:rsidRPr="00E857C5">
        <w:rPr>
          <w:rFonts w:cs="Times New Roman"/>
          <w:i/>
          <w:iCs/>
          <w:szCs w:val="24"/>
          <w:lang w:val="en-US"/>
        </w:rPr>
        <w:t>et al.</w:t>
      </w:r>
      <w:r w:rsidR="00E857C5" w:rsidRPr="00E857C5">
        <w:rPr>
          <w:rFonts w:cs="Times New Roman"/>
          <w:szCs w:val="24"/>
          <w:lang w:val="en-US"/>
        </w:rPr>
        <w:t>, 2010)</w:t>
      </w:r>
      <w:r w:rsidR="00FF7EF5">
        <w:rPr>
          <w:lang w:val="en-US"/>
        </w:rPr>
        <w:fldChar w:fldCharType="end"/>
      </w:r>
      <w:r>
        <w:rPr>
          <w:lang w:val="en-US"/>
        </w:rPr>
        <w:t xml:space="preserve">. The specifications that make up the </w:t>
      </w:r>
      <w:ins w:id="421" w:author="Leonardo Murta" w:date="2013-04-29T10:20:00Z">
        <w:r w:rsidR="00674CCA">
          <w:rPr>
            <w:lang w:val="en-US"/>
          </w:rPr>
          <w:t xml:space="preserve">PROV </w:t>
        </w:r>
      </w:ins>
      <w:r>
        <w:rPr>
          <w:lang w:val="en-US"/>
        </w:rPr>
        <w:t xml:space="preserve">provenance model </w:t>
      </w:r>
      <w:del w:id="422" w:author="Leonardo Murta" w:date="2013-04-29T10:20:00Z">
        <w:r w:rsidDel="00674CCA">
          <w:rPr>
            <w:lang w:val="en-US"/>
          </w:rPr>
          <w:delText xml:space="preserve">PROV </w:delText>
        </w:r>
      </w:del>
      <w:r>
        <w:rPr>
          <w:lang w:val="en-US"/>
        </w:rPr>
        <w:t xml:space="preserve">were divided into several documents that details different aspects of it: </w:t>
      </w:r>
      <w:r w:rsidRPr="005F6E44">
        <w:rPr>
          <w:lang w:val="en-US"/>
        </w:rPr>
        <w:t xml:space="preserve">PROV </w:t>
      </w:r>
      <w:r w:rsidRPr="005F6E44">
        <w:rPr>
          <w:i/>
          <w:lang w:val="en-US"/>
        </w:rPr>
        <w:t xml:space="preserve">Overview (PROV-OVERVIEW) </w:t>
      </w:r>
      <w:r w:rsidR="00FF7EF5">
        <w:rPr>
          <w:i/>
        </w:rPr>
        <w:fldChar w:fldCharType="begin"/>
      </w:r>
      <w:r w:rsidR="00CF4C4D">
        <w:rPr>
          <w:i/>
          <w:lang w:val="en-US"/>
        </w:rPr>
        <w:instrText xml:space="preserve"> ADDIN ZOTERO_ITEM CSL_CITATION {"citationID":"UUCDTTQy","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FF7EF5">
        <w:rPr>
          <w:i/>
        </w:rPr>
        <w:fldChar w:fldCharType="separate"/>
      </w:r>
      <w:r w:rsidR="00CF4C4D" w:rsidRPr="00CF4C4D">
        <w:rPr>
          <w:rFonts w:cs="Times New Roman"/>
          <w:lang w:val="en-US"/>
        </w:rPr>
        <w:t>(GROTH; MOREAU, 2010)</w:t>
      </w:r>
      <w:r w:rsidR="00FF7EF5">
        <w:rPr>
          <w:i/>
        </w:rPr>
        <w:fldChar w:fldCharType="end"/>
      </w:r>
      <w:r w:rsidRPr="005F6E44">
        <w:rPr>
          <w:lang w:val="en-US"/>
        </w:rPr>
        <w:t xml:space="preserve">, PROV </w:t>
      </w:r>
      <w:r w:rsidRPr="005F6E44">
        <w:rPr>
          <w:i/>
          <w:lang w:val="en-US"/>
        </w:rPr>
        <w:t xml:space="preserve">Primer (PROV-PRIMER) </w:t>
      </w:r>
      <w:r w:rsidR="00FF7EF5">
        <w:fldChar w:fldCharType="begin"/>
      </w:r>
      <w:r w:rsidR="00CF4C4D">
        <w:rPr>
          <w:lang w:val="en-US"/>
        </w:rPr>
        <w:instrText xml:space="preserve"> ADDIN ZOTERO_ITEM CSL_CITATION {"citationID":"3dudiWwf","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FF7EF5">
        <w:fldChar w:fldCharType="separate"/>
      </w:r>
      <w:r w:rsidR="00CF4C4D" w:rsidRPr="00CF4C4D">
        <w:rPr>
          <w:rFonts w:cs="Times New Roman"/>
          <w:lang w:val="en-US"/>
        </w:rPr>
        <w:t>(GIL; MILES, 2010)</w:t>
      </w:r>
      <w:r w:rsidR="00FF7EF5">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FF7EF5">
        <w:fldChar w:fldCharType="begin"/>
      </w:r>
      <w:r w:rsidR="00CF4C4D">
        <w:rPr>
          <w:lang w:val="en-US"/>
        </w:rPr>
        <w:instrText xml:space="preserve"> ADDIN ZOTERO_ITEM CSL_CITATION {"citationID":"vnSXoo3F","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FF7EF5">
        <w:fldChar w:fldCharType="separate"/>
      </w:r>
      <w:r w:rsidR="00CF4C4D" w:rsidRPr="00CF4C4D">
        <w:rPr>
          <w:rFonts w:cs="Times New Roman"/>
          <w:lang w:val="en-US"/>
        </w:rPr>
        <w:t>(LEBO; SAHOO; MCGUINESS, 2010)</w:t>
      </w:r>
      <w:r w:rsidR="00FF7EF5">
        <w:fldChar w:fldCharType="end"/>
      </w:r>
      <w:r w:rsidRPr="005F6E44">
        <w:rPr>
          <w:lang w:val="en-US"/>
        </w:rPr>
        <w:t xml:space="preserve">, PROV </w:t>
      </w:r>
      <w:r w:rsidRPr="005F6E44">
        <w:rPr>
          <w:i/>
          <w:lang w:val="en-US"/>
        </w:rPr>
        <w:t xml:space="preserve">Data Model (PROV-DM) </w:t>
      </w:r>
      <w:r w:rsidR="00FF7EF5">
        <w:fldChar w:fldCharType="begin"/>
      </w:r>
      <w:r w:rsidR="00CF4C4D">
        <w:rPr>
          <w:lang w:val="en-US"/>
        </w:rPr>
        <w:instrText xml:space="preserve"> ADDIN ZOTERO_ITEM CSL_CITATION {"citationID":"pcnw7E8A","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FF7EF5">
        <w:fldChar w:fldCharType="separate"/>
      </w:r>
      <w:r w:rsidR="00CF4C4D" w:rsidRPr="00CF4C4D">
        <w:rPr>
          <w:rFonts w:cs="Times New Roman"/>
          <w:lang w:val="en-US"/>
        </w:rPr>
        <w:t>(MOREAU; MISSIER, 2010a)</w:t>
      </w:r>
      <w:r w:rsidR="00FF7EF5">
        <w:fldChar w:fldCharType="end"/>
      </w:r>
      <w:r w:rsidRPr="005F6E44">
        <w:rPr>
          <w:lang w:val="en-US"/>
        </w:rPr>
        <w:t xml:space="preserve">, PROV </w:t>
      </w:r>
      <w:r w:rsidRPr="005F6E44">
        <w:rPr>
          <w:i/>
          <w:lang w:val="en-US"/>
        </w:rPr>
        <w:t xml:space="preserve">Constraints (PROV-CONSTRAINTS) </w:t>
      </w:r>
      <w:r w:rsidR="00FF7EF5">
        <w:fldChar w:fldCharType="begin"/>
      </w:r>
      <w:r w:rsidR="00CF4C4D">
        <w:rPr>
          <w:lang w:val="en-US"/>
        </w:rPr>
        <w:instrText xml:space="preserve"> ADDIN ZOTERO_ITEM CSL_CITATION {"citationID":"m3pESOiP","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FF7EF5">
        <w:fldChar w:fldCharType="separate"/>
      </w:r>
      <w:r w:rsidR="00CF4C4D" w:rsidRPr="00CF4C4D">
        <w:rPr>
          <w:rFonts w:cs="Times New Roman"/>
          <w:szCs w:val="24"/>
          <w:lang w:val="en-US"/>
        </w:rPr>
        <w:t xml:space="preserve">(NIES </w:t>
      </w:r>
      <w:r w:rsidR="00CF4C4D" w:rsidRPr="00CF4C4D">
        <w:rPr>
          <w:rFonts w:cs="Times New Roman"/>
          <w:i/>
          <w:iCs/>
          <w:szCs w:val="24"/>
          <w:lang w:val="en-US"/>
        </w:rPr>
        <w:t>et al.</w:t>
      </w:r>
      <w:r w:rsidR="00CF4C4D" w:rsidRPr="00CF4C4D">
        <w:rPr>
          <w:rFonts w:cs="Times New Roman"/>
          <w:szCs w:val="24"/>
          <w:lang w:val="en-US"/>
        </w:rPr>
        <w:t>, 2010)</w:t>
      </w:r>
      <w:r w:rsidR="00FF7EF5">
        <w:fldChar w:fldCharType="end"/>
      </w:r>
      <w:r w:rsidRPr="005F6E44">
        <w:rPr>
          <w:lang w:val="en-US"/>
        </w:rPr>
        <w:t xml:space="preserve">, PROV </w:t>
      </w:r>
      <w:r w:rsidRPr="005F6E44">
        <w:rPr>
          <w:i/>
          <w:lang w:val="en-US"/>
        </w:rPr>
        <w:t xml:space="preserve">Notation (PROV-N) </w:t>
      </w:r>
      <w:r w:rsidR="00FF7EF5">
        <w:fldChar w:fldCharType="begin"/>
      </w:r>
      <w:r w:rsidR="00CF4C4D">
        <w:rPr>
          <w:lang w:val="en-US"/>
        </w:rPr>
        <w:instrText xml:space="preserve"> ADDIN ZOTERO_ITEM CSL_CITATION {"citationID":"ndkSZT8F","properties":{"formattedCitation":"(MOREAU; MISSIER, 2010b)","plainCitation":"(MOREAU; MISSIER, 2010b)"},"citationItems":[{"id":118,"uris":["http://zotero.org/users/1122386/items/VSJXMF4F"],"uri":["http://zotero.org/users/1122386/items/VSJXMF4F"],"itemData":{"id":118,"type":"webpage","title":"PROV-N: The Provenance Notation","URL":"http://www.w3.org/TR/prov-n/","author":[{"family":"Moreau","given":"Luc"},{"family":"Missier","given":"Paolo"}],"issued":{"date-parts":[["2010"]]},"accessed":{"date-parts":[["2013",3,21]]}}}],"schema":"https://github.com/citation-style-language/schema/raw/master/csl-citation.json"} </w:instrText>
      </w:r>
      <w:r w:rsidR="00FF7EF5">
        <w:fldChar w:fldCharType="separate"/>
      </w:r>
      <w:r w:rsidR="00CF4C4D" w:rsidRPr="00CF4C4D">
        <w:rPr>
          <w:rFonts w:cs="Times New Roman"/>
          <w:lang w:val="en-US"/>
        </w:rPr>
        <w:t>(MOREAU; MISSIER, 2010b)</w:t>
      </w:r>
      <w:r w:rsidR="00FF7EF5">
        <w:fldChar w:fldCharType="end"/>
      </w:r>
      <w:r w:rsidRPr="005F6E44">
        <w:rPr>
          <w:lang w:val="en-US"/>
        </w:rPr>
        <w:t xml:space="preserve">, PROV XML (PROV-XML) </w:t>
      </w:r>
      <w:r w:rsidR="00FF7EF5">
        <w:fldChar w:fldCharType="begin"/>
      </w:r>
      <w:r w:rsidR="00CF4C4D">
        <w:rPr>
          <w:lang w:val="en-US"/>
        </w:rPr>
        <w:instrText xml:space="preserve"> ADDIN ZOTERO_ITEM CSL_CITATION {"citationID":"B2ruce8b","properties":{"formattedCitation":"{\\rtf (HUA \\i et al.\\i0{}, 2010)}","plainCitation":"(HUA et al., 2010)"},"citationItems":[{"id":141,"uris":["http://zotero.org/users/1122386/items/ZJUGUHBU"],"uri":["http://zotero.org/users/1122386/items/ZJUGUHBU"],"itemData":{"id":141,"type":"webpage","title":"PROV-XML: The PROV XML Schema","URL":"http://www.w3.org/TR/prov-xml/","author":[{"family":"Hua","given":"Hook"},{"family":"Tilmes","given":"Curt"},{"family":"Zednik","given":"Stephan"},{"family":"Moreau","given":"Luc"}],"issued":{"date-parts":[["2010"]]},"accessed":{"date-parts":[["2013",3,26]]}}}],"schema":"https://github.com/citation-style-language/schema/raw/master/csl-citation.json"} </w:instrText>
      </w:r>
      <w:r w:rsidR="00FF7EF5">
        <w:fldChar w:fldCharType="separate"/>
      </w:r>
      <w:r w:rsidR="00CF4C4D" w:rsidRPr="00CF4C4D">
        <w:rPr>
          <w:rFonts w:cs="Times New Roman"/>
          <w:szCs w:val="24"/>
          <w:lang w:val="en-US"/>
        </w:rPr>
        <w:t xml:space="preserve">(HUA </w:t>
      </w:r>
      <w:r w:rsidR="00CF4C4D" w:rsidRPr="00CF4C4D">
        <w:rPr>
          <w:rFonts w:cs="Times New Roman"/>
          <w:i/>
          <w:iCs/>
          <w:szCs w:val="24"/>
          <w:lang w:val="en-US"/>
        </w:rPr>
        <w:t>et al.</w:t>
      </w:r>
      <w:r w:rsidR="00CF4C4D" w:rsidRPr="00CF4C4D">
        <w:rPr>
          <w:rFonts w:cs="Times New Roman"/>
          <w:szCs w:val="24"/>
          <w:lang w:val="en-US"/>
        </w:rPr>
        <w:t>, 2010)</w:t>
      </w:r>
      <w:r w:rsidR="00FF7EF5">
        <w:fldChar w:fldCharType="end"/>
      </w:r>
      <w:r w:rsidRPr="005F6E44">
        <w:rPr>
          <w:lang w:val="en-US"/>
        </w:rPr>
        <w:t xml:space="preserve">, PROV </w:t>
      </w:r>
      <w:r w:rsidRPr="005F6E44">
        <w:rPr>
          <w:i/>
          <w:lang w:val="en-US"/>
        </w:rPr>
        <w:t xml:space="preserve">Dublin Core Mapping (PROV-DC) </w:t>
      </w:r>
      <w:r w:rsidR="00FF7EF5">
        <w:rPr>
          <w:i/>
        </w:rPr>
        <w:fldChar w:fldCharType="begin"/>
      </w:r>
      <w:r w:rsidR="00CF4C4D">
        <w:rPr>
          <w:i/>
          <w:lang w:val="en-US"/>
        </w:rPr>
        <w:instrText xml:space="preserve"> ADDIN ZOTERO_ITEM CSL_CITATION {"citationID":"5qR74Byu","properties":{"formattedCitation":"{\\rtf (GARIJO \\i et al.\\i0{}, 2010)}","plainCitation":"(GARIJO et al., 2010)"},"citationItems":[{"id":145,"uris":["http://zotero.org/users/1122386/items/WZS6RICF"],"uri":["http://zotero.org/users/1122386/items/WZS6RICF"],"itemData":{"id":145,"type":"webpage","title":"Dublin Core to PROV Mapping","URL":"http://www.w3.org/TR/2013/WD-prov-dc-20130312/","author":[{"family":"Garijo","given":"Daniel"},{"family":"Eckert","given":"Kai"},{"family":"Miles","given":"Simon"},{"family":"Trim","given":"Craig M."},{"family":"Panzer","given":"Michael"}],"issued":{"date-parts":[["2010"]]},"accessed":{"date-parts":[["2013",3,26]]}}}],"schema":"https://github.com/citation-style-language/schema/raw/master/csl-citation.json"} </w:instrText>
      </w:r>
      <w:r w:rsidR="00FF7EF5">
        <w:rPr>
          <w:i/>
        </w:rPr>
        <w:fldChar w:fldCharType="separate"/>
      </w:r>
      <w:r w:rsidR="00CF4C4D" w:rsidRPr="00CF4C4D">
        <w:rPr>
          <w:rFonts w:cs="Times New Roman"/>
          <w:szCs w:val="24"/>
          <w:lang w:val="en-US"/>
        </w:rPr>
        <w:t xml:space="preserve">(GARIJO </w:t>
      </w:r>
      <w:r w:rsidR="00CF4C4D" w:rsidRPr="00CF4C4D">
        <w:rPr>
          <w:rFonts w:cs="Times New Roman"/>
          <w:i/>
          <w:iCs/>
          <w:szCs w:val="24"/>
          <w:lang w:val="en-US"/>
        </w:rPr>
        <w:t>et al.</w:t>
      </w:r>
      <w:r w:rsidR="00CF4C4D" w:rsidRPr="00CF4C4D">
        <w:rPr>
          <w:rFonts w:cs="Times New Roman"/>
          <w:szCs w:val="24"/>
          <w:lang w:val="en-US"/>
        </w:rPr>
        <w:t>, 2010)</w:t>
      </w:r>
      <w:r w:rsidR="00FF7EF5">
        <w:rPr>
          <w:i/>
        </w:rPr>
        <w:fldChar w:fldCharType="end"/>
      </w:r>
      <w:r w:rsidRPr="005F6E44">
        <w:rPr>
          <w:lang w:val="en-US"/>
        </w:rPr>
        <w:t xml:space="preserve">, PROV </w:t>
      </w:r>
      <w:r w:rsidRPr="005F6E44">
        <w:rPr>
          <w:i/>
          <w:lang w:val="en-US"/>
        </w:rPr>
        <w:t xml:space="preserve">Links </w:t>
      </w:r>
      <w:r w:rsidR="00FF7EF5">
        <w:rPr>
          <w:i/>
        </w:rPr>
        <w:fldChar w:fldCharType="begin"/>
      </w:r>
      <w:r w:rsidR="00CF4C4D">
        <w:rPr>
          <w:i/>
          <w:lang w:val="en-US"/>
        </w:rPr>
        <w:instrText xml:space="preserve"> ADDIN ZOTERO_ITEM CSL_CITATION {"citationID":"0LmWlqvc","properties":{"formattedCitation":"(MOREAU; LEBO, 2010)","plainCitation":"(MOREAU; LEBO, 2010)"},"citationItems":[{"id":147,"uris":["http://zotero.org/users/1122386/items/TQF82DCZ"],"uri":["http://zotero.org/users/1122386/items/TQF82DCZ"],"itemData":{"id":147,"type":"webpage","title":"Linking Across Provenance Bundles","URL":"http://www.w3.org/TR/2013/WD-prov-links-20130312/","author":[{"family":"Moreau","given":"Luc"},{"family":"Lebo","given":"Timothy"}],"issued":{"date-parts":[["2010"]]},"accessed":{"date-parts":[["2013",3,26]]}}}],"schema":"https://github.com/citation-style-language/schema/raw/master/csl-citation.json"} </w:instrText>
      </w:r>
      <w:r w:rsidR="00FF7EF5">
        <w:rPr>
          <w:i/>
        </w:rPr>
        <w:fldChar w:fldCharType="separate"/>
      </w:r>
      <w:r w:rsidR="00CF4C4D" w:rsidRPr="00CF4C4D">
        <w:rPr>
          <w:rFonts w:cs="Times New Roman"/>
          <w:lang w:val="en-US"/>
        </w:rPr>
        <w:t>(MOREAU; LEBO, 2010)</w:t>
      </w:r>
      <w:r w:rsidR="00FF7EF5">
        <w:rPr>
          <w:i/>
        </w:rPr>
        <w:fldChar w:fldCharType="end"/>
      </w:r>
      <w:r w:rsidRPr="005F6E44">
        <w:rPr>
          <w:lang w:val="en-US"/>
        </w:rPr>
        <w:t xml:space="preserve">, PROV </w:t>
      </w:r>
      <w:r w:rsidRPr="005F6E44">
        <w:rPr>
          <w:i/>
          <w:lang w:val="en-US"/>
        </w:rPr>
        <w:t xml:space="preserve">Access and Query (PROV-AQ) </w:t>
      </w:r>
      <w:r w:rsidR="00FF7EF5">
        <w:fldChar w:fldCharType="begin"/>
      </w:r>
      <w:r w:rsidR="00CF4C4D">
        <w:rPr>
          <w:lang w:val="en-US"/>
        </w:rPr>
        <w:instrText xml:space="preserve"> ADDIN ZOTERO_ITEM CSL_CITATION {"citationID":"w3A3qbIL","properties":{"formattedCitation":"{\\rtf (WEITZNER \\i et al.\\i0{}, 2008)}","plainCitation":"(WEITZNER et al., 2008)"},"citationItems":[{"id":23,"uris":["http://zotero.org/users/1122386/items/859XEV2D"],"uri":["http://zotero.org/users/1122386/items/859XEV2D"],"itemData":{"id":23,"type":"article-journal","title":"Information accountability","container-title":"Communications of the ACM","page":"82-87","volume":"51","issue":"6","source":"CrossRef","DOI":"10.1145/1349026.1349043","ISSN":"00010782","author":[{"family":"Weitzner","given":"Daniel J."},{"family":"Abelson","given":"Harold"},{"family":"Berners-Lee","given":"Tim"},{"family":"Feigenbaum","given":"Joan"},{"family":"Hendler","given":"James"},{"family":"Sussman","given":"Gerald Jay"}],"issued":{"date-parts":[["2008",6,1]]},"accessed":{"date-parts":[["2013",3,21]]}}}],"schema":"https://github.com/citation-style-language/schema/raw/master/csl-citation.json"} </w:instrText>
      </w:r>
      <w:r w:rsidR="00FF7EF5">
        <w:fldChar w:fldCharType="separate"/>
      </w:r>
      <w:r w:rsidR="00CF4C4D" w:rsidRPr="00CF4C4D">
        <w:rPr>
          <w:rFonts w:cs="Times New Roman"/>
          <w:szCs w:val="24"/>
          <w:lang w:val="en-US"/>
        </w:rPr>
        <w:t xml:space="preserve">(WEITZNER </w:t>
      </w:r>
      <w:r w:rsidR="00CF4C4D" w:rsidRPr="00CF4C4D">
        <w:rPr>
          <w:rFonts w:cs="Times New Roman"/>
          <w:i/>
          <w:iCs/>
          <w:szCs w:val="24"/>
          <w:lang w:val="en-US"/>
        </w:rPr>
        <w:t>et al.</w:t>
      </w:r>
      <w:r w:rsidR="00CF4C4D" w:rsidRPr="00CF4C4D">
        <w:rPr>
          <w:rFonts w:cs="Times New Roman"/>
          <w:szCs w:val="24"/>
          <w:lang w:val="en-US"/>
        </w:rPr>
        <w:t>, 2008)</w:t>
      </w:r>
      <w:r w:rsidR="00FF7EF5">
        <w:fldChar w:fldCharType="end"/>
      </w:r>
      <w:r w:rsidRPr="005F6E44">
        <w:rPr>
          <w:lang w:val="en-US"/>
        </w:rPr>
        <w:t xml:space="preserve">, PROV </w:t>
      </w:r>
      <w:r w:rsidRPr="005F6E44">
        <w:rPr>
          <w:i/>
          <w:lang w:val="en-US"/>
        </w:rPr>
        <w:t xml:space="preserve">Dictionary (PROV-DICTIONARY) </w:t>
      </w:r>
      <w:r w:rsidR="00FF7EF5">
        <w:rPr>
          <w:i/>
        </w:rPr>
        <w:fldChar w:fldCharType="begin"/>
      </w:r>
      <w:r w:rsidR="00CF4C4D">
        <w:rPr>
          <w:i/>
          <w:lang w:val="en-US"/>
        </w:rPr>
        <w:instrText xml:space="preserve"> ADDIN ZOTERO_ITEM CSL_CITATION {"citationID":"58S8dcnd","properties":{"formattedCitation":"{\\rtf (MISSIER \\i et al.\\i0{}, 2010)}","plainCitation":"(MISSIER et al., 2010)"},"citationItems":[{"id":149,"uris":["http://zotero.org/users/1122386/items/N3SRV2BD"],"uri":["http://zotero.org/users/1122386/items/N3SRV2BD"],"itemData":{"id":149,"type":"webpage","title":"PROV Dictionary","URL":"http://www.w3.org/TR/2013/WD-prov-dictionary-20130312/","author":[{"family":"Missier","given":"Paolo"},{"family":"Moreau","given":"Luc"},{"family":"Cheney","given":"James"},{"family":"Lebo","given":"Timothy"},{"family":"Soiland-Reyes","given":"Stian"},{"family":"Nies","given":"Tom De"},{"family":"Coppens","given":"Sam"}],"issued":{"date-parts":[["2010"]]},"accessed":{"date-parts":[["2013",3,26]]}}}],"schema":"https://github.com/citation-style-language/schema/raw/master/csl-citation.json"} </w:instrText>
      </w:r>
      <w:r w:rsidR="00FF7EF5">
        <w:rPr>
          <w:i/>
        </w:rPr>
        <w:fldChar w:fldCharType="separate"/>
      </w:r>
      <w:r w:rsidR="00CF4C4D" w:rsidRPr="00CF4C4D">
        <w:rPr>
          <w:rFonts w:cs="Times New Roman"/>
          <w:szCs w:val="24"/>
          <w:lang w:val="en-US"/>
        </w:rPr>
        <w:t xml:space="preserve">(MISSIER </w:t>
      </w:r>
      <w:r w:rsidR="00CF4C4D" w:rsidRPr="00CF4C4D">
        <w:rPr>
          <w:rFonts w:cs="Times New Roman"/>
          <w:i/>
          <w:iCs/>
          <w:szCs w:val="24"/>
          <w:lang w:val="en-US"/>
        </w:rPr>
        <w:t>et al.</w:t>
      </w:r>
      <w:r w:rsidR="00CF4C4D" w:rsidRPr="00CF4C4D">
        <w:rPr>
          <w:rFonts w:cs="Times New Roman"/>
          <w:szCs w:val="24"/>
          <w:lang w:val="en-US"/>
        </w:rPr>
        <w:t>, 2010)</w:t>
      </w:r>
      <w:r w:rsidR="00FF7EF5">
        <w:rPr>
          <w:i/>
        </w:rPr>
        <w:fldChar w:fldCharType="end"/>
      </w:r>
      <w:r w:rsidRPr="005F6E44">
        <w:rPr>
          <w:lang w:val="en-US"/>
        </w:rPr>
        <w:t xml:space="preserve">, PROV </w:t>
      </w:r>
      <w:r w:rsidRPr="005F6E44">
        <w:rPr>
          <w:i/>
          <w:lang w:val="en-US"/>
        </w:rPr>
        <w:t xml:space="preserve">Semantics (PROV-SEM) </w:t>
      </w:r>
      <w:r w:rsidR="00FF7EF5">
        <w:rPr>
          <w:i/>
        </w:rPr>
        <w:fldChar w:fldCharType="begin"/>
      </w:r>
      <w:r w:rsidR="00CF4C4D">
        <w:rPr>
          <w:i/>
          <w:lang w:val="en-US"/>
        </w:rPr>
        <w:instrText xml:space="preserve"> ADDIN ZOTERO_ITEM CSL_CITATION {"citationID":"N1AKeaRW","properties":{"formattedCitation":"(CHENEY, 2010)","plainCitation":"(CHENEY, 2010)"},"citationItems":[{"id":151,"uris":["http://zotero.org/users/1122386/items/FJERU6QC"],"uri":["http://zotero.org/users/1122386/items/FJERU6QC"],"itemData":{"id":151,"type":"webpage","title":"Semantics of the PROV Data Model","URL":"http://www.w3.org/TR/2013/WD-prov-sem-20130312/","author":[{"family":"Cheney","given":"James"}],"issued":{"date-parts":[["2010"]]},"accessed":{"date-parts":[["2013",3,26]]}}}],"schema":"https://github.com/citation-style-language/schema/raw/master/csl-citation.json"} </w:instrText>
      </w:r>
      <w:r w:rsidR="00FF7EF5">
        <w:rPr>
          <w:i/>
        </w:rPr>
        <w:fldChar w:fldCharType="separate"/>
      </w:r>
      <w:r w:rsidR="00CF4C4D" w:rsidRPr="00CF4C4D">
        <w:rPr>
          <w:rFonts w:cs="Times New Roman"/>
          <w:lang w:val="en-US"/>
        </w:rPr>
        <w:t>(CHENEY, 2010)</w:t>
      </w:r>
      <w:r w:rsidR="00FF7EF5">
        <w:rPr>
          <w:i/>
        </w:rPr>
        <w:fldChar w:fldCharType="end"/>
      </w:r>
      <w:ins w:id="423" w:author="Leonardo Murta" w:date="2013-04-29T10:21:00Z">
        <w:r w:rsidR="00021A6B" w:rsidRPr="009A093B">
          <w:rPr>
            <w:lang w:val="en-US"/>
          </w:rPr>
          <w:t>,</w:t>
        </w:r>
      </w:ins>
      <w:r>
        <w:rPr>
          <w:lang w:val="en-US"/>
        </w:rPr>
        <w:t xml:space="preserve"> and</w:t>
      </w:r>
      <w:r w:rsidRPr="005F6E44">
        <w:rPr>
          <w:lang w:val="en-US"/>
        </w:rPr>
        <w:t xml:space="preserve"> PROV </w:t>
      </w:r>
      <w:r w:rsidRPr="005F6E44">
        <w:rPr>
          <w:i/>
          <w:lang w:val="en-US"/>
        </w:rPr>
        <w:t xml:space="preserve">Implementations </w:t>
      </w:r>
      <w:r w:rsidR="00FF7EF5">
        <w:rPr>
          <w:i/>
        </w:rPr>
        <w:fldChar w:fldCharType="begin"/>
      </w:r>
      <w:r w:rsidR="00CF4C4D">
        <w:rPr>
          <w:i/>
          <w:lang w:val="en-US"/>
        </w:rPr>
        <w:instrText xml:space="preserve"> ADDIN ZOTERO_ITEM CSL_CITATION {"citationID":"S4dCTGaN","properties":{"formattedCitation":"{\\rtf (GROTH \\i et al.\\i0{}, 2012)}","plainCitation":"(GROTH et al., 2012)"},"citationItems":[{"id":153,"uris":["http://zotero.org/users/1122386/items/UTTQIU2U"],"uri":["http://zotero.org/users/1122386/items/UTTQIU2U"],"itemData":{"id":153,"type":"webpage","title":"ProvImplementations","URL":"http://www.w3.org/2011/prov/wiki/ProvImplementations","author":[{"family":"Groth","given":"Paul"},{"family":"Lebo","given":"Timothy"},{"family":"Moreau","given":"Luc"},{"family":"Soiland-Reyes","given":"Stian"},{"family":"Missier","given":"Paolo"},{"family":"Sahoo","given":"Satya"}],"issued":{"date-parts":[["2012"]]},"accessed":{"date-parts":[["2013",3,26]]}}}],"schema":"https://github.com/citation-style-language/schema/raw/master/csl-citation.json"} </w:instrText>
      </w:r>
      <w:r w:rsidR="00FF7EF5">
        <w:rPr>
          <w:i/>
        </w:rPr>
        <w:fldChar w:fldCharType="separate"/>
      </w:r>
      <w:r w:rsidR="00CF4C4D" w:rsidRPr="00CF4011">
        <w:rPr>
          <w:rFonts w:cs="Times New Roman"/>
          <w:szCs w:val="24"/>
          <w:lang w:val="en-US"/>
        </w:rPr>
        <w:t xml:space="preserve">(GROTH </w:t>
      </w:r>
      <w:r w:rsidR="00CF4C4D" w:rsidRPr="00CF4011">
        <w:rPr>
          <w:rFonts w:cs="Times New Roman"/>
          <w:i/>
          <w:iCs/>
          <w:szCs w:val="24"/>
          <w:lang w:val="en-US"/>
        </w:rPr>
        <w:t>et al.</w:t>
      </w:r>
      <w:r w:rsidR="00CF4C4D" w:rsidRPr="00CF4011">
        <w:rPr>
          <w:rFonts w:cs="Times New Roman"/>
          <w:szCs w:val="24"/>
          <w:lang w:val="en-US"/>
        </w:rPr>
        <w:t>, 2012)</w:t>
      </w:r>
      <w:r w:rsidR="00FF7EF5">
        <w:rPr>
          <w:i/>
        </w:rPr>
        <w:fldChar w:fldCharType="end"/>
      </w:r>
      <w:r>
        <w:rPr>
          <w:lang w:val="en-US"/>
        </w:rPr>
        <w:t xml:space="preserve"> .</w:t>
      </w:r>
    </w:p>
    <w:p w:rsidR="00130D6B" w:rsidRDefault="00FF7EF5" w:rsidP="00130D6B">
      <w:pPr>
        <w:rPr>
          <w:lang w:val="en-US"/>
        </w:rPr>
      </w:pPr>
      <w:r>
        <w:rPr>
          <w:lang w:val="en-US"/>
        </w:rPr>
        <w:fldChar w:fldCharType="begin"/>
      </w:r>
      <w:r w:rsidR="00130D6B">
        <w:rPr>
          <w:lang w:val="en-US"/>
        </w:rPr>
        <w:instrText xml:space="preserve"> REF _Ref352760846 \h </w:instrText>
      </w:r>
      <w:r>
        <w:rPr>
          <w:lang w:val="en-US"/>
        </w:rPr>
      </w:r>
      <w:r>
        <w:rPr>
          <w:lang w:val="en-US"/>
        </w:rPr>
        <w:fldChar w:fldCharType="separate"/>
      </w:r>
      <w:r w:rsidR="00176E0D" w:rsidRPr="002D2142">
        <w:rPr>
          <w:lang w:val="en-US"/>
        </w:rPr>
        <w:t xml:space="preserve">Figure </w:t>
      </w:r>
      <w:r w:rsidR="00176E0D">
        <w:rPr>
          <w:noProof/>
          <w:lang w:val="en-US"/>
        </w:rPr>
        <w:t>7</w:t>
      </w:r>
      <w:r>
        <w:rPr>
          <w:lang w:val="en-US"/>
        </w:rPr>
        <w:fldChar w:fldCharType="end"/>
      </w:r>
      <w:r w:rsidR="00130D6B">
        <w:rPr>
          <w:lang w:val="en-US"/>
        </w:rPr>
        <w:t xml:space="preserve"> illustrates the organiz</w:t>
      </w:r>
      <w:r w:rsidR="0005487B">
        <w:rPr>
          <w:lang w:val="en-US"/>
        </w:rPr>
        <w:t>ation of PROV. At its core, is the</w:t>
      </w:r>
      <w:r w:rsidR="00130D6B">
        <w:rPr>
          <w:lang w:val="en-US"/>
        </w:rPr>
        <w:t xml:space="preserve"> conceptual data model </w:t>
      </w:r>
      <w:r w:rsidR="0005487B">
        <w:rPr>
          <w:lang w:val="en-US"/>
        </w:rPr>
        <w:t>that</w:t>
      </w:r>
      <w:r w:rsidR="00130D6B">
        <w:rPr>
          <w:lang w:val="en-US"/>
        </w:rPr>
        <w:t xml:space="preserve"> defines </w:t>
      </w:r>
      <w:r w:rsidR="0005487B">
        <w:rPr>
          <w:lang w:val="en-US"/>
        </w:rPr>
        <w:t>the</w:t>
      </w:r>
      <w:r w:rsidR="00130D6B">
        <w:rPr>
          <w:lang w:val="en-US"/>
        </w:rPr>
        <w:t xml:space="preserve"> common vocabulary used to describe provenance. </w:t>
      </w:r>
      <w:r w:rsidR="0005487B">
        <w:rPr>
          <w:lang w:val="en-US"/>
        </w:rPr>
        <w:t xml:space="preserve">Inside the data model, there is a set of </w:t>
      </w:r>
      <w:r w:rsidR="00130D6B">
        <w:rPr>
          <w:lang w:val="en-US"/>
        </w:rPr>
        <w:t xml:space="preserve">constraints defined </w:t>
      </w:r>
      <w:r w:rsidR="0005487B">
        <w:rPr>
          <w:lang w:val="en-US"/>
        </w:rPr>
        <w:t>to aid developers in creating</w:t>
      </w:r>
      <w:r w:rsidR="00130D6B">
        <w:rPr>
          <w:lang w:val="en-US"/>
        </w:rPr>
        <w:t xml:space="preserve"> provenance </w:t>
      </w:r>
      <w:ins w:id="424" w:author="Kohwalter" w:date="2013-04-29T17:17:00Z">
        <w:r w:rsidR="00AB2015">
          <w:rPr>
            <w:lang w:val="en-US"/>
          </w:rPr>
          <w:t>programs to valida</w:t>
        </w:r>
      </w:ins>
      <w:ins w:id="425" w:author="Kohwalter" w:date="2013-04-29T17:18:00Z">
        <w:r w:rsidR="00AB2015">
          <w:rPr>
            <w:lang w:val="en-US"/>
          </w:rPr>
          <w:t>t</w:t>
        </w:r>
      </w:ins>
      <w:ins w:id="426" w:author="Kohwalter" w:date="2013-04-29T17:17:00Z">
        <w:r w:rsidR="00AB2015">
          <w:rPr>
            <w:lang w:val="en-US"/>
          </w:rPr>
          <w:t>e provenance sta</w:t>
        </w:r>
      </w:ins>
      <w:ins w:id="427" w:author="Kohwalter" w:date="2013-04-29T17:18:00Z">
        <w:r w:rsidR="00AB2015">
          <w:rPr>
            <w:lang w:val="en-US"/>
          </w:rPr>
          <w:t>tements.</w:t>
        </w:r>
      </w:ins>
      <w:r w:rsidR="00130D6B">
        <w:rPr>
          <w:lang w:val="en-US"/>
        </w:rPr>
        <w:t xml:space="preserve"> </w:t>
      </w:r>
      <w:r w:rsidR="00A60F90">
        <w:rPr>
          <w:lang w:val="en-US"/>
        </w:rPr>
        <w:t xml:space="preserve">In order to </w:t>
      </w:r>
      <w:r w:rsidR="00130D6B">
        <w:rPr>
          <w:lang w:val="en-US"/>
        </w:rPr>
        <w:t xml:space="preserve">support the interchange of provenance, </w:t>
      </w:r>
      <w:del w:id="428" w:author="Leonardo Murta" w:date="2013-04-29T10:24:00Z">
        <w:r w:rsidR="00A60F90" w:rsidDel="007002F5">
          <w:rPr>
            <w:lang w:val="en-US"/>
          </w:rPr>
          <w:delText xml:space="preserve">the </w:delText>
        </w:r>
      </w:del>
      <w:r w:rsidR="00A60F90">
        <w:rPr>
          <w:lang w:val="en-US"/>
        </w:rPr>
        <w:t>PROV defined</w:t>
      </w:r>
      <w:r w:rsidR="00130D6B">
        <w:rPr>
          <w:lang w:val="en-US"/>
        </w:rPr>
        <w:t xml:space="preserve"> protocols to locate</w:t>
      </w:r>
      <w:ins w:id="429" w:author="Kohwalter" w:date="2013-04-29T17:12:00Z">
        <w:r w:rsidR="00AB2015">
          <w:rPr>
            <w:lang w:val="en-US"/>
          </w:rPr>
          <w:t xml:space="preserve">, access, </w:t>
        </w:r>
      </w:ins>
      <w:ins w:id="430" w:author="Kohwalter" w:date="2013-04-29T17:14:00Z">
        <w:r w:rsidR="00AB2015">
          <w:rPr>
            <w:lang w:val="en-US"/>
          </w:rPr>
          <w:t xml:space="preserve">and </w:t>
        </w:r>
      </w:ins>
      <w:ins w:id="431" w:author="Kohwalter" w:date="2013-04-29T17:13:00Z">
        <w:r w:rsidR="00AB2015">
          <w:rPr>
            <w:lang w:val="en-US"/>
          </w:rPr>
          <w:t>connect sets of provenance</w:t>
        </w:r>
      </w:ins>
      <w:ins w:id="432" w:author="Kohwalter" w:date="2013-04-29T17:14:00Z">
        <w:r w:rsidR="00AB2015">
          <w:rPr>
            <w:lang w:val="en-US"/>
          </w:rPr>
          <w:t xml:space="preserve"> </w:t>
        </w:r>
      </w:ins>
      <w:ins w:id="433" w:author="Kohwalter" w:date="2013-04-29T17:15:00Z">
        <w:r w:rsidR="00AB2015">
          <w:rPr>
            <w:lang w:val="en-US"/>
          </w:rPr>
          <w:t xml:space="preserve">in order </w:t>
        </w:r>
      </w:ins>
      <w:ins w:id="434" w:author="Kohwalter" w:date="2013-04-29T17:14:00Z">
        <w:r w:rsidR="00AB2015">
          <w:rPr>
            <w:lang w:val="en-US"/>
          </w:rPr>
          <w:t>to aid their</w:t>
        </w:r>
      </w:ins>
      <w:ins w:id="435" w:author="Kohwalter" w:date="2013-04-29T17:15:00Z">
        <w:r w:rsidR="00AB2015">
          <w:rPr>
            <w:lang w:val="en-US"/>
          </w:rPr>
          <w:t xml:space="preserve"> interoperability</w:t>
        </w:r>
      </w:ins>
      <w:del w:id="436" w:author="Kohwalter" w:date="2013-04-29T17:13:00Z">
        <w:r w:rsidR="00130D6B" w:rsidDel="00AB2015">
          <w:rPr>
            <w:lang w:val="en-US"/>
          </w:rPr>
          <w:delText xml:space="preserve"> and access provenance, </w:delText>
        </w:r>
        <w:r w:rsidR="00A60F90" w:rsidDel="00AB2015">
          <w:rPr>
            <w:lang w:val="en-US"/>
          </w:rPr>
          <w:delText xml:space="preserve">to </w:delText>
        </w:r>
        <w:r w:rsidR="00130D6B" w:rsidDel="00AB2015">
          <w:rPr>
            <w:lang w:val="en-US"/>
          </w:rPr>
          <w:delText>connect sets of provenance</w:delText>
        </w:r>
        <w:r w:rsidR="00A60F90" w:rsidDel="00AB2015">
          <w:rPr>
            <w:lang w:val="en-US"/>
          </w:rPr>
          <w:delText>,</w:delText>
        </w:r>
        <w:r w:rsidR="00130D6B" w:rsidDel="00AB2015">
          <w:rPr>
            <w:lang w:val="en-US"/>
          </w:rPr>
          <w:delText xml:space="preserve"> and define </w:delText>
        </w:r>
        <w:r w:rsidR="00A60F90" w:rsidDel="00AB2015">
          <w:rPr>
            <w:lang w:val="en-US"/>
          </w:rPr>
          <w:delText>their interoperability</w:delText>
        </w:r>
      </w:del>
      <w:r w:rsidR="00130D6B">
        <w:rPr>
          <w:lang w:val="en-US"/>
        </w:rPr>
        <w:t>.</w:t>
      </w:r>
    </w:p>
    <w:p w:rsidR="00130D6B" w:rsidRDefault="00130D6B" w:rsidP="00130D6B">
      <w:pPr>
        <w:keepNext/>
        <w:framePr w:hSpace="180" w:wrap="around" w:vAnchor="text" w:hAnchor="text" w:y="1"/>
        <w:jc w:val="center"/>
      </w:pPr>
      <w:r>
        <w:rPr>
          <w:noProof/>
          <w:lang w:val="en-US"/>
        </w:rPr>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4"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130D6B" w:rsidRPr="005F6E44" w:rsidRDefault="00130D6B" w:rsidP="00130D6B">
      <w:pPr>
        <w:pStyle w:val="Caption"/>
        <w:framePr w:hSpace="180" w:wrap="around" w:vAnchor="text" w:hAnchor="text" w:y="1"/>
        <w:rPr>
          <w:lang w:val="en-US"/>
        </w:rPr>
      </w:pPr>
      <w:bookmarkStart w:id="437" w:name="_Ref352760846"/>
      <w:bookmarkStart w:id="438" w:name="_Toc352776697"/>
      <w:r w:rsidRPr="002D2142">
        <w:rPr>
          <w:lang w:val="en-US"/>
        </w:rPr>
        <w:t xml:space="preserve">Figure </w:t>
      </w:r>
      <w:r w:rsidR="00FF7EF5">
        <w:rPr>
          <w:lang w:val="en-US"/>
        </w:rPr>
        <w:fldChar w:fldCharType="begin"/>
      </w:r>
      <w:r>
        <w:rPr>
          <w:lang w:val="en-US"/>
        </w:rPr>
        <w:instrText xml:space="preserve"> SEQ Figure \* ARABIC </w:instrText>
      </w:r>
      <w:r w:rsidR="00FF7EF5">
        <w:rPr>
          <w:lang w:val="en-US"/>
        </w:rPr>
        <w:fldChar w:fldCharType="separate"/>
      </w:r>
      <w:r w:rsidR="00176E0D">
        <w:rPr>
          <w:noProof/>
          <w:lang w:val="en-US"/>
        </w:rPr>
        <w:t>7</w:t>
      </w:r>
      <w:r w:rsidR="00FF7EF5">
        <w:rPr>
          <w:lang w:val="en-US"/>
        </w:rPr>
        <w:fldChar w:fldCharType="end"/>
      </w:r>
      <w:bookmarkEnd w:id="437"/>
      <w:r w:rsidRPr="002D2142">
        <w:rPr>
          <w:lang w:val="en-US"/>
        </w:rPr>
        <w:t xml:space="preserve">: PROV organization. Source: </w:t>
      </w:r>
      <w:r w:rsidR="00FF7EF5">
        <w:fldChar w:fldCharType="begin"/>
      </w:r>
      <w:r w:rsidR="00CF4C4D">
        <w:rPr>
          <w:lang w:val="en-US"/>
        </w:rPr>
        <w:instrText xml:space="preserve"> ADDIN ZOTERO_ITEM CSL_CITATION {"citationID":"lpnhpb0co","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FF7EF5">
        <w:fldChar w:fldCharType="separate"/>
      </w:r>
      <w:bookmarkEnd w:id="438"/>
      <w:r w:rsidR="00CF4C4D" w:rsidRPr="00CF4C4D">
        <w:rPr>
          <w:rFonts w:cs="Times New Roman"/>
          <w:lang w:val="en-US"/>
        </w:rPr>
        <w:t>(GROTH; MOREAU, 2010)</w:t>
      </w:r>
      <w:r w:rsidR="00FF7EF5">
        <w:fldChar w:fldCharType="end"/>
      </w:r>
    </w:p>
    <w:p w:rsidR="00130D6B" w:rsidRDefault="00130D6B" w:rsidP="00130D6B">
      <w:pPr>
        <w:rPr>
          <w:ins w:id="439" w:author="Kohwalter" w:date="2013-04-29T17:26:00Z"/>
          <w:lang w:val="en-US"/>
        </w:rPr>
      </w:pPr>
      <w:r>
        <w:rPr>
          <w:lang w:val="en-US"/>
        </w:rPr>
        <w:t xml:space="preserve">Provenance can be used for many purposes, </w:t>
      </w:r>
      <w:r w:rsidR="00AB2015">
        <w:rPr>
          <w:lang w:val="en-US"/>
        </w:rPr>
        <w:t>from</w:t>
      </w:r>
      <w:r>
        <w:rPr>
          <w:lang w:val="en-US"/>
        </w:rPr>
        <w:t xml:space="preserve"> understanding how the data was collected in order to </w:t>
      </w:r>
      <w:r w:rsidR="00A60F90">
        <w:rPr>
          <w:lang w:val="en-US"/>
        </w:rPr>
        <w:t xml:space="preserve">use it, </w:t>
      </w:r>
      <w:ins w:id="440" w:author="Kohwalter" w:date="2013-04-29T17:20:00Z">
        <w:r w:rsidR="00AB2015">
          <w:rPr>
            <w:lang w:val="en-US"/>
          </w:rPr>
          <w:t xml:space="preserve">to </w:t>
        </w:r>
      </w:ins>
      <w:r w:rsidR="00A60F90">
        <w:rPr>
          <w:lang w:val="en-US"/>
        </w:rPr>
        <w:t>determine</w:t>
      </w:r>
      <w:r>
        <w:rPr>
          <w:lang w:val="en-US"/>
        </w:rPr>
        <w:t xml:space="preserve"> the object’s ownership</w:t>
      </w:r>
      <w:r w:rsidR="00A60F90">
        <w:rPr>
          <w:lang w:val="en-US"/>
        </w:rPr>
        <w:t xml:space="preserve">, and </w:t>
      </w:r>
      <w:ins w:id="441" w:author="Kohwalter" w:date="2013-04-29T17:20:00Z">
        <w:r w:rsidR="00AB2015">
          <w:rPr>
            <w:lang w:val="en-US"/>
          </w:rPr>
          <w:t>decide</w:t>
        </w:r>
      </w:ins>
      <w:r>
        <w:rPr>
          <w:lang w:val="en-US"/>
        </w:rPr>
        <w:t xml:space="preserve"> </w:t>
      </w:r>
      <w:r w:rsidR="00A60F90">
        <w:rPr>
          <w:lang w:val="en-US"/>
        </w:rPr>
        <w:t>if</w:t>
      </w:r>
      <w:r>
        <w:rPr>
          <w:lang w:val="en-US"/>
        </w:rPr>
        <w:t xml:space="preserve"> </w:t>
      </w:r>
      <w:r w:rsidR="00A60F90">
        <w:rPr>
          <w:lang w:val="en-US"/>
        </w:rPr>
        <w:t>the information is trustworthy</w:t>
      </w:r>
      <w:r>
        <w:rPr>
          <w:lang w:val="en-US"/>
        </w:rPr>
        <w:t xml:space="preserve">. It can also </w:t>
      </w:r>
      <w:r w:rsidR="00A60F90">
        <w:rPr>
          <w:lang w:val="en-US"/>
        </w:rPr>
        <w:t>be used to check if the</w:t>
      </w:r>
      <w:r>
        <w:rPr>
          <w:lang w:val="en-US"/>
        </w:rPr>
        <w:t xml:space="preserve"> steps used </w:t>
      </w:r>
      <w:r w:rsidR="00A60F90">
        <w:rPr>
          <w:lang w:val="en-US"/>
        </w:rPr>
        <w:t xml:space="preserve">in the process </w:t>
      </w:r>
      <w:r>
        <w:rPr>
          <w:lang w:val="en-US"/>
        </w:rPr>
        <w:t>to obtain the result</w:t>
      </w:r>
      <w:r w:rsidR="00A60F90">
        <w:rPr>
          <w:lang w:val="en-US"/>
        </w:rPr>
        <w:t xml:space="preserve"> is compatible with the</w:t>
      </w:r>
      <w:r>
        <w:rPr>
          <w:lang w:val="en-US"/>
        </w:rPr>
        <w:t xml:space="preserve"> requirements. Lastly, </w:t>
      </w:r>
      <w:ins w:id="442" w:author="Kohwalter" w:date="2013-04-29T17:23:00Z">
        <w:r w:rsidR="00560270">
          <w:rPr>
            <w:lang w:val="en-US"/>
          </w:rPr>
          <w:t xml:space="preserve">it can be used </w:t>
        </w:r>
      </w:ins>
      <w:r>
        <w:rPr>
          <w:lang w:val="en-US"/>
        </w:rPr>
        <w:t xml:space="preserve">to </w:t>
      </w:r>
      <w:del w:id="443" w:author="Kohwalter" w:date="2013-04-29T17:22:00Z">
        <w:r w:rsidDel="00560270">
          <w:rPr>
            <w:lang w:val="en-US"/>
          </w:rPr>
          <w:delText xml:space="preserve">reproduce </w:delText>
        </w:r>
      </w:del>
      <w:ins w:id="444" w:author="Kohwalter" w:date="2013-04-29T17:22:00Z">
        <w:r w:rsidR="00560270">
          <w:rPr>
            <w:lang w:val="en-US"/>
          </w:rPr>
          <w:t>show the necessary steps to</w:t>
        </w:r>
      </w:ins>
      <w:ins w:id="445" w:author="Kohwalter" w:date="2013-04-29T17:23:00Z">
        <w:r w:rsidR="00560270">
          <w:rPr>
            <w:lang w:val="en-US"/>
          </w:rPr>
          <w:t xml:space="preserve"> reproduce something</w:t>
        </w:r>
      </w:ins>
      <w:del w:id="446" w:author="Kohwalter" w:date="2013-04-29T17:23:00Z">
        <w:r w:rsidDel="00560270">
          <w:rPr>
            <w:lang w:val="en-US"/>
          </w:rPr>
          <w:delText>how something was generated</w:delText>
        </w:r>
      </w:del>
      <w:r>
        <w:rPr>
          <w:lang w:val="en-US"/>
        </w:rPr>
        <w:t xml:space="preserve">. </w:t>
      </w:r>
      <w:ins w:id="447" w:author="Kohwalter" w:date="2013-04-29T17:24:00Z">
        <w:r w:rsidR="00560270">
          <w:rPr>
            <w:lang w:val="en-US"/>
          </w:rPr>
          <w:t>The PROV model specification accommodates these usages of provenance and provi</w:t>
        </w:r>
      </w:ins>
      <w:ins w:id="448" w:author="Kohwalter" w:date="2013-04-29T17:25:00Z">
        <w:r w:rsidR="00560270">
          <w:rPr>
            <w:lang w:val="en-US"/>
          </w:rPr>
          <w:t xml:space="preserve">de </w:t>
        </w:r>
      </w:ins>
      <w:del w:id="449" w:author="Kohwalter" w:date="2013-04-29T17:25:00Z">
        <w:r w:rsidDel="00560270">
          <w:rPr>
            <w:lang w:val="en-US"/>
          </w:rPr>
          <w:delText xml:space="preserve">As a specification for provenance, the PROV model accommodates all those uses of provenance. However, different people may </w:delText>
        </w:r>
        <w:r w:rsidDel="00560270">
          <w:rPr>
            <w:lang w:val="en-US"/>
          </w:rPr>
          <w:lastRenderedPageBreak/>
          <w:delText xml:space="preserve">have different perspectives on provenance. Because of this, there are </w:delText>
        </w:r>
      </w:del>
      <w:r>
        <w:rPr>
          <w:lang w:val="en-US"/>
        </w:rPr>
        <w:t xml:space="preserve">three different </w:t>
      </w:r>
      <w:del w:id="450" w:author="Kohwalter" w:date="2013-04-29T17:25:00Z">
        <w:r w:rsidDel="00560270">
          <w:rPr>
            <w:lang w:val="en-US"/>
          </w:rPr>
          <w:delText xml:space="preserve">types </w:delText>
        </w:r>
      </w:del>
      <w:ins w:id="451" w:author="Kohwalter" w:date="2013-04-29T17:25:00Z">
        <w:r w:rsidR="00560270">
          <w:rPr>
            <w:lang w:val="en-US"/>
          </w:rPr>
          <w:t xml:space="preserve">ways to capture information according to the user’s perspective of provenance </w:t>
        </w:r>
      </w:ins>
      <w:del w:id="452" w:author="Kohwalter" w:date="2013-04-29T17:25:00Z">
        <w:r w:rsidDel="00560270">
          <w:rPr>
            <w:lang w:val="en-US"/>
          </w:rPr>
          <w:delText>of information that might be captured in provenance record</w:delText>
        </w:r>
      </w:del>
      <w:r w:rsidR="00FF7EF5">
        <w:rPr>
          <w:lang w:val="en-US"/>
        </w:rPr>
        <w:fldChar w:fldCharType="begin"/>
      </w:r>
      <w:r w:rsidR="00CF4C4D">
        <w:rPr>
          <w:lang w:val="en-US"/>
        </w:rPr>
        <w:instrText xml:space="preserve"> ADDIN ZOTERO_ITEM CSL_CITATION {"citationID":"213kh67qsj","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FF7EF5">
        <w:rPr>
          <w:lang w:val="en-US"/>
        </w:rPr>
        <w:fldChar w:fldCharType="separate"/>
      </w:r>
      <w:r w:rsidR="00CF4C4D" w:rsidRPr="00CF4C4D">
        <w:rPr>
          <w:rFonts w:cs="Times New Roman"/>
          <w:lang w:val="en-US"/>
        </w:rPr>
        <w:t>(GIL; MILES, 2010)</w:t>
      </w:r>
      <w:r w:rsidR="00FF7EF5">
        <w:rPr>
          <w:lang w:val="en-US"/>
        </w:rPr>
        <w:fldChar w:fldCharType="end"/>
      </w:r>
      <w:del w:id="453" w:author="Kohwalter" w:date="2013-04-29T17:25:00Z">
        <w:r w:rsidDel="00560270">
          <w:rPr>
            <w:lang w:val="en-US"/>
          </w:rPr>
          <w:delText>s</w:delText>
        </w:r>
      </w:del>
      <w:r>
        <w:rPr>
          <w:lang w:val="en-US"/>
        </w:rPr>
        <w:t>:</w:t>
      </w:r>
      <w:ins w:id="454" w:author="Kohwalter" w:date="2013-04-29T17:25:00Z">
        <w:r w:rsidR="00560270">
          <w:rPr>
            <w:lang w:val="en-US"/>
          </w:rPr>
          <w:t xml:space="preserve"> Agent-centered, object-centere</w:t>
        </w:r>
      </w:ins>
      <w:ins w:id="455" w:author="Kohwalter" w:date="2013-04-29T17:26:00Z">
        <w:r w:rsidR="00560270">
          <w:rPr>
            <w:lang w:val="en-US"/>
          </w:rPr>
          <w:t>d, and process-centered provenance.</w:t>
        </w:r>
      </w:ins>
    </w:p>
    <w:p w:rsidR="00560270" w:rsidDel="00560270" w:rsidRDefault="00560270" w:rsidP="00560270">
      <w:pPr>
        <w:rPr>
          <w:del w:id="456" w:author="Kohwalter" w:date="2013-04-29T17:28:00Z"/>
          <w:lang w:val="en-US"/>
        </w:rPr>
      </w:pPr>
      <w:ins w:id="457" w:author="Kohwalter" w:date="2013-04-29T17:26:00Z">
        <w:r>
          <w:rPr>
            <w:lang w:val="en-US"/>
          </w:rPr>
          <w:t>The agent-centered approach focus on describing entities involved in the generation or manipulation of the information</w:t>
        </w:r>
      </w:ins>
      <w:ins w:id="458" w:author="Kohwalter" w:date="2013-04-29T17:27:00Z">
        <w:r>
          <w:rPr>
            <w:lang w:val="en-US"/>
          </w:rPr>
          <w:t xml:space="preserve">, while process-centered focus on capturing actions and steps used to generate the information. Lastly, the object-centered </w:t>
        </w:r>
      </w:ins>
      <w:ins w:id="459" w:author="Kohwalter" w:date="2013-04-29T17:28:00Z">
        <w:r>
          <w:rPr>
            <w:lang w:val="en-US"/>
          </w:rPr>
          <w:t>approach traces</w:t>
        </w:r>
      </w:ins>
      <w:ins w:id="460" w:author="Kohwalter" w:date="2013-04-29T17:27:00Z">
        <w:r>
          <w:rPr>
            <w:lang w:val="en-US"/>
          </w:rPr>
          <w:t xml:space="preserve"> the origins of a document</w:t>
        </w:r>
      </w:ins>
      <w:ins w:id="461" w:author="Kohwalter" w:date="2013-04-29T17:28:00Z">
        <w:r>
          <w:rPr>
            <w:lang w:val="en-US"/>
          </w:rPr>
          <w:t xml:space="preserve"> or artifact to other artifacts.</w:t>
        </w:r>
      </w:ins>
    </w:p>
    <w:p w:rsidR="00130D6B" w:rsidRPr="00CE31F6" w:rsidDel="00560270" w:rsidRDefault="00130D6B" w:rsidP="00560270">
      <w:pPr>
        <w:rPr>
          <w:del w:id="462" w:author="Kohwalter" w:date="2013-04-29T17:28:00Z"/>
          <w:lang w:val="en-US"/>
        </w:rPr>
      </w:pPr>
      <w:del w:id="463" w:author="Kohwalter" w:date="2013-04-29T17:28:00Z">
        <w:r w:rsidRPr="00CE31F6" w:rsidDel="00560270">
          <w:rPr>
            <w:b/>
            <w:i/>
            <w:lang w:val="en-US"/>
          </w:rPr>
          <w:delText>Agent-centered provenance</w:delText>
        </w:r>
        <w:r w:rsidRPr="00CE31F6" w:rsidDel="00560270">
          <w:rPr>
            <w:lang w:val="en-US"/>
          </w:rPr>
          <w:delText>: describes which entities were involved in generating or manipulating the information in question.</w:delText>
        </w:r>
      </w:del>
    </w:p>
    <w:p w:rsidR="00130D6B" w:rsidRPr="00CE31F6" w:rsidDel="00560270" w:rsidRDefault="00130D6B" w:rsidP="00560270">
      <w:pPr>
        <w:rPr>
          <w:del w:id="464" w:author="Kohwalter" w:date="2013-04-29T17:28:00Z"/>
          <w:lang w:val="en-US"/>
        </w:rPr>
      </w:pPr>
      <w:del w:id="465" w:author="Kohwalter" w:date="2013-04-29T17:28:00Z">
        <w:r w:rsidRPr="00CE31F6" w:rsidDel="00560270">
          <w:rPr>
            <w:b/>
            <w:i/>
            <w:lang w:val="en-US"/>
          </w:rPr>
          <w:delText>Object-centered provenance</w:delText>
        </w:r>
        <w:r w:rsidRPr="00CE31F6" w:rsidDel="00560270">
          <w:rPr>
            <w:lang w:val="en-US"/>
          </w:rPr>
          <w:delText>: traces the origins of portions of a document to other documents.</w:delText>
        </w:r>
      </w:del>
    </w:p>
    <w:p w:rsidR="00130D6B" w:rsidRPr="00CE31F6" w:rsidRDefault="00130D6B" w:rsidP="00560270">
      <w:pPr>
        <w:rPr>
          <w:lang w:val="en-US"/>
        </w:rPr>
      </w:pPr>
      <w:del w:id="466" w:author="Kohwalter" w:date="2013-04-29T17:28:00Z">
        <w:r w:rsidRPr="00CE31F6" w:rsidDel="00560270">
          <w:rPr>
            <w:b/>
            <w:i/>
            <w:lang w:val="en-US"/>
          </w:rPr>
          <w:delText>Process-centered provenance</w:delText>
        </w:r>
        <w:r w:rsidRPr="00CE31F6" w:rsidDel="00560270">
          <w:rPr>
            <w:lang w:val="en-US"/>
          </w:rPr>
          <w:delText>: captures the actions and steps taken to generate the information in question.</w:delText>
        </w:r>
      </w:del>
    </w:p>
    <w:p w:rsidR="00130D6B" w:rsidRDefault="00130D6B" w:rsidP="00130D6B">
      <w:pPr>
        <w:pStyle w:val="Heading3"/>
        <w:rPr>
          <w:lang w:val="en-US"/>
        </w:rPr>
      </w:pPr>
      <w:bookmarkStart w:id="467" w:name="_Toc352784495"/>
      <w:r>
        <w:rPr>
          <w:lang w:val="en-US"/>
        </w:rPr>
        <w:t xml:space="preserve">Types and </w:t>
      </w:r>
      <w:bookmarkEnd w:id="467"/>
      <w:r w:rsidR="00BE280E">
        <w:rPr>
          <w:lang w:val="en-US"/>
        </w:rPr>
        <w:t>RELATIONS</w:t>
      </w:r>
    </w:p>
    <w:p w:rsidR="00130D6B" w:rsidRDefault="00130D6B" w:rsidP="00130D6B">
      <w:pPr>
        <w:rPr>
          <w:ins w:id="468" w:author="Kohwalter" w:date="2013-04-29T17:29:00Z"/>
          <w:lang w:val="en-US"/>
        </w:rPr>
      </w:pPr>
      <w:r>
        <w:rPr>
          <w:lang w:val="en-US"/>
        </w:rPr>
        <w:t xml:space="preserve">PROV also uses a graph, similar to the provenance graph from OPM, to represent </w:t>
      </w:r>
      <w:ins w:id="469" w:author="Kohwalter" w:date="2013-04-29T17:29:00Z">
        <w:r w:rsidR="00560270">
          <w:rPr>
            <w:lang w:val="en-US"/>
          </w:rPr>
          <w:t xml:space="preserve">the </w:t>
        </w:r>
      </w:ins>
      <w:r>
        <w:rPr>
          <w:lang w:val="en-US"/>
        </w:rPr>
        <w:t>provenance information. This graph is also characterized by having edges representing relationships between vertices and three types of vertices</w:t>
      </w:r>
      <w:r w:rsidR="00A60F90">
        <w:rPr>
          <w:lang w:val="en-US"/>
        </w:rPr>
        <w:t xml:space="preserve"> </w:t>
      </w:r>
      <w:r w:rsidR="00FF7EF5">
        <w:rPr>
          <w:lang w:val="en-US"/>
        </w:rPr>
        <w:fldChar w:fldCharType="begin"/>
      </w:r>
      <w:r w:rsidR="00CF4C4D">
        <w:rPr>
          <w:lang w:val="en-US"/>
        </w:rPr>
        <w:instrText xml:space="preserve"> ADDIN ZOTERO_ITEM CSL_CITATION {"citationID":"2mnk95j0am","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FF7EF5">
        <w:rPr>
          <w:lang w:val="en-US"/>
        </w:rPr>
        <w:fldChar w:fldCharType="separate"/>
      </w:r>
      <w:r w:rsidR="00CF4C4D" w:rsidRPr="00CF4C4D">
        <w:rPr>
          <w:rFonts w:cs="Times New Roman"/>
          <w:lang w:val="en-US"/>
        </w:rPr>
        <w:t>(GIL; MILES, 2010)</w:t>
      </w:r>
      <w:r w:rsidR="00FF7EF5">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130D6B" w:rsidRDefault="00560270" w:rsidP="00D87969">
      <w:pPr>
        <w:rPr>
          <w:lang w:val="en-US"/>
        </w:rPr>
      </w:pPr>
      <w:ins w:id="470" w:author="Kohwalter" w:date="2013-04-29T17:29:00Z">
        <w:r>
          <w:rPr>
            <w:lang w:val="en-US"/>
          </w:rPr>
          <w:t xml:space="preserve">Similar to </w:t>
        </w:r>
        <w:r w:rsidRPr="003A3241">
          <w:rPr>
            <w:i/>
            <w:lang w:val="en-US"/>
          </w:rPr>
          <w:t>artifacts</w:t>
        </w:r>
        <w:r>
          <w:rPr>
            <w:lang w:val="en-US"/>
          </w:rPr>
          <w:t xml:space="preserve"> from OPM, </w:t>
        </w:r>
        <w:r w:rsidRPr="003A3241">
          <w:rPr>
            <w:i/>
            <w:lang w:val="en-US"/>
          </w:rPr>
          <w:t>entities</w:t>
        </w:r>
        <w:r>
          <w:rPr>
            <w:lang w:val="en-US"/>
          </w:rPr>
          <w:t xml:space="preserve"> </w:t>
        </w:r>
      </w:ins>
      <w:ins w:id="471" w:author="Kohwalter" w:date="2013-04-29T17:30:00Z">
        <w:r>
          <w:rPr>
            <w:lang w:val="en-US"/>
          </w:rPr>
          <w:t xml:space="preserve">represents physical or digital </w:t>
        </w:r>
      </w:ins>
      <w:ins w:id="472" w:author="Kohwalter" w:date="2013-04-29T17:31:00Z">
        <w:r>
          <w:rPr>
            <w:lang w:val="en-US"/>
          </w:rPr>
          <w:t>objects like a document, the web, and material objects</w:t>
        </w:r>
      </w:ins>
      <w:ins w:id="473" w:author="Kohwalter" w:date="2013-04-29T17:30:00Z">
        <w:r>
          <w:rPr>
            <w:lang w:val="en-US"/>
          </w:rPr>
          <w:t>.</w:t>
        </w:r>
      </w:ins>
      <w:ins w:id="474" w:author="Kohwalter" w:date="2013-04-29T17:31:00Z">
        <w:r>
          <w:rPr>
            <w:lang w:val="en-US"/>
          </w:rPr>
          <w:t xml:space="preserve"> </w:t>
        </w:r>
      </w:ins>
      <w:ins w:id="475" w:author="Kohwalter" w:date="2013-04-29T17:34:00Z">
        <w:r w:rsidR="003A3241" w:rsidRPr="003A3241">
          <w:rPr>
            <w:i/>
            <w:lang w:val="en-US"/>
          </w:rPr>
          <w:t>Activities</w:t>
        </w:r>
        <w:r w:rsidR="003A3241">
          <w:rPr>
            <w:lang w:val="en-US"/>
          </w:rPr>
          <w:t>, which are</w:t>
        </w:r>
      </w:ins>
      <w:ins w:id="476" w:author="Kohwalter" w:date="2013-04-29T17:31:00Z">
        <w:r>
          <w:rPr>
            <w:lang w:val="en-US"/>
          </w:rPr>
          <w:t xml:space="preserve"> similar to </w:t>
        </w:r>
        <w:r w:rsidRPr="003A3241">
          <w:rPr>
            <w:i/>
            <w:lang w:val="en-US"/>
          </w:rPr>
          <w:t>processes</w:t>
        </w:r>
        <w:r>
          <w:rPr>
            <w:lang w:val="en-US"/>
          </w:rPr>
          <w:t xml:space="preserve"> in OPM, </w:t>
        </w:r>
      </w:ins>
      <w:ins w:id="477" w:author="Kohwalter" w:date="2013-04-29T17:32:00Z">
        <w:r w:rsidR="003A3241">
          <w:rPr>
            <w:lang w:val="en-US"/>
          </w:rPr>
          <w:t>are actions taken to</w:t>
        </w:r>
      </w:ins>
      <w:ins w:id="478" w:author="Kohwalter" w:date="2013-04-29T17:30:00Z">
        <w:r>
          <w:rPr>
            <w:lang w:val="en-US"/>
          </w:rPr>
          <w:t xml:space="preserve"> </w:t>
        </w:r>
      </w:ins>
      <w:ins w:id="479" w:author="Kohwalter" w:date="2013-04-29T17:32:00Z">
        <w:r w:rsidR="003A3241">
          <w:rPr>
            <w:lang w:val="en-US"/>
          </w:rPr>
          <w:t>change or inter</w:t>
        </w:r>
      </w:ins>
      <w:ins w:id="480" w:author="Kohwalter" w:date="2013-04-29T17:33:00Z">
        <w:r w:rsidR="003A3241">
          <w:rPr>
            <w:lang w:val="en-US"/>
          </w:rPr>
          <w:t xml:space="preserve">act with </w:t>
        </w:r>
        <w:r w:rsidR="003A3241" w:rsidRPr="003A3241">
          <w:rPr>
            <w:i/>
            <w:lang w:val="en-US"/>
          </w:rPr>
          <w:t>entities</w:t>
        </w:r>
        <w:r w:rsidR="003A3241">
          <w:rPr>
            <w:lang w:val="en-US"/>
          </w:rPr>
          <w:t xml:space="preserve"> or </w:t>
        </w:r>
        <w:r w:rsidR="003A3241" w:rsidRPr="003A3241">
          <w:rPr>
            <w:i/>
            <w:lang w:val="en-US"/>
          </w:rPr>
          <w:t>agents</w:t>
        </w:r>
        <w:r w:rsidR="003A3241">
          <w:rPr>
            <w:lang w:val="en-US"/>
          </w:rPr>
          <w:t xml:space="preserve">. Lastly, an </w:t>
        </w:r>
        <w:r w:rsidR="003A3241" w:rsidRPr="003A3241">
          <w:rPr>
            <w:i/>
            <w:lang w:val="en-US"/>
          </w:rPr>
          <w:t>agent</w:t>
        </w:r>
        <w:r w:rsidR="003A3241">
          <w:rPr>
            <w:lang w:val="en-US"/>
          </w:rPr>
          <w:t xml:space="preserve"> is a person, software, organization or </w:t>
        </w:r>
        <w:r w:rsidR="003A3241" w:rsidRPr="003A3241">
          <w:rPr>
            <w:i/>
            <w:lang w:val="en-US"/>
          </w:rPr>
          <w:t>entities</w:t>
        </w:r>
        <w:r w:rsidR="003A3241">
          <w:rPr>
            <w:lang w:val="en-US"/>
          </w:rPr>
          <w:t xml:space="preserve"> that </w:t>
        </w:r>
      </w:ins>
      <w:ins w:id="481" w:author="Kohwalter" w:date="2013-04-29T17:34:00Z">
        <w:r w:rsidR="003A3241">
          <w:rPr>
            <w:lang w:val="en-US"/>
          </w:rPr>
          <w:t>have responsibilities.</w:t>
        </w:r>
      </w:ins>
      <w:ins w:id="482" w:author="Kohwalter" w:date="2013-04-29T17:35:00Z">
        <w:r w:rsidR="003A3241">
          <w:rPr>
            <w:lang w:val="en-US"/>
          </w:rPr>
          <w:t xml:space="preserve"> This responsibility is</w:t>
        </w:r>
      </w:ins>
      <w:ins w:id="483" w:author="Kohwalter" w:date="2013-04-29T17:36:00Z">
        <w:r w:rsidR="003A3241">
          <w:rPr>
            <w:lang w:val="en-US"/>
          </w:rPr>
          <w:t xml:space="preserve"> </w:t>
        </w:r>
      </w:ins>
      <w:ins w:id="484" w:author="Kohwalter" w:date="2013-04-29T17:37:00Z">
        <w:r w:rsidR="003A3241">
          <w:rPr>
            <w:lang w:val="en-US"/>
          </w:rPr>
          <w:t xml:space="preserve">a </w:t>
        </w:r>
      </w:ins>
      <w:ins w:id="485" w:author="Kohwalter" w:date="2013-04-29T17:36:00Z">
        <w:r w:rsidR="003A3241">
          <w:rPr>
            <w:lang w:val="en-US"/>
          </w:rPr>
          <w:t>link</w:t>
        </w:r>
      </w:ins>
      <w:ins w:id="486" w:author="Kohwalter" w:date="2013-04-29T17:37:00Z">
        <w:r w:rsidR="003A3241">
          <w:rPr>
            <w:lang w:val="en-US"/>
          </w:rPr>
          <w:t xml:space="preserve"> to</w:t>
        </w:r>
      </w:ins>
      <w:ins w:id="487" w:author="Kohwalter" w:date="2013-04-29T17:36:00Z">
        <w:r w:rsidR="003A3241">
          <w:rPr>
            <w:lang w:val="en-US"/>
          </w:rPr>
          <w:t xml:space="preserve"> an activity</w:t>
        </w:r>
      </w:ins>
      <w:ins w:id="488" w:author="Kohwalter" w:date="2013-04-29T17:37:00Z">
        <w:r w:rsidR="003A3241">
          <w:rPr>
            <w:lang w:val="en-US"/>
          </w:rPr>
          <w:t>. S</w:t>
        </w:r>
      </w:ins>
      <w:ins w:id="489" w:author="Kohwalter" w:date="2013-04-29T17:36:00Z">
        <w:r w:rsidR="003A3241">
          <w:rPr>
            <w:lang w:val="en-US"/>
          </w:rPr>
          <w:t>everal agents can have responsibilities to the same activity</w:t>
        </w:r>
      </w:ins>
      <w:ins w:id="490" w:author="Kohwalter" w:date="2013-04-29T17:37:00Z">
        <w:r w:rsidR="003A3241">
          <w:rPr>
            <w:lang w:val="en-US"/>
          </w:rPr>
          <w:t xml:space="preserve"> and a single agent can have responsibilities over several activities.</w:t>
        </w:r>
      </w:ins>
      <w:ins w:id="491" w:author="Kohwalter" w:date="2013-04-29T17:38:00Z">
        <w:r w:rsidR="003A3241">
          <w:rPr>
            <w:lang w:val="en-US"/>
          </w:rPr>
          <w:t xml:space="preserve"> Agents can also act on behalf of other agents, representing their interests when they are unavailable.</w:t>
        </w:r>
      </w:ins>
      <w:ins w:id="492" w:author="Kohwalter" w:date="2013-04-29T17:39:00Z">
        <w:r w:rsidR="003A3241">
          <w:rPr>
            <w:lang w:val="en-US"/>
          </w:rPr>
          <w:t xml:space="preserve"> These </w:t>
        </w:r>
      </w:ins>
      <w:ins w:id="493" w:author="Kohwalter" w:date="2013-04-29T17:40:00Z">
        <w:r w:rsidR="003A3241">
          <w:rPr>
            <w:lang w:val="en-US"/>
          </w:rPr>
          <w:t xml:space="preserve">causal </w:t>
        </w:r>
      </w:ins>
      <w:ins w:id="494" w:author="Kohwalter" w:date="2013-04-29T17:39:00Z">
        <w:r w:rsidR="003A3241">
          <w:rPr>
            <w:lang w:val="en-US"/>
          </w:rPr>
          <w:t>relations are some of the possible relationships available in PROV and are represented by edges in the provenance graph</w:t>
        </w:r>
      </w:ins>
      <w:ins w:id="495" w:author="Kohwalter" w:date="2013-04-29T17:40:00Z">
        <w:r w:rsidR="003A3241">
          <w:rPr>
            <w:lang w:val="en-US"/>
          </w:rPr>
          <w:t xml:space="preserve">, </w:t>
        </w:r>
        <w:r w:rsidR="003A3241" w:rsidRPr="00D87969">
          <w:rPr>
            <w:lang w:val="en-US"/>
          </w:rPr>
          <w:t>similarl</w:t>
        </w:r>
      </w:ins>
      <w:ins w:id="496" w:author="Kohwalter" w:date="2013-04-29T18:16:00Z">
        <w:r w:rsidR="00D87969">
          <w:rPr>
            <w:lang w:val="en-US"/>
          </w:rPr>
          <w:t>y to OPM.</w:t>
        </w:r>
      </w:ins>
      <w:r w:rsidR="00130D6B">
        <w:rPr>
          <w:lang w:val="en-US"/>
        </w:rPr>
        <w:t xml:space="preserve"> </w:t>
      </w:r>
      <w:r w:rsidR="00FF7EF5">
        <w:rPr>
          <w:lang w:val="en-US"/>
        </w:rPr>
        <w:fldChar w:fldCharType="begin"/>
      </w:r>
      <w:r w:rsidR="00130D6B">
        <w:rPr>
          <w:lang w:val="en-US"/>
        </w:rPr>
        <w:instrText xml:space="preserve"> REF _Ref352767570 \h </w:instrText>
      </w:r>
      <w:r w:rsidR="00FF7EF5">
        <w:rPr>
          <w:lang w:val="en-US"/>
        </w:rPr>
      </w:r>
      <w:r w:rsidR="00FF7EF5">
        <w:rPr>
          <w:lang w:val="en-US"/>
        </w:rPr>
        <w:fldChar w:fldCharType="separate"/>
      </w:r>
      <w:r w:rsidR="00176E0D" w:rsidRPr="009E1563">
        <w:rPr>
          <w:lang w:val="en-US"/>
        </w:rPr>
        <w:t xml:space="preserve">Figure </w:t>
      </w:r>
      <w:r w:rsidR="00176E0D">
        <w:rPr>
          <w:noProof/>
          <w:lang w:val="en-US"/>
        </w:rPr>
        <w:t>8</w:t>
      </w:r>
      <w:r w:rsidR="00FF7EF5">
        <w:rPr>
          <w:lang w:val="en-US"/>
        </w:rPr>
        <w:fldChar w:fldCharType="end"/>
      </w:r>
      <w:r w:rsidR="00130D6B">
        <w:rPr>
          <w:lang w:val="en-US"/>
        </w:rPr>
        <w:t xml:space="preserve"> illustrates those </w:t>
      </w:r>
      <w:r w:rsidR="00E84D40">
        <w:rPr>
          <w:lang w:val="en-US"/>
        </w:rPr>
        <w:t>vertex</w:t>
      </w:r>
      <w:r w:rsidR="00130D6B">
        <w:rPr>
          <w:lang w:val="en-US"/>
        </w:rPr>
        <w:t xml:space="preserve"> types and their respective shapes in the graph along with some possible relations between them. These relations, as well as other possible relations, are defined below according to PROV-DM </w:t>
      </w:r>
      <w:r w:rsidR="00FF7EF5">
        <w:rPr>
          <w:lang w:val="en-US"/>
        </w:rPr>
        <w:fldChar w:fldCharType="begin"/>
      </w:r>
      <w:r w:rsidR="00CF4C4D">
        <w:rPr>
          <w:lang w:val="en-US"/>
        </w:rPr>
        <w:instrText xml:space="preserve"> ADDIN ZOTERO_ITEM CSL_CITATION {"citationID":"29bvgon5il","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FF7EF5">
        <w:rPr>
          <w:lang w:val="en-US"/>
        </w:rPr>
        <w:fldChar w:fldCharType="separate"/>
      </w:r>
      <w:r w:rsidR="00CF4C4D" w:rsidRPr="00CF4C4D">
        <w:rPr>
          <w:rFonts w:cs="Times New Roman"/>
          <w:lang w:val="en-US"/>
        </w:rPr>
        <w:t>(MOREAU; MISSIER, 2010a)</w:t>
      </w:r>
      <w:r w:rsidR="00FF7EF5">
        <w:rPr>
          <w:lang w:val="en-US"/>
        </w:rPr>
        <w:fldChar w:fldCharType="end"/>
      </w:r>
      <w:r w:rsidR="00130D6B">
        <w:rPr>
          <w:lang w:val="en-US"/>
        </w:rPr>
        <w:t>:</w:t>
      </w:r>
    </w:p>
    <w:p w:rsidR="00130D6B" w:rsidRDefault="00336201" w:rsidP="00336201">
      <w:pPr>
        <w:keepNext/>
        <w:framePr w:hSpace="180" w:wrap="around" w:vAnchor="text" w:hAnchor="text" w:y="1"/>
        <w:ind w:firstLine="0"/>
        <w:jc w:val="center"/>
      </w:pPr>
      <w:r>
        <w:rPr>
          <w:noProof/>
          <w:lang w:val="en-US"/>
        </w:rPr>
        <w:lastRenderedPageBreak/>
        <w:drawing>
          <wp:inline distT="0" distB="0" distL="0" distR="0">
            <wp:extent cx="5410200" cy="2893203"/>
            <wp:effectExtent l="19050" t="0" r="0" b="0"/>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srcRect/>
                    <a:stretch>
                      <a:fillRect/>
                    </a:stretch>
                  </pic:blipFill>
                  <pic:spPr bwMode="auto">
                    <a:xfrm>
                      <a:off x="0" y="0"/>
                      <a:ext cx="5410200" cy="2893203"/>
                    </a:xfrm>
                    <a:prstGeom prst="rect">
                      <a:avLst/>
                    </a:prstGeom>
                    <a:noFill/>
                    <a:ln w="9525">
                      <a:noFill/>
                      <a:miter lim="800000"/>
                      <a:headEnd/>
                      <a:tailEnd/>
                    </a:ln>
                  </pic:spPr>
                </pic:pic>
              </a:graphicData>
            </a:graphic>
          </wp:inline>
        </w:drawing>
      </w:r>
    </w:p>
    <w:p w:rsidR="00130D6B" w:rsidRPr="009E1563" w:rsidRDefault="00130D6B" w:rsidP="00336201">
      <w:pPr>
        <w:pStyle w:val="Caption"/>
        <w:framePr w:hSpace="180" w:wrap="around" w:vAnchor="text" w:hAnchor="text" w:y="1"/>
        <w:rPr>
          <w:lang w:val="en-US"/>
        </w:rPr>
      </w:pPr>
      <w:bookmarkStart w:id="497" w:name="_Ref352767570"/>
      <w:bookmarkStart w:id="498" w:name="_Toc352776698"/>
      <w:r w:rsidRPr="009E1563">
        <w:rPr>
          <w:lang w:val="en-US"/>
        </w:rPr>
        <w:t xml:space="preserve">Figure </w:t>
      </w:r>
      <w:r w:rsidR="00FF7EF5">
        <w:rPr>
          <w:lang w:val="en-US"/>
        </w:rPr>
        <w:fldChar w:fldCharType="begin"/>
      </w:r>
      <w:r>
        <w:rPr>
          <w:lang w:val="en-US"/>
        </w:rPr>
        <w:instrText xml:space="preserve"> SEQ Figure \* ARABIC </w:instrText>
      </w:r>
      <w:r w:rsidR="00FF7EF5">
        <w:rPr>
          <w:lang w:val="en-US"/>
        </w:rPr>
        <w:fldChar w:fldCharType="separate"/>
      </w:r>
      <w:r w:rsidR="00176E0D">
        <w:rPr>
          <w:noProof/>
          <w:lang w:val="en-US"/>
        </w:rPr>
        <w:t>8</w:t>
      </w:r>
      <w:r w:rsidR="00FF7EF5">
        <w:rPr>
          <w:lang w:val="en-US"/>
        </w:rPr>
        <w:fldChar w:fldCharType="end"/>
      </w:r>
      <w:bookmarkEnd w:id="497"/>
      <w:r w:rsidRPr="009E1563">
        <w:rPr>
          <w:lang w:val="en-US"/>
        </w:rPr>
        <w:t>: PROV Entities and relations</w:t>
      </w:r>
      <w:r>
        <w:rPr>
          <w:lang w:val="en-US"/>
        </w:rPr>
        <w:t>.</w:t>
      </w:r>
      <w:bookmarkEnd w:id="498"/>
    </w:p>
    <w:p w:rsidR="003A3241" w:rsidRDefault="003A3241" w:rsidP="00130D6B">
      <w:pPr>
        <w:rPr>
          <w:ins w:id="499" w:author="Kohwalter" w:date="2013-04-29T17:51:00Z"/>
          <w:lang w:val="en-US"/>
        </w:rPr>
      </w:pPr>
      <w:ins w:id="500" w:author="Kohwalter" w:date="2013-04-29T17:41:00Z">
        <w:r>
          <w:rPr>
            <w:lang w:val="en-US"/>
          </w:rPr>
          <w:t xml:space="preserve">Just like in OPM, the relationship denoted by </w:t>
        </w:r>
      </w:ins>
      <w:proofErr w:type="gramStart"/>
      <w:ins w:id="501" w:author="Kohwalter" w:date="2013-04-29T17:57:00Z">
        <w:r w:rsidR="00BB6E5F">
          <w:rPr>
            <w:lang w:val="en-US"/>
          </w:rPr>
          <w:t>an</w:t>
        </w:r>
      </w:ins>
      <w:proofErr w:type="gramEnd"/>
      <w:ins w:id="502" w:author="Kohwalter" w:date="2013-04-29T17:41:00Z">
        <w:r>
          <w:rPr>
            <w:lang w:val="en-US"/>
          </w:rPr>
          <w:t xml:space="preserve"> </w:t>
        </w:r>
        <w:r>
          <w:rPr>
            <w:i/>
            <w:lang w:val="en-US"/>
          </w:rPr>
          <w:t>used</w:t>
        </w:r>
        <w:r>
          <w:rPr>
            <w:lang w:val="en-US"/>
          </w:rPr>
          <w:t xml:space="preserve"> edge from an </w:t>
        </w:r>
        <w:r w:rsidRPr="00BB6E5F">
          <w:rPr>
            <w:i/>
            <w:lang w:val="en-US"/>
          </w:rPr>
          <w:t>a</w:t>
        </w:r>
      </w:ins>
      <w:ins w:id="503" w:author="Kohwalter" w:date="2013-04-29T17:42:00Z">
        <w:r w:rsidRPr="00BB6E5F">
          <w:rPr>
            <w:i/>
            <w:lang w:val="en-US"/>
          </w:rPr>
          <w:t>ctivity</w:t>
        </w:r>
        <w:r>
          <w:rPr>
            <w:lang w:val="en-US"/>
          </w:rPr>
          <w:t xml:space="preserve"> to an </w:t>
        </w:r>
        <w:r w:rsidRPr="00BB6E5F">
          <w:rPr>
            <w:i/>
            <w:lang w:val="en-US"/>
          </w:rPr>
          <w:t>entity</w:t>
        </w:r>
        <w:r>
          <w:rPr>
            <w:lang w:val="en-US"/>
          </w:rPr>
          <w:t xml:space="preserve"> indicates</w:t>
        </w:r>
        <w:r w:rsidR="0026029E">
          <w:rPr>
            <w:lang w:val="en-US"/>
          </w:rPr>
          <w:t xml:space="preserve"> that the </w:t>
        </w:r>
        <w:r w:rsidR="0026029E" w:rsidRPr="00BB6E5F">
          <w:rPr>
            <w:i/>
            <w:lang w:val="en-US"/>
          </w:rPr>
          <w:t>activity</w:t>
        </w:r>
        <w:r w:rsidR="0026029E">
          <w:rPr>
            <w:lang w:val="en-US"/>
          </w:rPr>
          <w:t xml:space="preserve"> needed the </w:t>
        </w:r>
        <w:r w:rsidR="0026029E" w:rsidRPr="00BB6E5F">
          <w:rPr>
            <w:i/>
            <w:lang w:val="en-US"/>
          </w:rPr>
          <w:t>entity</w:t>
        </w:r>
        <w:r w:rsidR="0026029E">
          <w:rPr>
            <w:lang w:val="en-US"/>
          </w:rPr>
          <w:t xml:space="preserve"> for his operation. And before this </w:t>
        </w:r>
      </w:ins>
      <w:ins w:id="504" w:author="Kohwalter" w:date="2013-04-29T17:43:00Z">
        <w:r w:rsidR="0026029E">
          <w:rPr>
            <w:lang w:val="en-US"/>
          </w:rPr>
          <w:t>occurrence</w:t>
        </w:r>
      </w:ins>
      <w:ins w:id="505" w:author="Kohwalter" w:date="2013-04-29T17:42:00Z">
        <w:r w:rsidR="0026029E">
          <w:rPr>
            <w:lang w:val="en-US"/>
          </w:rPr>
          <w:t>, the</w:t>
        </w:r>
      </w:ins>
      <w:ins w:id="506" w:author="Kohwalter" w:date="2013-04-29T17:43:00Z">
        <w:r w:rsidR="0026029E">
          <w:rPr>
            <w:lang w:val="en-US"/>
          </w:rPr>
          <w:t xml:space="preserve"> </w:t>
        </w:r>
        <w:r w:rsidR="0026029E" w:rsidRPr="00BB6E5F">
          <w:rPr>
            <w:i/>
            <w:lang w:val="en-US"/>
          </w:rPr>
          <w:t>activity</w:t>
        </w:r>
        <w:r w:rsidR="0026029E">
          <w:rPr>
            <w:lang w:val="en-US"/>
          </w:rPr>
          <w:t xml:space="preserve"> did not require the </w:t>
        </w:r>
        <w:r w:rsidR="0026029E" w:rsidRPr="00BB6E5F">
          <w:rPr>
            <w:i/>
            <w:lang w:val="en-US"/>
          </w:rPr>
          <w:t>entity</w:t>
        </w:r>
        <w:r w:rsidR="0026029E">
          <w:rPr>
            <w:lang w:val="en-US"/>
          </w:rPr>
          <w:t xml:space="preserve"> and did not affect it unless otherwise specified by another relation. The relationship denoted by </w:t>
        </w:r>
        <w:proofErr w:type="spellStart"/>
        <w:r w:rsidR="0026029E" w:rsidRPr="00BB6E5F">
          <w:rPr>
            <w:i/>
            <w:lang w:val="en-US"/>
          </w:rPr>
          <w:t>wasStarted</w:t>
        </w:r>
      </w:ins>
      <w:ins w:id="507" w:author="Kohwalter" w:date="2013-04-29T17:44:00Z">
        <w:r w:rsidR="0026029E" w:rsidRPr="00BB6E5F">
          <w:rPr>
            <w:i/>
            <w:lang w:val="en-US"/>
          </w:rPr>
          <w:t>By</w:t>
        </w:r>
        <w:proofErr w:type="spellEnd"/>
        <w:r w:rsidR="0026029E">
          <w:rPr>
            <w:lang w:val="en-US"/>
          </w:rPr>
          <w:t xml:space="preserve"> edge from an </w:t>
        </w:r>
        <w:r w:rsidR="0026029E" w:rsidRPr="00BB6E5F">
          <w:rPr>
            <w:i/>
            <w:lang w:val="en-US"/>
          </w:rPr>
          <w:t>activity</w:t>
        </w:r>
        <w:r w:rsidR="0026029E">
          <w:rPr>
            <w:lang w:val="en-US"/>
          </w:rPr>
          <w:t xml:space="preserve"> to an </w:t>
        </w:r>
        <w:r w:rsidR="0026029E" w:rsidRPr="00BB6E5F">
          <w:rPr>
            <w:i/>
            <w:lang w:val="en-US"/>
          </w:rPr>
          <w:t>entity</w:t>
        </w:r>
      </w:ins>
      <w:ins w:id="508" w:author="Kohwalter" w:date="2013-04-29T17:50:00Z">
        <w:r w:rsidR="0026029E">
          <w:rPr>
            <w:lang w:val="en-US"/>
          </w:rPr>
          <w:t xml:space="preserve">, or between </w:t>
        </w:r>
        <w:r w:rsidR="0026029E" w:rsidRPr="00BB6E5F">
          <w:rPr>
            <w:i/>
            <w:lang w:val="en-US"/>
          </w:rPr>
          <w:t>activities</w:t>
        </w:r>
        <w:r w:rsidR="0026029E">
          <w:rPr>
            <w:lang w:val="en-US"/>
          </w:rPr>
          <w:t>,</w:t>
        </w:r>
      </w:ins>
      <w:ins w:id="509" w:author="Kohwalter" w:date="2013-04-29T17:44:00Z">
        <w:r w:rsidR="0026029E">
          <w:rPr>
            <w:lang w:val="en-US"/>
          </w:rPr>
          <w:t xml:space="preserve"> indicates that the</w:t>
        </w:r>
      </w:ins>
      <w:ins w:id="510" w:author="Kohwalter" w:date="2013-04-29T17:45:00Z">
        <w:r w:rsidR="0026029E">
          <w:rPr>
            <w:lang w:val="en-US"/>
          </w:rPr>
          <w:t xml:space="preserve"> </w:t>
        </w:r>
        <w:r w:rsidR="0026029E" w:rsidRPr="00BB6E5F">
          <w:rPr>
            <w:i/>
            <w:lang w:val="en-US"/>
          </w:rPr>
          <w:t>entity</w:t>
        </w:r>
        <w:r w:rsidR="0026029E">
          <w:rPr>
            <w:lang w:val="en-US"/>
          </w:rPr>
          <w:t xml:space="preserve"> was</w:t>
        </w:r>
      </w:ins>
      <w:ins w:id="511" w:author="Kohwalter" w:date="2013-04-29T17:46:00Z">
        <w:r w:rsidR="0026029E">
          <w:rPr>
            <w:lang w:val="en-US"/>
          </w:rPr>
          <w:t xml:space="preserve"> the trigger that started the </w:t>
        </w:r>
        <w:r w:rsidR="0026029E" w:rsidRPr="00BB6E5F">
          <w:rPr>
            <w:i/>
            <w:lang w:val="en-US"/>
          </w:rPr>
          <w:t>activity</w:t>
        </w:r>
      </w:ins>
      <w:ins w:id="512" w:author="Kohwalter" w:date="2013-04-29T17:47:00Z">
        <w:r w:rsidR="0026029E">
          <w:rPr>
            <w:lang w:val="en-US"/>
          </w:rPr>
          <w:t xml:space="preserve">, similar to </w:t>
        </w:r>
        <w:proofErr w:type="spellStart"/>
        <w:r w:rsidR="0026029E" w:rsidRPr="00BB6E5F">
          <w:rPr>
            <w:i/>
            <w:lang w:val="en-US"/>
          </w:rPr>
          <w:t>wasTriggeredBy</w:t>
        </w:r>
        <w:proofErr w:type="spellEnd"/>
        <w:r w:rsidR="0026029E">
          <w:rPr>
            <w:lang w:val="en-US"/>
          </w:rPr>
          <w:t xml:space="preserve"> from OPM.</w:t>
        </w:r>
      </w:ins>
      <w:ins w:id="513" w:author="Kohwalter" w:date="2013-04-29T17:48:00Z">
        <w:r w:rsidR="0026029E">
          <w:rPr>
            <w:lang w:val="en-US"/>
          </w:rPr>
          <w:t xml:space="preserve"> Similar to start, the </w:t>
        </w:r>
      </w:ins>
      <w:proofErr w:type="spellStart"/>
      <w:r w:rsidR="00BB6E5F">
        <w:rPr>
          <w:lang w:val="en-US"/>
        </w:rPr>
        <w:t>wasEndedBy</w:t>
      </w:r>
      <w:proofErr w:type="spellEnd"/>
      <w:ins w:id="514" w:author="Kohwalter" w:date="2013-04-29T17:48:00Z">
        <w:r w:rsidR="0026029E">
          <w:rPr>
            <w:lang w:val="en-US"/>
          </w:rPr>
          <w:t xml:space="preserve"> relationship indicates when the </w:t>
        </w:r>
        <w:r w:rsidR="0026029E" w:rsidRPr="00BB6E5F">
          <w:rPr>
            <w:i/>
            <w:lang w:val="en-US"/>
          </w:rPr>
          <w:t>activity</w:t>
        </w:r>
        <w:r w:rsidR="0026029E">
          <w:rPr>
            <w:lang w:val="en-US"/>
          </w:rPr>
          <w:t xml:space="preserve"> ended its execution</w:t>
        </w:r>
      </w:ins>
      <w:ins w:id="515" w:author="Kohwalter" w:date="2013-04-29T17:49:00Z">
        <w:r w:rsidR="0026029E">
          <w:rPr>
            <w:lang w:val="en-US"/>
          </w:rPr>
          <w:t xml:space="preserve"> from an </w:t>
        </w:r>
        <w:r w:rsidR="0026029E" w:rsidRPr="00BB6E5F">
          <w:rPr>
            <w:i/>
            <w:lang w:val="en-US"/>
          </w:rPr>
          <w:t>entity</w:t>
        </w:r>
      </w:ins>
      <w:ins w:id="516" w:author="Kohwalter" w:date="2013-04-29T17:50:00Z">
        <w:r w:rsidR="0026029E">
          <w:rPr>
            <w:lang w:val="en-US"/>
          </w:rPr>
          <w:t xml:space="preserve"> or </w:t>
        </w:r>
        <w:r w:rsidR="0026029E" w:rsidRPr="00BB6E5F">
          <w:rPr>
            <w:i/>
            <w:lang w:val="en-US"/>
          </w:rPr>
          <w:t>activity</w:t>
        </w:r>
      </w:ins>
      <w:ins w:id="517" w:author="Kohwalter" w:date="2013-04-29T17:49:00Z">
        <w:r w:rsidR="0026029E">
          <w:rPr>
            <w:lang w:val="en-US"/>
          </w:rPr>
          <w:t>.</w:t>
        </w:r>
      </w:ins>
    </w:p>
    <w:p w:rsidR="0026029E" w:rsidRDefault="0026029E" w:rsidP="00130D6B">
      <w:pPr>
        <w:rPr>
          <w:ins w:id="518" w:author="Kohwalter" w:date="2013-04-29T18:04:00Z"/>
          <w:lang w:val="en-US"/>
        </w:rPr>
      </w:pPr>
      <w:ins w:id="519" w:author="Kohwalter" w:date="2013-04-29T17:51:00Z">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w:t>
        </w:r>
      </w:ins>
      <w:ins w:id="520" w:author="Kohwalter" w:date="2013-04-29T17:53:00Z">
        <w:r w:rsidR="00BB6E5F">
          <w:rPr>
            <w:lang w:val="en-US"/>
          </w:rPr>
          <w:t xml:space="preserve">also </w:t>
        </w:r>
      </w:ins>
      <w:ins w:id="521" w:author="Kohwalter" w:date="2013-04-29T17:51:00Z">
        <w:r>
          <w:rPr>
            <w:lang w:val="en-US"/>
          </w:rPr>
          <w:t>similar to their OPM’s counterparts.</w:t>
        </w:r>
      </w:ins>
      <w:ins w:id="522" w:author="Kohwalter" w:date="2013-04-29T17:54:00Z">
        <w:r w:rsidR="00BB6E5F">
          <w:rPr>
            <w:lang w:val="en-US"/>
          </w:rPr>
          <w:t xml:space="preserve"> The </w:t>
        </w:r>
        <w:proofErr w:type="spellStart"/>
        <w:r w:rsidR="00BB6E5F" w:rsidRPr="00BB6E5F">
          <w:rPr>
            <w:i/>
            <w:lang w:val="en-US"/>
          </w:rPr>
          <w:t>wasInvalidadedBy</w:t>
        </w:r>
        <w:proofErr w:type="spellEnd"/>
        <w:r w:rsidR="00BB6E5F">
          <w:rPr>
            <w:lang w:val="en-US"/>
          </w:rPr>
          <w:t xml:space="preserve"> relationship between entities indicates that the entity is no longer available for usage.</w:t>
        </w:r>
      </w:ins>
      <w:ins w:id="523" w:author="Kohwalter" w:date="2013-04-29T17:56:00Z">
        <w:r w:rsidR="00BB6E5F">
          <w:rPr>
            <w:lang w:val="en-US"/>
          </w:rPr>
          <w:t xml:space="preserve"> For example, in the cake scenario if the butter was home-made and there was only enough milk to make it for the cake and not the icing, then the milk was </w:t>
        </w:r>
        <w:proofErr w:type="spellStart"/>
        <w:r w:rsidR="00BB6E5F">
          <w:rPr>
            <w:lang w:val="en-US"/>
          </w:rPr>
          <w:t>invalidaded</w:t>
        </w:r>
        <w:proofErr w:type="spellEnd"/>
        <w:r w:rsidR="00BB6E5F">
          <w:rPr>
            <w:lang w:val="en-US"/>
          </w:rPr>
          <w:t xml:space="preserve"> by the butter, since there is no more left for future usage.</w:t>
        </w:r>
      </w:ins>
      <w:r w:rsidR="00BB6E5F">
        <w:rPr>
          <w:lang w:val="en-US"/>
        </w:rPr>
        <w:t xml:space="preserve"> </w:t>
      </w:r>
      <w:ins w:id="524" w:author="Kohwalter" w:date="2013-04-29T17:58:00Z">
        <w:r w:rsidR="00BB6E5F">
          <w:rPr>
            <w:lang w:val="en-US"/>
          </w:rPr>
          <w:t xml:space="preserve">The </w:t>
        </w:r>
        <w:proofErr w:type="spellStart"/>
        <w:r w:rsidR="00BB6E5F" w:rsidRPr="00BB6E5F">
          <w:rPr>
            <w:i/>
            <w:lang w:val="en-US"/>
          </w:rPr>
          <w:t>wasInformedBy</w:t>
        </w:r>
        <w:proofErr w:type="spellEnd"/>
        <w:r w:rsidR="00BB6E5F">
          <w:rPr>
            <w:lang w:val="en-US"/>
          </w:rPr>
          <w:t xml:space="preserve"> edge indicates an exchange of </w:t>
        </w:r>
      </w:ins>
      <w:ins w:id="525" w:author="Kohwalter" w:date="2013-04-29T17:59:00Z">
        <w:r w:rsidR="00BB6E5F">
          <w:rPr>
            <w:lang w:val="en-US"/>
          </w:rPr>
          <w:t xml:space="preserve">an </w:t>
        </w:r>
        <w:r w:rsidR="00BB6E5F" w:rsidRPr="00BB6E5F">
          <w:rPr>
            <w:i/>
            <w:lang w:val="en-US"/>
          </w:rPr>
          <w:t>entity</w:t>
        </w:r>
      </w:ins>
      <w:ins w:id="526" w:author="Kohwalter" w:date="2013-04-29T17:58:00Z">
        <w:r w:rsidR="00BB6E5F">
          <w:rPr>
            <w:lang w:val="en-US"/>
          </w:rPr>
          <w:t xml:space="preserve"> between two activities.</w:t>
        </w:r>
      </w:ins>
      <w:ins w:id="527" w:author="Kohwalter" w:date="2013-04-29T18:00:00Z">
        <w:r w:rsidR="00BB6E5F">
          <w:rPr>
            <w:lang w:val="en-US"/>
          </w:rPr>
          <w:t xml:space="preserve"> In the cake example, it is unspecified the </w:t>
        </w:r>
        <w:r w:rsidR="00BB6E5F" w:rsidRPr="00BB6E5F">
          <w:rPr>
            <w:i/>
            <w:lang w:val="en-US"/>
          </w:rPr>
          <w:t>cake batter</w:t>
        </w:r>
        <w:r w:rsidR="00BB6E5F">
          <w:rPr>
            <w:lang w:val="en-US"/>
          </w:rPr>
          <w:t xml:space="preserve"> between </w:t>
        </w:r>
        <w:r w:rsidR="00BB6E5F" w:rsidRPr="00BB6E5F">
          <w:rPr>
            <w:i/>
            <w:lang w:val="en-US"/>
          </w:rPr>
          <w:t>mix</w:t>
        </w:r>
        <w:r w:rsidR="00BB6E5F">
          <w:rPr>
            <w:lang w:val="en-US"/>
          </w:rPr>
          <w:t xml:space="preserve"> and </w:t>
        </w:r>
        <w:r w:rsidR="00BB6E5F" w:rsidRPr="00BB6E5F">
          <w:rPr>
            <w:i/>
            <w:lang w:val="en-US"/>
          </w:rPr>
          <w:t>bake</w:t>
        </w:r>
        <w:r w:rsidR="00BB6E5F">
          <w:rPr>
            <w:lang w:val="en-US"/>
          </w:rPr>
          <w:t>.</w:t>
        </w:r>
      </w:ins>
      <w:ins w:id="528" w:author="Kohwalter" w:date="2013-04-29T18:01:00Z">
        <w:r w:rsidR="00BB6E5F">
          <w:rPr>
            <w:lang w:val="en-US"/>
          </w:rPr>
          <w:t xml:space="preserve"> The relationship </w:t>
        </w:r>
        <w:proofErr w:type="spellStart"/>
        <w:r w:rsidR="00BB6E5F" w:rsidRPr="00BB6E5F">
          <w:rPr>
            <w:i/>
            <w:lang w:val="en-US"/>
          </w:rPr>
          <w:t>wasAttributedTo</w:t>
        </w:r>
        <w:proofErr w:type="spellEnd"/>
        <w:r w:rsidR="00BB6E5F">
          <w:rPr>
            <w:lang w:val="en-US"/>
          </w:rPr>
          <w:t xml:space="preserve"> from an </w:t>
        </w:r>
        <w:r w:rsidR="00BB6E5F" w:rsidRPr="00BB6E5F">
          <w:rPr>
            <w:i/>
            <w:lang w:val="en-US"/>
          </w:rPr>
          <w:t>entity</w:t>
        </w:r>
        <w:r w:rsidR="00BB6E5F">
          <w:rPr>
            <w:lang w:val="en-US"/>
          </w:rPr>
          <w:t xml:space="preserve"> to an </w:t>
        </w:r>
        <w:r w:rsidR="00BB6E5F" w:rsidRPr="00BB6E5F">
          <w:rPr>
            <w:i/>
            <w:lang w:val="en-US"/>
          </w:rPr>
          <w:t>agent</w:t>
        </w:r>
        <w:r w:rsidR="00BB6E5F">
          <w:rPr>
            <w:lang w:val="en-US"/>
          </w:rPr>
          <w:t xml:space="preserve"> indicates that the </w:t>
        </w:r>
        <w:r w:rsidR="00BB6E5F" w:rsidRPr="00BB6E5F">
          <w:rPr>
            <w:i/>
            <w:lang w:val="en-US"/>
          </w:rPr>
          <w:t>entity</w:t>
        </w:r>
      </w:ins>
      <w:ins w:id="529" w:author="Kohwalter" w:date="2013-04-29T18:02:00Z">
        <w:r w:rsidR="00BB6E5F">
          <w:rPr>
            <w:lang w:val="en-US"/>
          </w:rPr>
          <w:t xml:space="preserve"> is now assigned to that </w:t>
        </w:r>
        <w:r w:rsidR="00BB6E5F" w:rsidRPr="00BB6E5F">
          <w:rPr>
            <w:i/>
            <w:lang w:val="en-US"/>
          </w:rPr>
          <w:t>agent</w:t>
        </w:r>
        <w:r w:rsidR="006F0527">
          <w:rPr>
            <w:lang w:val="en-US"/>
          </w:rPr>
          <w:t xml:space="preserve">, while </w:t>
        </w:r>
        <w:proofErr w:type="spellStart"/>
        <w:r w:rsidR="006F0527" w:rsidRPr="006F0527">
          <w:rPr>
            <w:i/>
            <w:lang w:val="en-US"/>
          </w:rPr>
          <w:t>wasAssociatedTo</w:t>
        </w:r>
        <w:proofErr w:type="spellEnd"/>
        <w:r w:rsidR="006F0527">
          <w:rPr>
            <w:lang w:val="en-US"/>
          </w:rPr>
          <w:t xml:space="preserve"> from an </w:t>
        </w:r>
        <w:r w:rsidR="006F0527" w:rsidRPr="006F0527">
          <w:rPr>
            <w:i/>
            <w:lang w:val="en-US"/>
          </w:rPr>
          <w:t>activity</w:t>
        </w:r>
        <w:r w:rsidR="006F0527">
          <w:rPr>
            <w:lang w:val="en-US"/>
          </w:rPr>
          <w:t xml:space="preserve"> to an </w:t>
        </w:r>
        <w:r w:rsidR="006F0527" w:rsidRPr="006F0527">
          <w:rPr>
            <w:i/>
            <w:lang w:val="en-US"/>
          </w:rPr>
          <w:t>agent</w:t>
        </w:r>
      </w:ins>
      <w:ins w:id="530" w:author="Kohwalter" w:date="2013-04-29T18:03:00Z">
        <w:r w:rsidR="006F0527">
          <w:rPr>
            <w:lang w:val="en-US"/>
          </w:rPr>
          <w:t xml:space="preserve"> indicates that the </w:t>
        </w:r>
        <w:r w:rsidR="006F0527" w:rsidRPr="006F0527">
          <w:rPr>
            <w:i/>
            <w:lang w:val="en-US"/>
          </w:rPr>
          <w:t>agent</w:t>
        </w:r>
        <w:r w:rsidR="006F0527">
          <w:rPr>
            <w:lang w:val="en-US"/>
          </w:rPr>
          <w:t xml:space="preserve"> had a responsibility or role in the </w:t>
        </w:r>
        <w:r w:rsidR="006F0527" w:rsidRPr="006F0527">
          <w:rPr>
            <w:i/>
            <w:lang w:val="en-US"/>
          </w:rPr>
          <w:t>activity</w:t>
        </w:r>
        <w:r w:rsidR="006F0527">
          <w:rPr>
            <w:lang w:val="en-US"/>
          </w:rPr>
          <w:t>.</w:t>
        </w:r>
      </w:ins>
    </w:p>
    <w:p w:rsidR="00130D6B" w:rsidDel="0026029E" w:rsidRDefault="00C611E5" w:rsidP="003165BB">
      <w:pPr>
        <w:rPr>
          <w:del w:id="531" w:author="Kohwalter" w:date="2013-04-29T17:45:00Z"/>
          <w:szCs w:val="24"/>
          <w:lang w:val="en-US"/>
        </w:rPr>
      </w:pPr>
      <w:ins w:id="532" w:author="Kohwalter" w:date="2013-04-29T18:05:00Z">
        <w:r>
          <w:rPr>
            <w:lang w:val="en-US"/>
          </w:rPr>
          <w:t>The relationshi</w:t>
        </w:r>
      </w:ins>
      <w:ins w:id="533" w:author="Kohwalter" w:date="2013-04-29T18:06:00Z">
        <w:r>
          <w:rPr>
            <w:lang w:val="en-US"/>
          </w:rPr>
          <w:t xml:space="preserve">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w:t>
        </w:r>
      </w:ins>
      <w:ins w:id="534" w:author="Kohwalter" w:date="2013-04-29T18:07:00Z">
        <w:r>
          <w:rPr>
            <w:lang w:val="en-US"/>
          </w:rPr>
          <w:t xml:space="preserve">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the other </w:t>
        </w:r>
        <w:r w:rsidRPr="00C611E5">
          <w:rPr>
            <w:i/>
            <w:lang w:val="en-US"/>
          </w:rPr>
          <w:t>entity</w:t>
        </w:r>
        <w:r>
          <w:rPr>
            <w:lang w:val="en-US"/>
          </w:rPr>
          <w:t>.</w:t>
        </w:r>
      </w:ins>
      <w:ins w:id="535" w:author="Kohwalter" w:date="2013-04-29T18:09:00Z">
        <w:r>
          <w:rPr>
            <w:lang w:val="en-US"/>
          </w:rPr>
          <w:t xml:space="preserve"> The edge </w:t>
        </w:r>
        <w:proofErr w:type="spellStart"/>
        <w:r>
          <w:rPr>
            <w:i/>
            <w:lang w:val="en-US"/>
          </w:rPr>
          <w:t>wasQuotedFrom</w:t>
        </w:r>
        <w:proofErr w:type="spellEnd"/>
        <w:r>
          <w:rPr>
            <w:lang w:val="en-US"/>
          </w:rPr>
          <w:t xml:space="preserve"> indicates “</w:t>
        </w:r>
        <w:r w:rsidRPr="00C611E5">
          <w:rPr>
            <w:i/>
            <w:lang w:val="en-US"/>
          </w:rPr>
          <w:t xml:space="preserve">the repeat of an entity, such as text or image, by </w:t>
        </w:r>
        <w:r w:rsidRPr="00C611E5">
          <w:rPr>
            <w:i/>
            <w:lang w:val="en-US"/>
          </w:rPr>
          <w:lastRenderedPageBreak/>
          <w:t>someone who may or may not be its original author</w:t>
        </w:r>
        <w:r>
          <w:rPr>
            <w:lang w:val="en-US"/>
          </w:rPr>
          <w:t xml:space="preserve">” </w:t>
        </w:r>
      </w:ins>
      <w:r w:rsidR="00FF7EF5">
        <w:rPr>
          <w:lang w:val="en-US"/>
        </w:rPr>
        <w:fldChar w:fldCharType="begin"/>
      </w:r>
      <w:r>
        <w:rPr>
          <w:lang w:val="en-US"/>
        </w:rPr>
        <w:instrText xml:space="preserve"> ADDIN ZOTERO_ITEM CSL_CITATION {"citationID":"19nbl26mq7","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FF7EF5">
        <w:rPr>
          <w:lang w:val="en-US"/>
        </w:rPr>
        <w:fldChar w:fldCharType="separate"/>
      </w:r>
      <w:r w:rsidRPr="00C611E5">
        <w:rPr>
          <w:rFonts w:cs="Times New Roman"/>
          <w:lang w:val="en-US"/>
        </w:rPr>
        <w:t>(LEBO; SAHOO; MCGUINESS, 2010)</w:t>
      </w:r>
      <w:r w:rsidR="00FF7EF5">
        <w:rPr>
          <w:lang w:val="en-US"/>
        </w:rPr>
        <w:fldChar w:fldCharType="end"/>
      </w:r>
      <w:ins w:id="536" w:author="Kohwalter" w:date="2013-04-29T18:11:00Z">
        <w:r>
          <w:rPr>
            <w:lang w:val="en-US"/>
          </w:rPr>
          <w:t xml:space="preserve">. </w:t>
        </w:r>
      </w:ins>
      <w:ins w:id="537" w:author="Kohwalter" w:date="2013-04-29T18:15:00Z">
        <w:r w:rsidR="004C772B">
          <w:rPr>
            <w:lang w:val="en-US"/>
          </w:rPr>
          <w:t>Just l</w:t>
        </w:r>
      </w:ins>
      <w:ins w:id="538" w:author="Kohwalter" w:date="2013-04-29T18:11:00Z">
        <w:r>
          <w:rPr>
            <w:lang w:val="en-US"/>
          </w:rPr>
          <w:t>ike this definition quote from Lebo.</w:t>
        </w:r>
      </w:ins>
      <w:ins w:id="539" w:author="Kohwalter" w:date="2013-04-29T18:12:00Z">
        <w:r>
          <w:rPr>
            <w:lang w:val="en-US"/>
          </w:rPr>
          <w:t xml:space="preserv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w:t>
        </w:r>
      </w:ins>
      <w:ins w:id="540" w:author="Kohwalter" w:date="2013-04-29T18:14:00Z">
        <w:r w:rsidR="00E00763">
          <w:rPr>
            <w:lang w:val="en-US"/>
          </w:rPr>
          <w:t>affected</w:t>
        </w:r>
      </w:ins>
      <w:ins w:id="541" w:author="Kohwalter" w:date="2013-04-29T18:12:00Z">
        <w:r>
          <w:rPr>
            <w:lang w:val="en-US"/>
          </w:rPr>
          <w:t xml:space="preserve"> </w:t>
        </w:r>
      </w:ins>
      <w:ins w:id="542" w:author="Kohwalter" w:date="2013-04-29T18:13:00Z">
        <w:r w:rsidR="00E00763">
          <w:rPr>
            <w:lang w:val="en-US"/>
          </w:rPr>
          <w:t xml:space="preserve">another </w:t>
        </w:r>
        <w:r w:rsidR="00E00763">
          <w:rPr>
            <w:i/>
            <w:lang w:val="en-US"/>
          </w:rPr>
          <w:t>entity, activity</w:t>
        </w:r>
        <w:r w:rsidR="00E00763">
          <w:rPr>
            <w:lang w:val="en-US"/>
          </w:rPr>
          <w:t xml:space="preserve"> or</w:t>
        </w:r>
        <w:r w:rsidR="00E00763">
          <w:rPr>
            <w:i/>
            <w:lang w:val="en-US"/>
          </w:rPr>
          <w:t xml:space="preserve"> agent</w:t>
        </w:r>
      </w:ins>
      <w:ins w:id="543" w:author="Kohwalter" w:date="2013-04-29T18:14:00Z">
        <w:r w:rsidR="00E00763">
          <w:rPr>
            <w:lang w:val="en-US"/>
          </w:rPr>
          <w:t xml:space="preserve"> by influencing it.</w:t>
        </w:r>
      </w:ins>
      <w:del w:id="544" w:author="Kohwalter" w:date="2013-04-29T17:45:00Z">
        <w:r w:rsidR="00130D6B" w:rsidRPr="0097740B" w:rsidDel="0026029E">
          <w:rPr>
            <w:b/>
            <w:lang w:val="en-US"/>
          </w:rPr>
          <w:delText>Usage</w:delText>
        </w:r>
        <w:r w:rsidR="00130D6B" w:rsidDel="0026029E">
          <w:rPr>
            <w:lang w:val="en-US"/>
          </w:rPr>
          <w:delText xml:space="preserve">: </w:delText>
        </w:r>
        <w:r w:rsidR="00130D6B" w:rsidRPr="001E187B" w:rsidDel="0026029E">
          <w:rPr>
            <w:szCs w:val="24"/>
            <w:lang w:val="en-US"/>
          </w:rPr>
          <w:delText>A [</w:delText>
        </w:r>
        <w:r w:rsidR="00130D6B" w:rsidRPr="001E187B" w:rsidDel="0026029E">
          <w:rPr>
            <w:i/>
            <w:szCs w:val="24"/>
            <w:lang w:val="en-US"/>
          </w:rPr>
          <w:delText>used</w:delText>
        </w:r>
        <w:r w:rsidR="00130D6B" w:rsidRPr="001E187B" w:rsidDel="0026029E">
          <w:rPr>
            <w:szCs w:val="24"/>
            <w:lang w:val="en-US"/>
          </w:rPr>
          <w:delText xml:space="preserve">] edge from </w:delText>
        </w:r>
        <w:r w:rsidR="00130D6B" w:rsidDel="0026029E">
          <w:rPr>
            <w:i/>
            <w:szCs w:val="24"/>
            <w:lang w:val="en-US"/>
          </w:rPr>
          <w:delText>activity</w:delText>
        </w:r>
        <w:r w:rsidR="00130D6B" w:rsidRPr="001E187B" w:rsidDel="0026029E">
          <w:rPr>
            <w:szCs w:val="24"/>
            <w:lang w:val="en-US"/>
          </w:rPr>
          <w:delText xml:space="preserve"> to an </w:delText>
        </w:r>
        <w:r w:rsidR="00130D6B" w:rsidDel="0026029E">
          <w:rPr>
            <w:i/>
            <w:szCs w:val="24"/>
            <w:lang w:val="en-US"/>
          </w:rPr>
          <w:delText>entity</w:delText>
        </w:r>
        <w:r w:rsidR="00130D6B" w:rsidRPr="001E187B" w:rsidDel="0026029E">
          <w:rPr>
            <w:szCs w:val="24"/>
            <w:lang w:val="en-US"/>
          </w:rPr>
          <w:delText xml:space="preserve"> indicate</w:delText>
        </w:r>
        <w:r w:rsidR="00130D6B" w:rsidDel="0026029E">
          <w:rPr>
            <w:szCs w:val="24"/>
            <w:lang w:val="en-US"/>
          </w:rPr>
          <w:delText>s</w:delText>
        </w:r>
        <w:r w:rsidR="00130D6B" w:rsidRPr="001E187B" w:rsidDel="0026029E">
          <w:rPr>
            <w:szCs w:val="24"/>
            <w:lang w:val="en-US"/>
          </w:rPr>
          <w:delText xml:space="preserve"> that </w:delText>
        </w:r>
        <w:r w:rsidR="00130D6B" w:rsidDel="0026029E">
          <w:rPr>
            <w:szCs w:val="24"/>
            <w:lang w:val="en-US"/>
          </w:rPr>
          <w:delText xml:space="preserve">is the beginning of utilizing an </w:delText>
        </w:r>
        <w:r w:rsidR="00130D6B" w:rsidDel="0026029E">
          <w:rPr>
            <w:i/>
            <w:szCs w:val="24"/>
            <w:lang w:val="en-US"/>
          </w:rPr>
          <w:delText>entity</w:delText>
        </w:r>
        <w:r w:rsidR="00130D6B" w:rsidDel="0026029E">
          <w:rPr>
            <w:szCs w:val="24"/>
            <w:lang w:val="en-US"/>
          </w:rPr>
          <w:delText xml:space="preserve"> by an </w:delText>
        </w:r>
        <w:r w:rsidR="00130D6B" w:rsidDel="0026029E">
          <w:rPr>
            <w:i/>
            <w:szCs w:val="24"/>
            <w:lang w:val="en-US"/>
          </w:rPr>
          <w:delText>activity</w:delText>
        </w:r>
        <w:r w:rsidR="00130D6B" w:rsidDel="0026029E">
          <w:rPr>
            <w:szCs w:val="24"/>
            <w:lang w:val="en-US"/>
          </w:rPr>
          <w:delText xml:space="preserve">. Before </w:delText>
        </w:r>
        <w:r w:rsidR="00130D6B" w:rsidDel="0026029E">
          <w:rPr>
            <w:i/>
            <w:szCs w:val="24"/>
            <w:lang w:val="en-US"/>
          </w:rPr>
          <w:delText>used</w:delText>
        </w:r>
        <w:r w:rsidR="00130D6B" w:rsidDel="0026029E">
          <w:rPr>
            <w:szCs w:val="24"/>
            <w:lang w:val="en-US"/>
          </w:rPr>
          <w:delText xml:space="preserve">, the </w:delText>
        </w:r>
        <w:r w:rsidR="00130D6B" w:rsidDel="0026029E">
          <w:rPr>
            <w:i/>
            <w:szCs w:val="24"/>
            <w:lang w:val="en-US"/>
          </w:rPr>
          <w:delText>activity</w:delText>
        </w:r>
        <w:r w:rsidR="00130D6B" w:rsidDel="0026029E">
          <w:rPr>
            <w:szCs w:val="24"/>
            <w:lang w:val="en-US"/>
          </w:rPr>
          <w:delText xml:space="preserve"> had not begun to utilize the </w:delText>
        </w:r>
        <w:r w:rsidR="00130D6B" w:rsidDel="0026029E">
          <w:rPr>
            <w:i/>
            <w:szCs w:val="24"/>
            <w:lang w:val="en-US"/>
          </w:rPr>
          <w:delText>entity</w:delText>
        </w:r>
        <w:r w:rsidR="00130D6B" w:rsidDel="0026029E">
          <w:rPr>
            <w:szCs w:val="24"/>
            <w:lang w:val="en-US"/>
          </w:rPr>
          <w:delText xml:space="preserve"> and could not have been affected by it.</w:delText>
        </w:r>
      </w:del>
    </w:p>
    <w:p w:rsidR="00130D6B" w:rsidRPr="00BF41CF" w:rsidDel="003165BB" w:rsidRDefault="00130D6B" w:rsidP="0026029E">
      <w:pPr>
        <w:rPr>
          <w:del w:id="545" w:author="Kohwalter" w:date="2013-04-29T20:39:00Z"/>
          <w:szCs w:val="24"/>
          <w:lang w:val="en-US"/>
        </w:rPr>
      </w:pPr>
      <w:del w:id="546" w:author="Kohwalter" w:date="2013-04-29T17:47:00Z">
        <w:r w:rsidRPr="0097740B" w:rsidDel="0026029E">
          <w:rPr>
            <w:b/>
            <w:szCs w:val="24"/>
            <w:lang w:val="en-US"/>
          </w:rPr>
          <w:delText>Start</w:delText>
        </w:r>
        <w:r w:rsidDel="0026029E">
          <w:rPr>
            <w:szCs w:val="24"/>
            <w:lang w:val="en-US"/>
          </w:rPr>
          <w:delText>: A [</w:delText>
        </w:r>
        <w:r w:rsidDel="0026029E">
          <w:rPr>
            <w:i/>
            <w:szCs w:val="24"/>
            <w:lang w:val="en-US"/>
          </w:rPr>
          <w:delText>wasStartedBy</w:delText>
        </w:r>
        <w:r w:rsidDel="0026029E">
          <w:rPr>
            <w:szCs w:val="24"/>
            <w:lang w:val="en-US"/>
          </w:rPr>
          <w:delText xml:space="preserve">] edge indicates when an </w:delText>
        </w:r>
        <w:r w:rsidDel="0026029E">
          <w:rPr>
            <w:i/>
            <w:szCs w:val="24"/>
            <w:lang w:val="en-US"/>
          </w:rPr>
          <w:delText>activity</w:delText>
        </w:r>
        <w:r w:rsidDel="0026029E">
          <w:rPr>
            <w:szCs w:val="24"/>
            <w:lang w:val="en-US"/>
          </w:rPr>
          <w:delText xml:space="preserve"> is deemed to have been started by an </w:delText>
        </w:r>
        <w:r w:rsidDel="0026029E">
          <w:rPr>
            <w:i/>
            <w:szCs w:val="24"/>
            <w:lang w:val="en-US"/>
          </w:rPr>
          <w:delText>entity</w:delText>
        </w:r>
        <w:r w:rsidDel="0026029E">
          <w:rPr>
            <w:szCs w:val="24"/>
            <w:lang w:val="en-US"/>
          </w:rPr>
          <w:delText xml:space="preserve">, known as </w:delText>
        </w:r>
        <w:r w:rsidRPr="00F66384" w:rsidDel="0026029E">
          <w:rPr>
            <w:b/>
            <w:szCs w:val="24"/>
            <w:lang w:val="en-US"/>
          </w:rPr>
          <w:delText>trigger</w:delText>
        </w:r>
        <w:r w:rsidDel="0026029E">
          <w:rPr>
            <w:szCs w:val="24"/>
            <w:lang w:val="en-US"/>
          </w:rPr>
          <w:delText xml:space="preserve">. The </w:delText>
        </w:r>
        <w:r w:rsidRPr="00BF41CF" w:rsidDel="0026029E">
          <w:rPr>
            <w:i/>
            <w:szCs w:val="24"/>
            <w:lang w:val="en-US"/>
          </w:rPr>
          <w:delText>activity</w:delText>
        </w:r>
        <w:r w:rsidDel="0026029E">
          <w:rPr>
            <w:szCs w:val="24"/>
            <w:lang w:val="en-US"/>
          </w:rPr>
          <w:delText xml:space="preserve"> did not exist before its start. Any usage, generation, or invalidation involving the </w:delText>
        </w:r>
        <w:r w:rsidRPr="00BF41CF" w:rsidDel="0026029E">
          <w:rPr>
            <w:i/>
            <w:szCs w:val="24"/>
            <w:lang w:val="en-US"/>
          </w:rPr>
          <w:delText>activity</w:delText>
        </w:r>
        <w:r w:rsidDel="0026029E">
          <w:rPr>
            <w:szCs w:val="24"/>
            <w:lang w:val="en-US"/>
          </w:rPr>
          <w:delText xml:space="preserve"> follows the </w:delText>
        </w:r>
        <w:r w:rsidRPr="00BF41CF" w:rsidDel="0026029E">
          <w:rPr>
            <w:i/>
            <w:szCs w:val="24"/>
            <w:lang w:val="en-US"/>
          </w:rPr>
          <w:delText>activity’s</w:delText>
        </w:r>
        <w:r w:rsidDel="0026029E">
          <w:rPr>
            <w:szCs w:val="24"/>
            <w:lang w:val="en-US"/>
          </w:rPr>
          <w:delText xml:space="preserve"> start. A start may refer to a trigger </w:delText>
        </w:r>
        <w:r w:rsidRPr="00BF41CF" w:rsidDel="0026029E">
          <w:rPr>
            <w:i/>
            <w:szCs w:val="24"/>
            <w:lang w:val="en-US"/>
          </w:rPr>
          <w:delText>entity</w:delText>
        </w:r>
        <w:r w:rsidDel="0026029E">
          <w:rPr>
            <w:szCs w:val="24"/>
            <w:lang w:val="en-US"/>
          </w:rPr>
          <w:delText xml:space="preserve"> that set off the </w:delText>
        </w:r>
        <w:r w:rsidRPr="00BF41CF" w:rsidDel="0026029E">
          <w:rPr>
            <w:i/>
            <w:szCs w:val="24"/>
            <w:lang w:val="en-US"/>
          </w:rPr>
          <w:delText>activity</w:delText>
        </w:r>
        <w:r w:rsidDel="0026029E">
          <w:rPr>
            <w:szCs w:val="24"/>
            <w:lang w:val="en-US"/>
          </w:rPr>
          <w:delText xml:space="preserve">, or to another </w:delText>
        </w:r>
        <w:r w:rsidRPr="00BF41CF" w:rsidDel="0026029E">
          <w:rPr>
            <w:i/>
            <w:szCs w:val="24"/>
            <w:lang w:val="en-US"/>
          </w:rPr>
          <w:delText>activity</w:delText>
        </w:r>
        <w:r w:rsidDel="0026029E">
          <w:rPr>
            <w:szCs w:val="24"/>
            <w:lang w:val="en-US"/>
          </w:rPr>
          <w:delText xml:space="preserve">, known as </w:delText>
        </w:r>
        <w:r w:rsidRPr="00F66384" w:rsidDel="0026029E">
          <w:rPr>
            <w:b/>
            <w:szCs w:val="24"/>
            <w:lang w:val="en-US"/>
          </w:rPr>
          <w:delText>starter</w:delText>
        </w:r>
        <w:r w:rsidDel="0026029E">
          <w:rPr>
            <w:b/>
            <w:szCs w:val="24"/>
            <w:lang w:val="en-US"/>
          </w:rPr>
          <w:delText>,</w:delText>
        </w:r>
        <w:r w:rsidDel="0026029E">
          <w:rPr>
            <w:szCs w:val="24"/>
            <w:lang w:val="en-US"/>
          </w:rPr>
          <w:delText xml:space="preserve"> that generated the trigger.</w:delText>
        </w:r>
      </w:del>
    </w:p>
    <w:p w:rsidR="00130D6B" w:rsidRPr="00E20C8D" w:rsidDel="0026029E" w:rsidRDefault="00130D6B" w:rsidP="003165BB">
      <w:pPr>
        <w:ind w:firstLine="0"/>
        <w:rPr>
          <w:del w:id="547" w:author="Kohwalter" w:date="2013-04-29T17:50:00Z"/>
          <w:szCs w:val="24"/>
          <w:lang w:val="en-US"/>
        </w:rPr>
      </w:pPr>
      <w:del w:id="548" w:author="Kohwalter" w:date="2013-04-29T17:50:00Z">
        <w:r w:rsidRPr="0097740B" w:rsidDel="0026029E">
          <w:rPr>
            <w:b/>
            <w:szCs w:val="24"/>
            <w:lang w:val="en-US"/>
          </w:rPr>
          <w:delText>End</w:delText>
        </w:r>
        <w:r w:rsidDel="0026029E">
          <w:rPr>
            <w:szCs w:val="24"/>
            <w:lang w:val="en-US"/>
          </w:rPr>
          <w:delText>: A [</w:delText>
        </w:r>
        <w:r w:rsidDel="0026029E">
          <w:rPr>
            <w:i/>
            <w:szCs w:val="24"/>
            <w:lang w:val="en-US"/>
          </w:rPr>
          <w:delText>wasEndedBy</w:delText>
        </w:r>
        <w:r w:rsidDel="0026029E">
          <w:rPr>
            <w:szCs w:val="24"/>
            <w:lang w:val="en-US"/>
          </w:rPr>
          <w:delText xml:space="preserve">] edge indicates when an </w:delText>
        </w:r>
        <w:r w:rsidRPr="00E20C8D" w:rsidDel="0026029E">
          <w:rPr>
            <w:i/>
            <w:szCs w:val="24"/>
            <w:lang w:val="en-US"/>
          </w:rPr>
          <w:delText>activity</w:delText>
        </w:r>
        <w:r w:rsidDel="0026029E">
          <w:rPr>
            <w:szCs w:val="24"/>
            <w:lang w:val="en-US"/>
          </w:rPr>
          <w:delText xml:space="preserve"> is deemed to have been ended by an </w:delText>
        </w:r>
        <w:r w:rsidRPr="00E20C8D" w:rsidDel="0026029E">
          <w:rPr>
            <w:i/>
            <w:szCs w:val="24"/>
            <w:lang w:val="en-US"/>
          </w:rPr>
          <w:delText>entity</w:delText>
        </w:r>
        <w:r w:rsidDel="0026029E">
          <w:rPr>
            <w:szCs w:val="24"/>
            <w:lang w:val="en-US"/>
          </w:rPr>
          <w:delText xml:space="preserve">, known as </w:delText>
        </w:r>
        <w:r w:rsidRPr="00F66384" w:rsidDel="0026029E">
          <w:rPr>
            <w:b/>
            <w:szCs w:val="24"/>
            <w:lang w:val="en-US"/>
          </w:rPr>
          <w:delText>trigger</w:delText>
        </w:r>
        <w:r w:rsidDel="0026029E">
          <w:rPr>
            <w:szCs w:val="24"/>
            <w:lang w:val="en-US"/>
          </w:rPr>
          <w:delText xml:space="preserve">. The </w:delText>
        </w:r>
        <w:r w:rsidRPr="00E20C8D" w:rsidDel="0026029E">
          <w:rPr>
            <w:i/>
            <w:szCs w:val="24"/>
            <w:lang w:val="en-US"/>
          </w:rPr>
          <w:delText>activity</w:delText>
        </w:r>
        <w:r w:rsidDel="0026029E">
          <w:rPr>
            <w:szCs w:val="24"/>
            <w:lang w:val="en-US"/>
          </w:rPr>
          <w:delText xml:space="preserve"> no longer exists after its end. Any usage, generation, or invalidation involving the </w:delText>
        </w:r>
        <w:r w:rsidRPr="00E20C8D" w:rsidDel="0026029E">
          <w:rPr>
            <w:i/>
            <w:szCs w:val="24"/>
            <w:lang w:val="en-US"/>
          </w:rPr>
          <w:delText>activity</w:delText>
        </w:r>
        <w:r w:rsidDel="0026029E">
          <w:rPr>
            <w:szCs w:val="24"/>
            <w:lang w:val="en-US"/>
          </w:rPr>
          <w:delText xml:space="preserve"> precedes the </w:delText>
        </w:r>
        <w:r w:rsidRPr="00E20C8D" w:rsidDel="0026029E">
          <w:rPr>
            <w:i/>
            <w:szCs w:val="24"/>
            <w:lang w:val="en-US"/>
          </w:rPr>
          <w:delText>activity’s</w:delText>
        </w:r>
        <w:r w:rsidDel="0026029E">
          <w:rPr>
            <w:szCs w:val="24"/>
            <w:lang w:val="en-US"/>
          </w:rPr>
          <w:delText xml:space="preserve"> end. An end may refer to a trigger </w:delText>
        </w:r>
        <w:r w:rsidRPr="00F66384" w:rsidDel="0026029E">
          <w:rPr>
            <w:i/>
            <w:szCs w:val="24"/>
            <w:lang w:val="en-US"/>
          </w:rPr>
          <w:delText>entity</w:delText>
        </w:r>
        <w:r w:rsidDel="0026029E">
          <w:rPr>
            <w:szCs w:val="24"/>
            <w:lang w:val="en-US"/>
          </w:rPr>
          <w:delText xml:space="preserve"> that terminated the </w:delText>
        </w:r>
        <w:r w:rsidRPr="00F66384" w:rsidDel="0026029E">
          <w:rPr>
            <w:i/>
            <w:szCs w:val="24"/>
            <w:lang w:val="en-US"/>
          </w:rPr>
          <w:delText>activity</w:delText>
        </w:r>
        <w:r w:rsidDel="0026029E">
          <w:rPr>
            <w:szCs w:val="24"/>
            <w:lang w:val="en-US"/>
          </w:rPr>
          <w:delText xml:space="preserve">, or to an </w:delText>
        </w:r>
        <w:r w:rsidRPr="00F66384" w:rsidDel="0026029E">
          <w:rPr>
            <w:i/>
            <w:szCs w:val="24"/>
            <w:lang w:val="en-US"/>
          </w:rPr>
          <w:delText>activity</w:delText>
        </w:r>
        <w:r w:rsidDel="0026029E">
          <w:rPr>
            <w:szCs w:val="24"/>
            <w:lang w:val="en-US"/>
          </w:rPr>
          <w:delText xml:space="preserve">, known as </w:delText>
        </w:r>
        <w:r w:rsidRPr="00F66384" w:rsidDel="0026029E">
          <w:rPr>
            <w:b/>
            <w:szCs w:val="24"/>
            <w:lang w:val="en-US"/>
          </w:rPr>
          <w:delText>ender</w:delText>
        </w:r>
        <w:r w:rsidDel="0026029E">
          <w:rPr>
            <w:szCs w:val="24"/>
            <w:lang w:val="en-US"/>
          </w:rPr>
          <w:delText>, that generated the trigger.</w:delText>
        </w:r>
      </w:del>
    </w:p>
    <w:p w:rsidR="00130D6B" w:rsidDel="0026029E" w:rsidRDefault="00130D6B" w:rsidP="003165BB">
      <w:pPr>
        <w:ind w:firstLine="0"/>
        <w:rPr>
          <w:del w:id="549" w:author="Kohwalter" w:date="2013-04-29T17:52:00Z"/>
          <w:lang w:val="en-US"/>
        </w:rPr>
      </w:pPr>
      <w:del w:id="550" w:author="Kohwalter" w:date="2013-04-29T17:52:00Z">
        <w:r w:rsidRPr="0097740B" w:rsidDel="0026029E">
          <w:rPr>
            <w:b/>
            <w:lang w:val="en-US"/>
          </w:rPr>
          <w:delText>Generation</w:delText>
        </w:r>
        <w:r w:rsidDel="0026029E">
          <w:rPr>
            <w:lang w:val="en-US"/>
          </w:rPr>
          <w:delText>: A [</w:delText>
        </w:r>
        <w:r w:rsidDel="0026029E">
          <w:rPr>
            <w:i/>
            <w:lang w:val="en-US"/>
          </w:rPr>
          <w:delText>wasGeneratedBy</w:delText>
        </w:r>
        <w:r w:rsidDel="0026029E">
          <w:rPr>
            <w:lang w:val="en-US"/>
          </w:rPr>
          <w:delText xml:space="preserve">] edge from an </w:delText>
        </w:r>
        <w:r w:rsidDel="0026029E">
          <w:rPr>
            <w:i/>
            <w:lang w:val="en-US"/>
          </w:rPr>
          <w:delText>entity</w:delText>
        </w:r>
        <w:r w:rsidDel="0026029E">
          <w:rPr>
            <w:lang w:val="en-US"/>
          </w:rPr>
          <w:delText xml:space="preserve"> to an </w:delText>
        </w:r>
        <w:r w:rsidDel="0026029E">
          <w:rPr>
            <w:i/>
            <w:lang w:val="en-US"/>
          </w:rPr>
          <w:delText>activity</w:delText>
        </w:r>
        <w:r w:rsidDel="0026029E">
          <w:rPr>
            <w:lang w:val="en-US"/>
          </w:rPr>
          <w:delText xml:space="preserve"> indicates that the </w:delText>
        </w:r>
        <w:r w:rsidDel="0026029E">
          <w:rPr>
            <w:i/>
            <w:lang w:val="en-US"/>
          </w:rPr>
          <w:delText>entity</w:delText>
        </w:r>
        <w:r w:rsidDel="0026029E">
          <w:rPr>
            <w:lang w:val="en-US"/>
          </w:rPr>
          <w:delText xml:space="preserve"> was generated by the </w:delText>
        </w:r>
        <w:r w:rsidDel="0026029E">
          <w:rPr>
            <w:i/>
            <w:lang w:val="en-US"/>
          </w:rPr>
          <w:delText>activity</w:delText>
        </w:r>
        <w:r w:rsidDel="0026029E">
          <w:rPr>
            <w:lang w:val="en-US"/>
          </w:rPr>
          <w:delText xml:space="preserve">. The </w:delText>
        </w:r>
        <w:r w:rsidDel="0026029E">
          <w:rPr>
            <w:i/>
            <w:lang w:val="en-US"/>
          </w:rPr>
          <w:delText>entity</w:delText>
        </w:r>
        <w:r w:rsidDel="0026029E">
          <w:rPr>
            <w:lang w:val="en-US"/>
          </w:rPr>
          <w:delText xml:space="preserve"> did not exist before generation and becomes available for usage after this generation.</w:delText>
        </w:r>
      </w:del>
    </w:p>
    <w:p w:rsidR="00130D6B" w:rsidRPr="00F7419C" w:rsidDel="00BB6E5F" w:rsidRDefault="00130D6B" w:rsidP="003165BB">
      <w:pPr>
        <w:ind w:firstLine="0"/>
        <w:rPr>
          <w:del w:id="551" w:author="Kohwalter" w:date="2013-04-29T18:01:00Z"/>
          <w:lang w:val="en-US"/>
        </w:rPr>
      </w:pPr>
      <w:del w:id="552" w:author="Kohwalter" w:date="2013-04-29T17:54:00Z">
        <w:r w:rsidRPr="0097740B" w:rsidDel="00BB6E5F">
          <w:rPr>
            <w:b/>
            <w:lang w:val="en-US"/>
          </w:rPr>
          <w:delText>Invalidation</w:delText>
        </w:r>
        <w:r w:rsidDel="00BB6E5F">
          <w:rPr>
            <w:lang w:val="en-US"/>
          </w:rPr>
          <w:delText>: A [</w:delText>
        </w:r>
        <w:r w:rsidDel="00BB6E5F">
          <w:rPr>
            <w:i/>
            <w:lang w:val="en-US"/>
          </w:rPr>
          <w:delText>wasInvalidadedBy</w:delText>
        </w:r>
        <w:r w:rsidDel="00BB6E5F">
          <w:rPr>
            <w:lang w:val="en-US"/>
          </w:rPr>
          <w:delText xml:space="preserve">] edge is the start of the destruction, cessation, or expiry of an existing </w:delText>
        </w:r>
        <w:r w:rsidDel="00BB6E5F">
          <w:rPr>
            <w:i/>
            <w:lang w:val="en-US"/>
          </w:rPr>
          <w:delText>entity</w:delText>
        </w:r>
        <w:r w:rsidDel="00BB6E5F">
          <w:rPr>
            <w:lang w:val="en-US"/>
          </w:rPr>
          <w:delText xml:space="preserve"> by an </w:delText>
        </w:r>
        <w:r w:rsidDel="00BB6E5F">
          <w:rPr>
            <w:i/>
            <w:lang w:val="en-US"/>
          </w:rPr>
          <w:delText>activity</w:delText>
        </w:r>
        <w:r w:rsidDel="00BB6E5F">
          <w:rPr>
            <w:lang w:val="en-US"/>
          </w:rPr>
          <w:delText xml:space="preserve">. The </w:delText>
        </w:r>
        <w:r w:rsidDel="00BB6E5F">
          <w:rPr>
            <w:i/>
            <w:lang w:val="en-US"/>
          </w:rPr>
          <w:delText>entity</w:delText>
        </w:r>
        <w:r w:rsidDel="00BB6E5F">
          <w:rPr>
            <w:lang w:val="en-US"/>
          </w:rPr>
          <w:delText xml:space="preserve"> is no longer available for use after invalidation. Any generation or usage of an </w:delText>
        </w:r>
        <w:r w:rsidDel="00BB6E5F">
          <w:rPr>
            <w:i/>
            <w:lang w:val="en-US"/>
          </w:rPr>
          <w:delText>entity</w:delText>
        </w:r>
        <w:r w:rsidDel="00BB6E5F">
          <w:rPr>
            <w:lang w:val="en-US"/>
          </w:rPr>
          <w:delText xml:space="preserve"> precedes its invalidation.</w:delText>
        </w:r>
      </w:del>
    </w:p>
    <w:p w:rsidR="00130D6B" w:rsidRPr="00E402CF" w:rsidRDefault="00130D6B" w:rsidP="003165BB">
      <w:pPr>
        <w:ind w:firstLine="0"/>
        <w:rPr>
          <w:lang w:val="en-US"/>
        </w:rPr>
      </w:pPr>
      <w:del w:id="553" w:author="Kohwalter" w:date="2013-04-29T18:01:00Z">
        <w:r w:rsidRPr="0097740B" w:rsidDel="00BB6E5F">
          <w:rPr>
            <w:b/>
            <w:lang w:val="en-US"/>
          </w:rPr>
          <w:delText>Communication</w:delText>
        </w:r>
        <w:r w:rsidDel="00BB6E5F">
          <w:rPr>
            <w:lang w:val="en-US"/>
          </w:rPr>
          <w:delText>: A [</w:delText>
        </w:r>
        <w:r w:rsidDel="00BB6E5F">
          <w:rPr>
            <w:i/>
            <w:lang w:val="en-US"/>
          </w:rPr>
          <w:delText>wasInformedBy</w:delText>
        </w:r>
        <w:r w:rsidDel="00BB6E5F">
          <w:rPr>
            <w:lang w:val="en-US"/>
          </w:rPr>
          <w:delText xml:space="preserve">] edge is the exchange of some unspecified </w:delText>
        </w:r>
        <w:r w:rsidDel="00BB6E5F">
          <w:rPr>
            <w:i/>
            <w:lang w:val="en-US"/>
          </w:rPr>
          <w:delText>entity</w:delText>
        </w:r>
        <w:r w:rsidDel="00BB6E5F">
          <w:rPr>
            <w:lang w:val="en-US"/>
          </w:rPr>
          <w:delText xml:space="preserve"> between two </w:delText>
        </w:r>
        <w:r w:rsidDel="00BB6E5F">
          <w:rPr>
            <w:i/>
            <w:lang w:val="en-US"/>
          </w:rPr>
          <w:delText>activities</w:delText>
        </w:r>
        <w:r w:rsidDel="00BB6E5F">
          <w:rPr>
            <w:lang w:val="en-US"/>
          </w:rPr>
          <w:delText xml:space="preserve">, one </w:delText>
        </w:r>
        <w:r w:rsidDel="00BB6E5F">
          <w:rPr>
            <w:i/>
            <w:lang w:val="en-US"/>
          </w:rPr>
          <w:delText>activity</w:delText>
        </w:r>
        <w:r w:rsidDel="00BB6E5F">
          <w:rPr>
            <w:lang w:val="en-US"/>
          </w:rPr>
          <w:delText xml:space="preserve"> using some </w:delText>
        </w:r>
        <w:r w:rsidDel="00BB6E5F">
          <w:rPr>
            <w:i/>
            <w:lang w:val="en-US"/>
          </w:rPr>
          <w:delText>entity</w:delText>
        </w:r>
        <w:r w:rsidDel="00BB6E5F">
          <w:rPr>
            <w:lang w:val="en-US"/>
          </w:rPr>
          <w:delText xml:space="preserve"> generated by the other </w:delText>
        </w:r>
        <w:r w:rsidDel="00BB6E5F">
          <w:rPr>
            <w:i/>
            <w:lang w:val="en-US"/>
          </w:rPr>
          <w:delText>activity</w:delText>
        </w:r>
        <w:r w:rsidDel="00BB6E5F">
          <w:rPr>
            <w:lang w:val="en-US"/>
          </w:rPr>
          <w:delText>.</w:delText>
        </w:r>
      </w:del>
    </w:p>
    <w:p w:rsidR="00130D6B" w:rsidRPr="00E402CF" w:rsidDel="0026029E" w:rsidRDefault="00130D6B" w:rsidP="00BB6E5F">
      <w:pPr>
        <w:rPr>
          <w:del w:id="554" w:author="Kohwalter" w:date="2013-04-29T17:52:00Z"/>
          <w:lang w:val="en-US"/>
        </w:rPr>
      </w:pPr>
      <w:del w:id="555" w:author="Kohwalter" w:date="2013-04-29T17:52:00Z">
        <w:r w:rsidRPr="0097740B" w:rsidDel="0026029E">
          <w:rPr>
            <w:b/>
            <w:lang w:val="en-US"/>
          </w:rPr>
          <w:delText>Derivation</w:delText>
        </w:r>
        <w:r w:rsidDel="0026029E">
          <w:rPr>
            <w:lang w:val="en-US"/>
          </w:rPr>
          <w:delText>: A [</w:delText>
        </w:r>
        <w:r w:rsidDel="0026029E">
          <w:rPr>
            <w:i/>
            <w:lang w:val="en-US"/>
          </w:rPr>
          <w:delText>wasDerivedFrom</w:delText>
        </w:r>
        <w:r w:rsidDel="0026029E">
          <w:rPr>
            <w:lang w:val="en-US"/>
          </w:rPr>
          <w:delText xml:space="preserve">] edge is the transformation of an </w:delText>
        </w:r>
        <w:r w:rsidDel="0026029E">
          <w:rPr>
            <w:i/>
            <w:lang w:val="en-US"/>
          </w:rPr>
          <w:delText>entity</w:delText>
        </w:r>
        <w:r w:rsidDel="0026029E">
          <w:rPr>
            <w:lang w:val="en-US"/>
          </w:rPr>
          <w:delText xml:space="preserve"> into another, an update of the </w:delText>
        </w:r>
        <w:r w:rsidDel="0026029E">
          <w:rPr>
            <w:i/>
            <w:lang w:val="en-US"/>
          </w:rPr>
          <w:delText>entity</w:delText>
        </w:r>
        <w:r w:rsidDel="0026029E">
          <w:rPr>
            <w:lang w:val="en-US"/>
          </w:rPr>
          <w:delText xml:space="preserve"> resulting in a new one, or the construction of a new </w:delText>
        </w:r>
        <w:r w:rsidDel="0026029E">
          <w:rPr>
            <w:i/>
            <w:lang w:val="en-US"/>
          </w:rPr>
          <w:delText>entity</w:delText>
        </w:r>
        <w:r w:rsidDel="0026029E">
          <w:rPr>
            <w:lang w:val="en-US"/>
          </w:rPr>
          <w:delText xml:space="preserve"> based on a pre-existing </w:delText>
        </w:r>
        <w:r w:rsidDel="0026029E">
          <w:rPr>
            <w:i/>
            <w:lang w:val="en-US"/>
          </w:rPr>
          <w:delText>entity</w:delText>
        </w:r>
        <w:r w:rsidDel="0026029E">
          <w:rPr>
            <w:lang w:val="en-US"/>
          </w:rPr>
          <w:delText>.</w:delText>
        </w:r>
      </w:del>
    </w:p>
    <w:p w:rsidR="00130D6B" w:rsidDel="006F0527" w:rsidRDefault="00130D6B" w:rsidP="006F0527">
      <w:pPr>
        <w:rPr>
          <w:del w:id="556" w:author="Kohwalter" w:date="2013-04-29T18:03:00Z"/>
          <w:lang w:val="en-US"/>
        </w:rPr>
      </w:pPr>
      <w:del w:id="557" w:author="Kohwalter" w:date="2013-04-29T18:02:00Z">
        <w:r w:rsidRPr="0097740B" w:rsidDel="00BB6E5F">
          <w:rPr>
            <w:b/>
            <w:lang w:val="en-US"/>
          </w:rPr>
          <w:delText>Attribution</w:delText>
        </w:r>
        <w:r w:rsidDel="00BB6E5F">
          <w:rPr>
            <w:lang w:val="en-US"/>
          </w:rPr>
          <w:delText>: The [</w:delText>
        </w:r>
        <w:r w:rsidDel="00BB6E5F">
          <w:rPr>
            <w:i/>
            <w:lang w:val="en-US"/>
          </w:rPr>
          <w:delText>wasAttributedTo</w:delText>
        </w:r>
        <w:r w:rsidDel="00BB6E5F">
          <w:rPr>
            <w:lang w:val="en-US"/>
          </w:rPr>
          <w:delText xml:space="preserve">] edge from an </w:delText>
        </w:r>
        <w:r w:rsidDel="00BB6E5F">
          <w:rPr>
            <w:i/>
            <w:lang w:val="en-US"/>
          </w:rPr>
          <w:delText>entity</w:delText>
        </w:r>
        <w:r w:rsidDel="00BB6E5F">
          <w:rPr>
            <w:lang w:val="en-US"/>
          </w:rPr>
          <w:delText xml:space="preserve"> to an </w:delText>
        </w:r>
        <w:r w:rsidDel="00BB6E5F">
          <w:rPr>
            <w:i/>
            <w:lang w:val="en-US"/>
          </w:rPr>
          <w:delText>agent</w:delText>
        </w:r>
        <w:r w:rsidDel="00BB6E5F">
          <w:rPr>
            <w:lang w:val="en-US"/>
          </w:rPr>
          <w:delText xml:space="preserve"> is the ascribing of the </w:delText>
        </w:r>
        <w:r w:rsidDel="00BB6E5F">
          <w:rPr>
            <w:i/>
            <w:lang w:val="en-US"/>
          </w:rPr>
          <w:delText>entity</w:delText>
        </w:r>
        <w:r w:rsidDel="00BB6E5F">
          <w:rPr>
            <w:lang w:val="en-US"/>
          </w:rPr>
          <w:delText xml:space="preserve"> to the </w:delText>
        </w:r>
        <w:r w:rsidDel="00BB6E5F">
          <w:rPr>
            <w:i/>
            <w:lang w:val="en-US"/>
          </w:rPr>
          <w:delText>agent</w:delText>
        </w:r>
        <w:r w:rsidDel="00BB6E5F">
          <w:rPr>
            <w:lang w:val="en-US"/>
          </w:rPr>
          <w:delText>.</w:delText>
        </w:r>
      </w:del>
    </w:p>
    <w:p w:rsidR="00130D6B" w:rsidDel="00C611E5" w:rsidRDefault="00130D6B" w:rsidP="00C611E5">
      <w:pPr>
        <w:rPr>
          <w:del w:id="558" w:author="Kohwalter" w:date="2013-04-29T18:06:00Z"/>
          <w:lang w:val="en-US"/>
        </w:rPr>
      </w:pPr>
      <w:del w:id="559" w:author="Kohwalter" w:date="2013-04-29T18:03:00Z">
        <w:r w:rsidRPr="0097740B" w:rsidDel="006F0527">
          <w:rPr>
            <w:b/>
            <w:lang w:val="en-US"/>
          </w:rPr>
          <w:delText>Association</w:delText>
        </w:r>
        <w:r w:rsidDel="006F0527">
          <w:rPr>
            <w:lang w:val="en-US"/>
          </w:rPr>
          <w:delText>: A [</w:delText>
        </w:r>
        <w:r w:rsidDel="006F0527">
          <w:rPr>
            <w:i/>
            <w:lang w:val="en-US"/>
          </w:rPr>
          <w:delText>wasAssociatedWith</w:delText>
        </w:r>
        <w:r w:rsidDel="006F0527">
          <w:rPr>
            <w:lang w:val="en-US"/>
          </w:rPr>
          <w:delText xml:space="preserve">] edge from an </w:delText>
        </w:r>
        <w:r w:rsidDel="006F0527">
          <w:rPr>
            <w:i/>
            <w:lang w:val="en-US"/>
          </w:rPr>
          <w:delText>activity</w:delText>
        </w:r>
        <w:r w:rsidDel="006F0527">
          <w:rPr>
            <w:lang w:val="en-US"/>
          </w:rPr>
          <w:delText xml:space="preserve"> to an </w:delText>
        </w:r>
        <w:r w:rsidDel="006F0527">
          <w:rPr>
            <w:i/>
            <w:lang w:val="en-US"/>
          </w:rPr>
          <w:delText>agent</w:delText>
        </w:r>
        <w:r w:rsidDel="006F0527">
          <w:rPr>
            <w:lang w:val="en-US"/>
          </w:rPr>
          <w:delText xml:space="preserve"> is an assignment of responsibility to the </w:delText>
        </w:r>
        <w:r w:rsidDel="006F0527">
          <w:rPr>
            <w:i/>
            <w:lang w:val="en-US"/>
          </w:rPr>
          <w:delText>agent</w:delText>
        </w:r>
        <w:r w:rsidDel="006F0527">
          <w:rPr>
            <w:lang w:val="en-US"/>
          </w:rPr>
          <w:delText xml:space="preserve"> for the </w:delText>
        </w:r>
        <w:r w:rsidDel="006F0527">
          <w:rPr>
            <w:i/>
            <w:lang w:val="en-US"/>
          </w:rPr>
          <w:delText>activity</w:delText>
        </w:r>
        <w:r w:rsidDel="006F0527">
          <w:rPr>
            <w:lang w:val="en-US"/>
          </w:rPr>
          <w:delText xml:space="preserve">, indicating that the </w:delText>
        </w:r>
        <w:r w:rsidDel="006F0527">
          <w:rPr>
            <w:i/>
            <w:lang w:val="en-US"/>
          </w:rPr>
          <w:delText>agent</w:delText>
        </w:r>
        <w:r w:rsidDel="006F0527">
          <w:rPr>
            <w:lang w:val="en-US"/>
          </w:rPr>
          <w:delText xml:space="preserve"> had a role in the </w:delText>
        </w:r>
        <w:r w:rsidDel="006F0527">
          <w:rPr>
            <w:i/>
            <w:lang w:val="en-US"/>
          </w:rPr>
          <w:delText>activity</w:delText>
        </w:r>
        <w:r w:rsidDel="006F0527">
          <w:rPr>
            <w:lang w:val="en-US"/>
          </w:rPr>
          <w:delText>.</w:delText>
        </w:r>
      </w:del>
    </w:p>
    <w:p w:rsidR="00130D6B" w:rsidDel="00C611E5" w:rsidRDefault="00130D6B" w:rsidP="00C611E5">
      <w:pPr>
        <w:rPr>
          <w:del w:id="560" w:author="Kohwalter" w:date="2013-04-29T18:08:00Z"/>
          <w:lang w:val="en-US"/>
        </w:rPr>
      </w:pPr>
      <w:del w:id="561" w:author="Kohwalter" w:date="2013-04-29T18:06:00Z">
        <w:r w:rsidRPr="0097740B" w:rsidDel="00C611E5">
          <w:rPr>
            <w:b/>
            <w:lang w:val="en-US"/>
          </w:rPr>
          <w:delText>Delegation</w:delText>
        </w:r>
        <w:r w:rsidDel="00C611E5">
          <w:rPr>
            <w:lang w:val="en-US"/>
          </w:rPr>
          <w:delText>: The [</w:delText>
        </w:r>
        <w:r w:rsidDel="00C611E5">
          <w:rPr>
            <w:i/>
            <w:lang w:val="en-US"/>
          </w:rPr>
          <w:delText>actedOnBehalfOf</w:delText>
        </w:r>
        <w:r w:rsidDel="00C611E5">
          <w:rPr>
            <w:lang w:val="en-US"/>
          </w:rPr>
          <w:delText xml:space="preserve">] edge from </w:delText>
        </w:r>
        <w:r w:rsidDel="00C611E5">
          <w:rPr>
            <w:i/>
            <w:lang w:val="en-US"/>
          </w:rPr>
          <w:delText>agent</w:delText>
        </w:r>
        <w:r w:rsidDel="00C611E5">
          <w:rPr>
            <w:lang w:val="en-US"/>
          </w:rPr>
          <w:delText xml:space="preserve"> to another indicates the assignment of authority and responsibility to the </w:delText>
        </w:r>
        <w:r w:rsidDel="00C611E5">
          <w:rPr>
            <w:i/>
            <w:lang w:val="en-US"/>
          </w:rPr>
          <w:delText>agent</w:delText>
        </w:r>
        <w:r w:rsidDel="00C611E5">
          <w:rPr>
            <w:lang w:val="en-US"/>
          </w:rPr>
          <w:delText xml:space="preserve"> to carry out a specific </w:delText>
        </w:r>
        <w:r w:rsidDel="00C611E5">
          <w:rPr>
            <w:i/>
            <w:lang w:val="en-US"/>
          </w:rPr>
          <w:delText>activity</w:delText>
        </w:r>
        <w:r w:rsidDel="00C611E5">
          <w:rPr>
            <w:lang w:val="en-US"/>
          </w:rPr>
          <w:delText xml:space="preserve"> as a </w:delText>
        </w:r>
        <w:r w:rsidDel="00C611E5">
          <w:rPr>
            <w:lang w:val="en-US"/>
          </w:rPr>
          <w:lastRenderedPageBreak/>
          <w:delText xml:space="preserve">delegate or representative, while the </w:delText>
        </w:r>
        <w:r w:rsidDel="00C611E5">
          <w:rPr>
            <w:i/>
            <w:lang w:val="en-US"/>
          </w:rPr>
          <w:delText>agent</w:delText>
        </w:r>
        <w:r w:rsidDel="00C611E5">
          <w:rPr>
            <w:lang w:val="en-US"/>
          </w:rPr>
          <w:delText xml:space="preserve"> it acts on behalf of retains some responsibility for the outcome of the delegated work.</w:delText>
        </w:r>
      </w:del>
    </w:p>
    <w:p w:rsidR="00130D6B" w:rsidRPr="0070570F" w:rsidDel="00C611E5" w:rsidRDefault="00130D6B" w:rsidP="00C611E5">
      <w:pPr>
        <w:rPr>
          <w:del w:id="562" w:author="Kohwalter" w:date="2013-04-29T18:12:00Z"/>
          <w:lang w:val="en-US"/>
        </w:rPr>
      </w:pPr>
      <w:del w:id="563" w:author="Kohwalter" w:date="2013-04-29T18:08:00Z">
        <w:r w:rsidDel="00C611E5">
          <w:rPr>
            <w:b/>
            <w:lang w:val="en-US"/>
          </w:rPr>
          <w:delText>Revision</w:delText>
        </w:r>
        <w:r w:rsidDel="00C611E5">
          <w:rPr>
            <w:lang w:val="en-US"/>
          </w:rPr>
          <w:delText>: A [</w:delText>
        </w:r>
        <w:r w:rsidDel="00C611E5">
          <w:rPr>
            <w:i/>
            <w:lang w:val="en-US"/>
          </w:rPr>
          <w:delText>wasRevisionOf</w:delText>
        </w:r>
        <w:r w:rsidDel="00C611E5">
          <w:rPr>
            <w:lang w:val="en-US"/>
          </w:rPr>
          <w:delText xml:space="preserve">] edge indicates a derivation for which the resulting </w:delText>
        </w:r>
        <w:r w:rsidDel="00C611E5">
          <w:rPr>
            <w:i/>
            <w:lang w:val="en-US"/>
          </w:rPr>
          <w:delText>entity</w:delText>
        </w:r>
        <w:r w:rsidDel="00C611E5">
          <w:rPr>
            <w:lang w:val="en-US"/>
          </w:rPr>
          <w:delText xml:space="preserve"> is a revised version of the original </w:delText>
        </w:r>
        <w:r w:rsidDel="00C611E5">
          <w:rPr>
            <w:i/>
            <w:lang w:val="en-US"/>
          </w:rPr>
          <w:delText>entity</w:delText>
        </w:r>
        <w:r w:rsidDel="00C611E5">
          <w:rPr>
            <w:lang w:val="en-US"/>
          </w:rPr>
          <w:delText>.</w:delText>
        </w:r>
      </w:del>
    </w:p>
    <w:p w:rsidR="00130D6B" w:rsidRPr="0070570F" w:rsidDel="00E00763" w:rsidRDefault="00130D6B" w:rsidP="00E00763">
      <w:pPr>
        <w:rPr>
          <w:del w:id="564" w:author="Kohwalter" w:date="2013-04-29T18:14:00Z"/>
          <w:lang w:val="en-US"/>
        </w:rPr>
      </w:pPr>
      <w:del w:id="565" w:author="Kohwalter" w:date="2013-04-29T18:12:00Z">
        <w:r w:rsidDel="00C611E5">
          <w:rPr>
            <w:b/>
            <w:lang w:val="en-US"/>
          </w:rPr>
          <w:delText>Quotation</w:delText>
        </w:r>
        <w:r w:rsidDel="00C611E5">
          <w:rPr>
            <w:lang w:val="en-US"/>
          </w:rPr>
          <w:delText>: A [</w:delText>
        </w:r>
        <w:r w:rsidDel="00C611E5">
          <w:rPr>
            <w:i/>
            <w:lang w:val="en-US"/>
          </w:rPr>
          <w:delText>wasQuotedFrom</w:delText>
        </w:r>
        <w:r w:rsidDel="00C611E5">
          <w:rPr>
            <w:lang w:val="en-US"/>
          </w:rPr>
          <w:delText xml:space="preserve">] edge indicates the repeat of an </w:delText>
        </w:r>
        <w:r w:rsidDel="00C611E5">
          <w:rPr>
            <w:i/>
            <w:lang w:val="en-US"/>
          </w:rPr>
          <w:delText>entity</w:delText>
        </w:r>
        <w:r w:rsidDel="00C611E5">
          <w:rPr>
            <w:lang w:val="en-US"/>
          </w:rPr>
          <w:delText>, such as text or image, by someone who may or may not be its original author.</w:delText>
        </w:r>
      </w:del>
    </w:p>
    <w:p w:rsidR="00130D6B" w:rsidRPr="00E402CF" w:rsidDel="00E00763" w:rsidRDefault="00130D6B" w:rsidP="00E00763">
      <w:pPr>
        <w:rPr>
          <w:del w:id="566" w:author="Kohwalter" w:date="2013-04-29T18:14:00Z"/>
          <w:i/>
          <w:lang w:val="en-US"/>
        </w:rPr>
      </w:pPr>
      <w:del w:id="567" w:author="Kohwalter" w:date="2013-04-29T18:14:00Z">
        <w:r w:rsidRPr="0097740B" w:rsidDel="00E00763">
          <w:rPr>
            <w:b/>
            <w:lang w:val="en-US"/>
          </w:rPr>
          <w:delText>Influence</w:delText>
        </w:r>
        <w:r w:rsidDel="00E00763">
          <w:rPr>
            <w:lang w:val="en-US"/>
          </w:rPr>
          <w:delText>: A [</w:delText>
        </w:r>
        <w:r w:rsidDel="00E00763">
          <w:rPr>
            <w:i/>
            <w:lang w:val="en-US"/>
          </w:rPr>
          <w:delText>wasInfluencedBy</w:delText>
        </w:r>
        <w:r w:rsidDel="00E00763">
          <w:rPr>
            <w:lang w:val="en-US"/>
          </w:rPr>
          <w:delText xml:space="preserve">] edge indicates that the </w:delText>
        </w:r>
        <w:r w:rsidDel="00E00763">
          <w:rPr>
            <w:i/>
            <w:lang w:val="en-US"/>
          </w:rPr>
          <w:delText>entity, activity</w:delText>
        </w:r>
        <w:r w:rsidDel="00E00763">
          <w:rPr>
            <w:lang w:val="en-US"/>
          </w:rPr>
          <w:delText xml:space="preserve"> or</w:delText>
        </w:r>
        <w:r w:rsidDel="00E00763">
          <w:rPr>
            <w:i/>
            <w:lang w:val="en-US"/>
          </w:rPr>
          <w:delText xml:space="preserve"> agent</w:delText>
        </w:r>
        <w:r w:rsidDel="00E00763">
          <w:rPr>
            <w:lang w:val="en-US"/>
          </w:rPr>
          <w:delText xml:space="preserve"> had an effect on the character, development, or behavior of another by the means of </w:delText>
        </w:r>
        <w:r w:rsidDel="00E00763">
          <w:rPr>
            <w:i/>
            <w:lang w:val="en-US"/>
          </w:rPr>
          <w:delText xml:space="preserve">usage, start, end, generation, invalidation, communication, derivation, attribution, association, </w:delText>
        </w:r>
        <w:r w:rsidDel="00E00763">
          <w:rPr>
            <w:lang w:val="en-US"/>
          </w:rPr>
          <w:delText xml:space="preserve">or </w:delText>
        </w:r>
        <w:r w:rsidDel="00E00763">
          <w:rPr>
            <w:i/>
            <w:lang w:val="en-US"/>
          </w:rPr>
          <w:delText>delegation.</w:delText>
        </w:r>
      </w:del>
    </w:p>
    <w:p w:rsidR="00130D6B" w:rsidRPr="009F2600" w:rsidRDefault="00130D6B" w:rsidP="00130D6B">
      <w:pPr>
        <w:pStyle w:val="Heading3"/>
        <w:rPr>
          <w:lang w:val="en-US"/>
        </w:rPr>
      </w:pPr>
      <w:bookmarkStart w:id="568" w:name="_Toc352784496"/>
      <w:r>
        <w:rPr>
          <w:lang w:val="en-US"/>
        </w:rPr>
        <w:t>Further Notations</w:t>
      </w:r>
      <w:bookmarkEnd w:id="568"/>
    </w:p>
    <w:p w:rsidR="00130D6B" w:rsidRDefault="00130D6B" w:rsidP="00130D6B">
      <w:pPr>
        <w:rPr>
          <w:ins w:id="569" w:author="Kohwalter" w:date="2013-04-29T18:51:00Z"/>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new relations</w:t>
      </w:r>
      <w:r w:rsidR="00144DE4" w:rsidRPr="00144DE4">
        <w:rPr>
          <w:lang w:val="en-US"/>
        </w:rPr>
        <w:t>, and</w:t>
      </w:r>
      <w:r w:rsidR="00144DE4">
        <w:rPr>
          <w:i/>
          <w:lang w:val="en-US"/>
        </w:rPr>
        <w:t xml:space="preserve"> optional identifiers</w:t>
      </w:r>
      <w:r>
        <w:rPr>
          <w:lang w:val="en-US"/>
        </w:rPr>
        <w:t>.</w:t>
      </w:r>
      <w:r w:rsidR="005E2DA9">
        <w:rPr>
          <w:lang w:val="en-US"/>
        </w:rPr>
        <w:t xml:space="preserve"> Their definitions, taken from</w:t>
      </w:r>
      <w:ins w:id="570" w:author="Kohwalter" w:date="2013-04-29T19:19:00Z">
        <w:r w:rsidR="00144DE4">
          <w:rPr>
            <w:lang w:val="en-US"/>
          </w:rPr>
          <w:t xml:space="preserve"> MOREAU and MISSIER</w:t>
        </w:r>
      </w:ins>
      <w:r w:rsidR="005E2DA9">
        <w:rPr>
          <w:lang w:val="en-US"/>
        </w:rPr>
        <w:t xml:space="preserve"> </w:t>
      </w:r>
      <w:r w:rsidR="00FF7EF5">
        <w:rPr>
          <w:lang w:val="en-US"/>
        </w:rPr>
        <w:fldChar w:fldCharType="begin"/>
      </w:r>
      <w:r w:rsidR="00144DE4">
        <w:rPr>
          <w:lang w:val="en-US"/>
        </w:rPr>
        <w:instrText xml:space="preserve"> ADDIN ZOTERO_ITEM CSL_CITATION {"citationID":"HE3wGwhL","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FF7EF5">
        <w:rPr>
          <w:lang w:val="en-US"/>
        </w:rPr>
        <w:fldChar w:fldCharType="separate"/>
      </w:r>
      <w:r w:rsidR="00144DE4" w:rsidRPr="00144DE4">
        <w:rPr>
          <w:rFonts w:cs="Times New Roman"/>
          <w:lang w:val="en-US"/>
        </w:rPr>
        <w:t>(2010a)</w:t>
      </w:r>
      <w:r w:rsidR="00FF7EF5">
        <w:rPr>
          <w:lang w:val="en-US"/>
        </w:rPr>
        <w:fldChar w:fldCharType="end"/>
      </w:r>
      <w:r w:rsidR="005E2DA9">
        <w:rPr>
          <w:lang w:val="en-US"/>
        </w:rPr>
        <w:t xml:space="preserve"> are:</w:t>
      </w:r>
    </w:p>
    <w:p w:rsidR="00B3724A" w:rsidRDefault="00B3724A" w:rsidP="00130D6B">
      <w:pPr>
        <w:rPr>
          <w:lang w:val="en-US"/>
        </w:rPr>
      </w:pPr>
      <w:ins w:id="571" w:author="Kohwalter" w:date="2013-04-29T18:51:00Z">
        <w:r>
          <w:rPr>
            <w:lang w:val="en-US"/>
          </w:rPr>
          <w:t xml:space="preserve">According to MOREAU and MISSIER </w:t>
        </w:r>
        <w:r w:rsidR="00FF7EF5">
          <w:rPr>
            <w:lang w:val="en-US"/>
          </w:rPr>
          <w:fldChar w:fldCharType="begin"/>
        </w:r>
      </w:ins>
      <w:r>
        <w:rPr>
          <w:lang w:val="en-US"/>
        </w:rPr>
        <w:instrText xml:space="preserve"> ADDIN ZOTERO_ITEM CSL_CITATION {"citationID":"sbMa42Ue","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ins w:id="572" w:author="Kohwalter" w:date="2013-04-29T18:51:00Z">
        <w:r w:rsidR="00FF7EF5">
          <w:rPr>
            <w:lang w:val="en-US"/>
          </w:rPr>
          <w:fldChar w:fldCharType="separate"/>
        </w:r>
      </w:ins>
      <w:r w:rsidRPr="00B3724A">
        <w:rPr>
          <w:rFonts w:cs="Times New Roman"/>
          <w:lang w:val="en-US"/>
        </w:rPr>
        <w:t>(2010a)</w:t>
      </w:r>
      <w:ins w:id="573" w:author="Kohwalter" w:date="2013-04-29T18:51:00Z">
        <w:r w:rsidR="00FF7EF5">
          <w:rPr>
            <w:lang w:val="en-US"/>
          </w:rPr>
          <w:fldChar w:fldCharType="end"/>
        </w:r>
        <w:r>
          <w:rPr>
            <w:lang w:val="en-US"/>
          </w:rPr>
          <w:t xml:space="preserve">, an specialization, denoted by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w:t>
        </w:r>
      </w:ins>
      <w:ins w:id="574" w:author="Kohwalter" w:date="2013-04-29T18:52:00Z">
        <w:r>
          <w:rPr>
            <w:lang w:val="en-US"/>
          </w:rPr>
          <w:t xml:space="preserve">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w:t>
        </w:r>
      </w:ins>
      <w:ins w:id="575" w:author="Kohwalter" w:date="2013-04-29T18:53:00Z">
        <w:r>
          <w:rPr>
            <w:lang w:val="en-US"/>
          </w:rPr>
          <w:t>, while also having more function</w:t>
        </w:r>
      </w:ins>
      <w:ins w:id="576" w:author="Kohwalter" w:date="2013-04-29T18:54:00Z">
        <w:r>
          <w:rPr>
            <w:lang w:val="en-US"/>
          </w:rPr>
          <w:t xml:space="preserve">s. </w:t>
        </w:r>
      </w:ins>
      <w:ins w:id="577" w:author="Kohwalter" w:date="2013-04-29T18:55:00Z">
        <w:r w:rsidR="00AE1D3D">
          <w:rPr>
            <w:lang w:val="en-US"/>
          </w:rPr>
          <w:t xml:space="preserve">Meanwhile, the edge </w:t>
        </w:r>
        <w:proofErr w:type="spellStart"/>
        <w:r w:rsidR="00AE1D3D" w:rsidRPr="00AE1D3D">
          <w:rPr>
            <w:i/>
            <w:lang w:val="en-US"/>
          </w:rPr>
          <w:t>alternateOf</w:t>
        </w:r>
        <w:proofErr w:type="spellEnd"/>
        <w:r w:rsidR="00AE1D3D">
          <w:rPr>
            <w:lang w:val="en-US"/>
          </w:rPr>
          <w:t xml:space="preserve"> between </w:t>
        </w:r>
        <w:r w:rsidR="00AE1D3D" w:rsidRPr="00AE1D3D">
          <w:rPr>
            <w:i/>
            <w:lang w:val="en-US"/>
          </w:rPr>
          <w:t>entities</w:t>
        </w:r>
        <w:r w:rsidR="00AE1D3D">
          <w:rPr>
            <w:lang w:val="en-US"/>
          </w:rPr>
          <w:t xml:space="preserve"> indicates that both have the same functions and characteristics.</w:t>
        </w:r>
      </w:ins>
      <w:ins w:id="578" w:author="Kohwalter" w:date="2013-04-29T18:56:00Z">
        <w:r w:rsidR="00AE1D3D" w:rsidRPr="00AE1D3D">
          <w:rPr>
            <w:lang w:val="en-US"/>
          </w:rPr>
          <w:t xml:space="preserve"> </w:t>
        </w:r>
        <w:r w:rsidR="00AE1D3D">
          <w:rPr>
            <w:lang w:val="en-US"/>
          </w:rPr>
          <w:t xml:space="preserve">Specialization and alternate are not considered in PROV as an influence. </w:t>
        </w:r>
        <w:proofErr w:type="spellStart"/>
        <w:r w:rsidR="00AE1D3D">
          <w:rPr>
            <w:lang w:val="en-US"/>
          </w:rPr>
          <w:t>Subtyping</w:t>
        </w:r>
        <w:proofErr w:type="spellEnd"/>
        <w:r w:rsidR="00AE1D3D">
          <w:rPr>
            <w:lang w:val="en-US"/>
          </w:rPr>
          <w:t xml:space="preserve"> is a rule to create new edge</w:t>
        </w:r>
      </w:ins>
      <w:ins w:id="579" w:author="Kohwalter" w:date="2013-04-29T18:57:00Z">
        <w:r w:rsidR="00AE1D3D">
          <w:rPr>
            <w:lang w:val="en-US"/>
          </w:rPr>
          <w:t>s</w:t>
        </w:r>
      </w:ins>
      <w:ins w:id="580" w:author="Kohwalter" w:date="2013-04-29T19:06:00Z">
        <w:r w:rsidR="009C5FB5">
          <w:rPr>
            <w:lang w:val="en-US"/>
          </w:rPr>
          <w:t xml:space="preserve"> based in existing relationships</w:t>
        </w:r>
      </w:ins>
      <w:ins w:id="581" w:author="Kohwalter" w:date="2013-04-29T18:57:00Z">
        <w:r w:rsidR="00AE1D3D">
          <w:rPr>
            <w:lang w:val="en-US"/>
          </w:rPr>
          <w:t xml:space="preserve">, </w:t>
        </w:r>
        <w:r w:rsidR="00AE1D3D" w:rsidRPr="00AE1D3D">
          <w:rPr>
            <w:i/>
            <w:lang w:val="en-US"/>
          </w:rPr>
          <w:t>entities</w:t>
        </w:r>
        <w:r w:rsidR="00AE1D3D">
          <w:rPr>
            <w:lang w:val="en-US"/>
          </w:rPr>
          <w:t xml:space="preserve"> or </w:t>
        </w:r>
        <w:r w:rsidR="00AE1D3D" w:rsidRPr="00AE1D3D">
          <w:rPr>
            <w:i/>
            <w:lang w:val="en-US"/>
          </w:rPr>
          <w:t>agents</w:t>
        </w:r>
        <w:r w:rsidR="00AE1D3D">
          <w:rPr>
            <w:lang w:val="en-US"/>
          </w:rPr>
          <w:t>. For example, chocolate cake is a special kind of cake.</w:t>
        </w:r>
      </w:ins>
      <w:ins w:id="582" w:author="Kohwalter" w:date="2013-04-29T18:59:00Z">
        <w:r w:rsidR="00AE1D3D">
          <w:rPr>
            <w:lang w:val="en-US"/>
          </w:rPr>
          <w:t xml:space="preserve"> The revision relationship is also a </w:t>
        </w:r>
        <w:proofErr w:type="spellStart"/>
        <w:r w:rsidR="00AE1D3D">
          <w:rPr>
            <w:lang w:val="en-US"/>
          </w:rPr>
          <w:t>subtyping</w:t>
        </w:r>
        <w:proofErr w:type="spellEnd"/>
        <w:r w:rsidR="00AE1D3D">
          <w:rPr>
            <w:lang w:val="en-US"/>
          </w:rPr>
          <w:t xml:space="preserve"> of the derivation relationship, since a revision</w:t>
        </w:r>
      </w:ins>
      <w:ins w:id="583" w:author="Kohwalter" w:date="2013-04-29T19:00:00Z">
        <w:r w:rsidR="00AE1D3D">
          <w:rPr>
            <w:lang w:val="en-US"/>
          </w:rPr>
          <w:t xml:space="preserve"> is a newer version based on the original document.</w:t>
        </w:r>
      </w:ins>
      <w:ins w:id="584" w:author="Kohwalter" w:date="2013-04-29T19:06:00Z">
        <w:r w:rsidR="009C5FB5">
          <w:rPr>
            <w:lang w:val="en-US"/>
          </w:rPr>
          <w:t xml:space="preserve"> </w:t>
        </w:r>
      </w:ins>
      <w:ins w:id="585" w:author="Kohwalter" w:date="2013-04-29T19:07:00Z">
        <w:r w:rsidR="009C5FB5">
          <w:rPr>
            <w:lang w:val="en-US"/>
          </w:rPr>
          <w:t xml:space="preserve">PROV also </w:t>
        </w:r>
      </w:ins>
      <w:ins w:id="586" w:author="Kohwalter" w:date="2013-04-29T19:09:00Z">
        <w:r w:rsidR="009C5FB5">
          <w:rPr>
            <w:lang w:val="en-US"/>
          </w:rPr>
          <w:t>supports</w:t>
        </w:r>
      </w:ins>
      <w:ins w:id="587" w:author="Kohwalter" w:date="2013-04-29T19:07:00Z">
        <w:r w:rsidR="009C5FB5">
          <w:rPr>
            <w:lang w:val="en-US"/>
          </w:rPr>
          <w:t xml:space="preserve"> the creation of totally new relationships</w:t>
        </w:r>
      </w:ins>
      <w:ins w:id="588" w:author="Kohwalter" w:date="2013-04-29T19:09:00Z">
        <w:r w:rsidR="009C5FB5">
          <w:rPr>
            <w:lang w:val="en-US"/>
          </w:rPr>
          <w:t xml:space="preserve"> without using any of the existing ones as a basis</w:t>
        </w:r>
      </w:ins>
      <w:ins w:id="589" w:author="Kohwalter" w:date="2013-04-29T19:11:00Z">
        <w:r w:rsidR="009C5FB5">
          <w:rPr>
            <w:lang w:val="en-US"/>
          </w:rPr>
          <w:t xml:space="preserve">, which is useful depending on the domain used. For example, the relation </w:t>
        </w:r>
        <w:proofErr w:type="spellStart"/>
        <w:r w:rsidR="009C5FB5" w:rsidRPr="009C5FB5">
          <w:rPr>
            <w:i/>
            <w:lang w:val="en-US"/>
          </w:rPr>
          <w:t>wasAttackedBy</w:t>
        </w:r>
      </w:ins>
      <w:proofErr w:type="spellEnd"/>
      <w:ins w:id="590" w:author="Kohwalter" w:date="2013-04-29T19:12:00Z">
        <w:r w:rsidR="009C5FB5">
          <w:rPr>
            <w:lang w:val="en-US"/>
          </w:rPr>
          <w:t xml:space="preserve"> is a relation between </w:t>
        </w:r>
        <w:r w:rsidR="009C5FB5" w:rsidRPr="009C5FB5">
          <w:rPr>
            <w:i/>
            <w:lang w:val="en-US"/>
          </w:rPr>
          <w:t>agents</w:t>
        </w:r>
        <w:r w:rsidR="009C5FB5">
          <w:rPr>
            <w:lang w:val="en-US"/>
          </w:rPr>
          <w:t xml:space="preserve"> that indicates that one </w:t>
        </w:r>
        <w:r w:rsidR="009C5FB5" w:rsidRPr="009C5FB5">
          <w:rPr>
            <w:i/>
            <w:lang w:val="en-US"/>
          </w:rPr>
          <w:t>agent</w:t>
        </w:r>
        <w:r w:rsidR="009C5FB5">
          <w:rPr>
            <w:lang w:val="en-US"/>
          </w:rPr>
          <w:t xml:space="preserve"> suffered an attack action from another </w:t>
        </w:r>
        <w:r w:rsidR="009C5FB5" w:rsidRPr="009C5FB5">
          <w:rPr>
            <w:i/>
            <w:lang w:val="en-US"/>
          </w:rPr>
          <w:t>agent</w:t>
        </w:r>
        <w:r w:rsidR="009C5FB5">
          <w:rPr>
            <w:lang w:val="en-US"/>
          </w:rPr>
          <w:t>.</w:t>
        </w:r>
      </w:ins>
    </w:p>
    <w:p w:rsidR="00130D6B" w:rsidRDefault="00AE1D3D" w:rsidP="00AE1D3D">
      <w:pPr>
        <w:rPr>
          <w:lang w:val="en-US"/>
        </w:rPr>
      </w:pPr>
      <w:ins w:id="591" w:author="Kohwalter" w:date="2013-04-29T19:00:00Z">
        <w:r>
          <w:rPr>
            <w:lang w:val="en-US"/>
          </w:rPr>
          <w:t>The relationships represented by edges between two vertices can also be expanded to add more details</w:t>
        </w:r>
      </w:ins>
      <w:ins w:id="592" w:author="Kohwalter" w:date="2013-04-29T19:01:00Z">
        <w:r>
          <w:rPr>
            <w:lang w:val="en-US"/>
          </w:rPr>
          <w:t>.</w:t>
        </w:r>
      </w:ins>
      <w:ins w:id="593" w:author="Kohwalter" w:date="2013-04-29T19:02:00Z">
        <w:r>
          <w:rPr>
            <w:lang w:val="en-US"/>
          </w:rPr>
          <w:t xml:space="preserve"> For example, in a revision </w:t>
        </w:r>
      </w:ins>
      <w:ins w:id="594" w:author="Kohwalter" w:date="2013-04-29T19:04:00Z">
        <w:r>
          <w:rPr>
            <w:lang w:val="en-US"/>
          </w:rPr>
          <w:t>relationship</w:t>
        </w:r>
      </w:ins>
      <w:ins w:id="595" w:author="Kohwalter" w:date="2013-04-29T19:02:00Z">
        <w:r>
          <w:rPr>
            <w:lang w:val="en-US"/>
          </w:rPr>
          <w:t>, it is possible to add further details about the changes between versions, describing how the entity was altered to ge</w:t>
        </w:r>
      </w:ins>
      <w:ins w:id="596" w:author="Kohwalter" w:date="2013-04-29T19:03:00Z">
        <w:r>
          <w:rPr>
            <w:lang w:val="en-US"/>
          </w:rPr>
          <w:t xml:space="preserve">nerate the newer version. Another example is with plans used by agents. A plan, which in PROV can be represented as an entity, is a set of steps necessary to be taken in order to achieve </w:t>
        </w:r>
      </w:ins>
      <w:ins w:id="597" w:author="Kohwalter" w:date="2013-04-29T19:04:00Z">
        <w:r>
          <w:rPr>
            <w:lang w:val="en-US"/>
          </w:rPr>
          <w:t>the proposed goal.</w:t>
        </w:r>
      </w:ins>
      <w:r w:rsidR="00130D6B">
        <w:rPr>
          <w:lang w:val="en-US"/>
        </w:rPr>
        <w:t xml:space="preserve"> </w:t>
      </w:r>
      <w:r w:rsidR="00FF7EF5">
        <w:rPr>
          <w:lang w:val="en-US"/>
        </w:rPr>
        <w:fldChar w:fldCharType="begin"/>
      </w:r>
      <w:r w:rsidR="00130D6B">
        <w:rPr>
          <w:lang w:val="en-US"/>
        </w:rPr>
        <w:instrText xml:space="preserve"> REF _Ref352774073 \h </w:instrText>
      </w:r>
      <w:r w:rsidR="00FF7EF5">
        <w:rPr>
          <w:lang w:val="en-US"/>
        </w:rPr>
      </w:r>
      <w:r w:rsidR="00FF7EF5">
        <w:rPr>
          <w:lang w:val="en-US"/>
        </w:rPr>
        <w:fldChar w:fldCharType="separate"/>
      </w:r>
      <w:r w:rsidR="00176E0D" w:rsidRPr="0052234F">
        <w:rPr>
          <w:lang w:val="en-US"/>
        </w:rPr>
        <w:t xml:space="preserve">Figure </w:t>
      </w:r>
      <w:r w:rsidR="00176E0D">
        <w:rPr>
          <w:noProof/>
          <w:lang w:val="en-US"/>
        </w:rPr>
        <w:t>9</w:t>
      </w:r>
      <w:r w:rsidR="00FF7EF5">
        <w:rPr>
          <w:lang w:val="en-US"/>
        </w:rPr>
        <w:fldChar w:fldCharType="end"/>
      </w:r>
      <w:r w:rsidR="00130D6B">
        <w:rPr>
          <w:lang w:val="en-US"/>
        </w:rPr>
        <w:t xml:space="preserve"> illustrates the usage of the </w:t>
      </w:r>
      <w:r w:rsidR="00130D6B" w:rsidRPr="00FE0D3B">
        <w:rPr>
          <w:i/>
          <w:lang w:val="en-US"/>
        </w:rPr>
        <w:t>expanded relation</w:t>
      </w:r>
      <w:r w:rsidR="00130D6B">
        <w:rPr>
          <w:lang w:val="en-US"/>
        </w:rPr>
        <w:t xml:space="preserve"> </w:t>
      </w:r>
      <w:r w:rsidR="00130D6B">
        <w:rPr>
          <w:i/>
          <w:lang w:val="en-US"/>
        </w:rPr>
        <w:t xml:space="preserve">plan </w:t>
      </w:r>
      <w:r w:rsidR="00144DE4">
        <w:rPr>
          <w:lang w:val="en-US"/>
        </w:rPr>
        <w:t xml:space="preserve">in the </w:t>
      </w:r>
      <w:proofErr w:type="spellStart"/>
      <w:r w:rsidR="00130D6B" w:rsidRPr="0052234F">
        <w:rPr>
          <w:i/>
          <w:lang w:val="en-US"/>
        </w:rPr>
        <w:t>hadPlan</w:t>
      </w:r>
      <w:proofErr w:type="spellEnd"/>
      <w:r w:rsidR="00144DE4">
        <w:rPr>
          <w:lang w:val="en-US"/>
        </w:rPr>
        <w:t xml:space="preserve"> </w:t>
      </w:r>
      <w:r w:rsidR="00144DE4">
        <w:rPr>
          <w:lang w:val="en-US"/>
        </w:rPr>
        <w:lastRenderedPageBreak/>
        <w:t xml:space="preserve">edge connecting the edge </w:t>
      </w:r>
      <w:proofErr w:type="spellStart"/>
      <w:r w:rsidR="00130D6B" w:rsidRPr="0052234F">
        <w:rPr>
          <w:i/>
          <w:lang w:val="en-US"/>
        </w:rPr>
        <w:t>wasAssociatedWith</w:t>
      </w:r>
      <w:proofErr w:type="spellEnd"/>
      <w:r w:rsidR="00130D6B">
        <w:rPr>
          <w:lang w:val="en-US"/>
        </w:rPr>
        <w:t xml:space="preserve">, from an </w:t>
      </w:r>
      <w:r w:rsidR="00130D6B" w:rsidRPr="0052234F">
        <w:rPr>
          <w:i/>
          <w:lang w:val="en-US"/>
        </w:rPr>
        <w:t>agent</w:t>
      </w:r>
      <w:r w:rsidR="00130D6B">
        <w:rPr>
          <w:lang w:val="en-US"/>
        </w:rPr>
        <w:t xml:space="preserve"> (</w:t>
      </w:r>
      <w:proofErr w:type="spellStart"/>
      <w:proofErr w:type="gramStart"/>
      <w:r w:rsidR="00130D6B">
        <w:rPr>
          <w:lang w:val="en-US"/>
        </w:rPr>
        <w:t>edith</w:t>
      </w:r>
      <w:proofErr w:type="spellEnd"/>
      <w:proofErr w:type="gramEnd"/>
      <w:r w:rsidR="00130D6B">
        <w:rPr>
          <w:lang w:val="en-US"/>
        </w:rPr>
        <w:t xml:space="preserve">) and an </w:t>
      </w:r>
      <w:r w:rsidR="00130D6B" w:rsidRPr="0052234F">
        <w:rPr>
          <w:i/>
          <w:lang w:val="en-US"/>
        </w:rPr>
        <w:t>activity</w:t>
      </w:r>
      <w:r w:rsidR="00130D6B">
        <w:rPr>
          <w:lang w:val="en-US"/>
        </w:rPr>
        <w:t xml:space="preserve"> (correct), with an </w:t>
      </w:r>
      <w:r w:rsidR="00130D6B" w:rsidRPr="0052234F">
        <w:rPr>
          <w:i/>
          <w:lang w:val="en-US"/>
        </w:rPr>
        <w:t>entity</w:t>
      </w:r>
      <w:r w:rsidR="00130D6B">
        <w:rPr>
          <w:lang w:val="en-US"/>
        </w:rPr>
        <w:t xml:space="preserve"> (instructions).</w:t>
      </w:r>
    </w:p>
    <w:p w:rsidR="00130D6B" w:rsidRDefault="00130D6B" w:rsidP="00130D6B">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6"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130D6B" w:rsidRPr="0052234F" w:rsidRDefault="00130D6B" w:rsidP="00130D6B">
      <w:pPr>
        <w:pStyle w:val="Caption"/>
        <w:framePr w:hSpace="180" w:wrap="around" w:vAnchor="text" w:hAnchor="text" w:y="1"/>
        <w:rPr>
          <w:lang w:val="en-US"/>
        </w:rPr>
      </w:pPr>
      <w:bookmarkStart w:id="598" w:name="_Ref352774073"/>
      <w:bookmarkStart w:id="599" w:name="_Toc352776699"/>
      <w:r w:rsidRPr="0052234F">
        <w:rPr>
          <w:lang w:val="en-US"/>
        </w:rPr>
        <w:t xml:space="preserve">Figure </w:t>
      </w:r>
      <w:r w:rsidR="00FF7EF5">
        <w:rPr>
          <w:lang w:val="en-US"/>
        </w:rPr>
        <w:fldChar w:fldCharType="begin"/>
      </w:r>
      <w:r>
        <w:rPr>
          <w:lang w:val="en-US"/>
        </w:rPr>
        <w:instrText xml:space="preserve"> SEQ Figure \* ARABIC </w:instrText>
      </w:r>
      <w:r w:rsidR="00FF7EF5">
        <w:rPr>
          <w:lang w:val="en-US"/>
        </w:rPr>
        <w:fldChar w:fldCharType="separate"/>
      </w:r>
      <w:r w:rsidR="00176E0D">
        <w:rPr>
          <w:noProof/>
          <w:lang w:val="en-US"/>
        </w:rPr>
        <w:t>9</w:t>
      </w:r>
      <w:r w:rsidR="00FF7EF5">
        <w:rPr>
          <w:lang w:val="en-US"/>
        </w:rPr>
        <w:fldChar w:fldCharType="end"/>
      </w:r>
      <w:bookmarkEnd w:id="598"/>
      <w:r w:rsidRPr="0052234F">
        <w:rPr>
          <w:lang w:val="en-US"/>
        </w:rPr>
        <w:t xml:space="preserve">: Using </w:t>
      </w:r>
      <w:r w:rsidRPr="0062039C">
        <w:rPr>
          <w:i/>
          <w:lang w:val="en-US"/>
        </w:rPr>
        <w:t>Expanded Relations</w:t>
      </w:r>
      <w:r w:rsidRPr="0052234F">
        <w:rPr>
          <w:lang w:val="en-US"/>
        </w:rPr>
        <w:t>. Source</w:t>
      </w:r>
      <w:r>
        <w:rPr>
          <w:lang w:val="en-US"/>
        </w:rPr>
        <w:t>:</w:t>
      </w:r>
      <w:ins w:id="600" w:author="Kohwalter" w:date="2013-04-29T18:17:00Z">
        <w:r w:rsidR="008F2468">
          <w:rPr>
            <w:lang w:val="en-US"/>
          </w:rPr>
          <w:t xml:space="preserve"> GIL and MILES</w:t>
        </w:r>
      </w:ins>
      <w:r>
        <w:rPr>
          <w:lang w:val="en-US"/>
        </w:rPr>
        <w:t xml:space="preserve"> </w:t>
      </w:r>
      <w:r w:rsidR="00FF7EF5">
        <w:rPr>
          <w:lang w:val="en-US"/>
        </w:rPr>
        <w:fldChar w:fldCharType="begin"/>
      </w:r>
      <w:r w:rsidR="008F2468">
        <w:rPr>
          <w:lang w:val="en-US"/>
        </w:rPr>
        <w:instrText xml:space="preserve"> ADDIN ZOTERO_ITEM CSL_CITATION {"citationID":"oDp4fScW","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FF7EF5">
        <w:rPr>
          <w:lang w:val="en-US"/>
        </w:rPr>
        <w:fldChar w:fldCharType="separate"/>
      </w:r>
      <w:bookmarkEnd w:id="599"/>
      <w:r w:rsidR="008F2468" w:rsidRPr="009C5FB5">
        <w:rPr>
          <w:rFonts w:cs="Times New Roman"/>
          <w:lang w:val="en-US"/>
        </w:rPr>
        <w:t>(2010)</w:t>
      </w:r>
      <w:r w:rsidR="00FF7EF5">
        <w:rPr>
          <w:lang w:val="en-US"/>
        </w:rPr>
        <w:fldChar w:fldCharType="end"/>
      </w:r>
    </w:p>
    <w:p w:rsidR="00130D6B" w:rsidRDefault="00130D6B" w:rsidP="00130D6B">
      <w:pPr>
        <w:rPr>
          <w:ins w:id="601" w:author="Kohwalter" w:date="2013-04-29T19:22:00Z"/>
          <w:lang w:val="en-US"/>
        </w:rPr>
      </w:pPr>
      <w:r>
        <w:rPr>
          <w:lang w:val="en-US"/>
        </w:rPr>
        <w:t xml:space="preserve">The PROV data model also has a set of pre-defined attributes </w:t>
      </w:r>
      <w:ins w:id="602" w:author="Kohwalter" w:date="2013-04-29T19:21:00Z">
        <w:r w:rsidR="00144DE4">
          <w:rPr>
            <w:lang w:val="en-US"/>
          </w:rPr>
          <w:t>to be used as optional identifiers</w:t>
        </w:r>
      </w:ins>
      <w:r>
        <w:rPr>
          <w:lang w:val="en-US"/>
        </w:rPr>
        <w:t xml:space="preserve"> to provide further details. These attributes can be up to five different typ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130D6B" w:rsidRDefault="00144DE4" w:rsidP="004B584A">
      <w:pPr>
        <w:rPr>
          <w:lang w:val="en-US"/>
        </w:rPr>
      </w:pPr>
      <w:ins w:id="603" w:author="Kohwalter" w:date="2013-04-29T19:22:00Z">
        <w:r>
          <w:rPr>
            <w:lang w:val="en-US"/>
          </w:rPr>
          <w:t xml:space="preserve">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w:t>
        </w:r>
      </w:ins>
      <w:ins w:id="604" w:author="Kohwalter" w:date="2013-04-29T19:23:00Z">
        <w:r>
          <w:rPr>
            <w:lang w:val="en-US"/>
          </w:rPr>
          <w:t>, while locations are used to identify plac</w:t>
        </w:r>
      </w:ins>
      <w:ins w:id="605" w:author="Kohwalter" w:date="2013-04-29T19:24:00Z">
        <w:r>
          <w:rPr>
            <w:lang w:val="en-US"/>
          </w:rPr>
          <w:t>es that the agent, entity, or activity was located. Role, as previ</w:t>
        </w:r>
      </w:ins>
      <w:ins w:id="606" w:author="Kohwalter" w:date="2013-04-29T19:25:00Z">
        <w:r>
          <w:rPr>
            <w:lang w:val="en-US"/>
          </w:rPr>
          <w:t xml:space="preserve">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w:t>
        </w:r>
        <w:r w:rsidR="004B584A">
          <w:rPr>
            <w:lang w:val="en-US"/>
          </w:rPr>
          <w:t xml:space="preserve"> Type provides further</w:t>
        </w:r>
      </w:ins>
      <w:ins w:id="607" w:author="Kohwalter" w:date="2013-04-29T19:26:00Z">
        <w:r w:rsidR="004B584A">
          <w:rPr>
            <w:lang w:val="en-US"/>
          </w:rPr>
          <w:t xml:space="preserve"> information about the </w:t>
        </w:r>
        <w:r w:rsidR="004B584A" w:rsidRPr="004B584A">
          <w:rPr>
            <w:i/>
            <w:lang w:val="en-US"/>
          </w:rPr>
          <w:t>agent</w:t>
        </w:r>
        <w:r w:rsidR="004B584A">
          <w:rPr>
            <w:lang w:val="en-US"/>
          </w:rPr>
          <w:t xml:space="preserve">, </w:t>
        </w:r>
        <w:r w:rsidR="004B584A" w:rsidRPr="004B584A">
          <w:rPr>
            <w:i/>
            <w:lang w:val="en-US"/>
          </w:rPr>
          <w:t>entity</w:t>
        </w:r>
        <w:r w:rsidR="004B584A">
          <w:rPr>
            <w:lang w:val="en-US"/>
          </w:rPr>
          <w:t xml:space="preserve">, or </w:t>
        </w:r>
        <w:r w:rsidR="004B584A" w:rsidRPr="004B584A">
          <w:rPr>
            <w:i/>
            <w:lang w:val="en-US"/>
          </w:rPr>
          <w:t>activity</w:t>
        </w:r>
        <w:r w:rsidR="004B584A">
          <w:rPr>
            <w:lang w:val="en-US"/>
          </w:rPr>
          <w:t xml:space="preserve">. For example, </w:t>
        </w:r>
        <w:r w:rsidR="004B584A" w:rsidRPr="004B584A">
          <w:rPr>
            <w:i/>
            <w:lang w:val="en-US"/>
          </w:rPr>
          <w:t>software agent</w:t>
        </w:r>
        <w:r w:rsidR="004B584A">
          <w:rPr>
            <w:lang w:val="en-US"/>
          </w:rPr>
          <w:t xml:space="preserve"> is a type of </w:t>
        </w:r>
        <w:r w:rsidR="004B584A" w:rsidRPr="004B584A">
          <w:rPr>
            <w:i/>
            <w:lang w:val="en-US"/>
          </w:rPr>
          <w:t>agent</w:t>
        </w:r>
        <w:r w:rsidR="004B584A">
          <w:rPr>
            <w:lang w:val="en-US"/>
          </w:rPr>
          <w:t>. Chocolate cak</w:t>
        </w:r>
      </w:ins>
      <w:ins w:id="608" w:author="Kohwalter" w:date="2013-04-29T19:27:00Z">
        <w:r w:rsidR="004B584A">
          <w:rPr>
            <w:lang w:val="en-US"/>
          </w:rPr>
          <w:t xml:space="preserve">e is a type of cake. Finally, value is used to </w:t>
        </w:r>
      </w:ins>
      <w:ins w:id="609" w:author="Kohwalter" w:date="2013-04-29T19:28:00Z">
        <w:r w:rsidR="004B584A">
          <w:rPr>
            <w:lang w:val="en-US"/>
          </w:rPr>
          <w:t xml:space="preserve">represent values associated with the entity, which can be a string, </w:t>
        </w:r>
      </w:ins>
      <w:ins w:id="610" w:author="Kohwalter" w:date="2013-04-29T19:29:00Z">
        <w:r w:rsidR="004B584A">
          <w:rPr>
            <w:lang w:val="en-US"/>
          </w:rPr>
          <w:t xml:space="preserve">a </w:t>
        </w:r>
      </w:ins>
      <w:ins w:id="611" w:author="Kohwalter" w:date="2013-04-29T19:28:00Z">
        <w:r w:rsidR="004B584A">
          <w:rPr>
            <w:lang w:val="en-US"/>
          </w:rPr>
          <w:t xml:space="preserve">number, </w:t>
        </w:r>
      </w:ins>
      <w:ins w:id="612" w:author="Kohwalter" w:date="2013-04-29T19:29:00Z">
        <w:r w:rsidR="004B584A">
          <w:rPr>
            <w:lang w:val="en-US"/>
          </w:rPr>
          <w:t>or encoded data.</w:t>
        </w:r>
      </w:ins>
      <w:ins w:id="613" w:author="Kohwalter" w:date="2013-04-29T19:28:00Z">
        <w:r w:rsidR="004B584A">
          <w:rPr>
            <w:lang w:val="en-US"/>
          </w:rPr>
          <w:t xml:space="preserve"> </w:t>
        </w:r>
      </w:ins>
      <w:r w:rsidR="00FF7EF5">
        <w:rPr>
          <w:lang w:val="en-US"/>
        </w:rPr>
        <w:fldChar w:fldCharType="begin"/>
      </w:r>
      <w:r w:rsidR="00130D6B">
        <w:rPr>
          <w:lang w:val="en-US"/>
        </w:rPr>
        <w:instrText xml:space="preserve"> REF _Ref352775643 \h </w:instrText>
      </w:r>
      <w:r w:rsidR="00FF7EF5">
        <w:rPr>
          <w:lang w:val="en-US"/>
        </w:rPr>
      </w:r>
      <w:r w:rsidR="00FF7EF5">
        <w:rPr>
          <w:lang w:val="en-US"/>
        </w:rPr>
        <w:fldChar w:fldCharType="separate"/>
      </w:r>
      <w:r w:rsidR="00176E0D" w:rsidRPr="005E2DA9">
        <w:rPr>
          <w:lang w:val="en-US"/>
        </w:rPr>
        <w:t xml:space="preserve">Table </w:t>
      </w:r>
      <w:r w:rsidR="00176E0D">
        <w:rPr>
          <w:noProof/>
          <w:lang w:val="en-US"/>
        </w:rPr>
        <w:t>1</w:t>
      </w:r>
      <w:r w:rsidR="00FF7EF5">
        <w:rPr>
          <w:lang w:val="en-US"/>
        </w:rPr>
        <w:fldChar w:fldCharType="end"/>
      </w:r>
      <w:r w:rsidR="00130D6B">
        <w:rPr>
          <w:lang w:val="en-US"/>
        </w:rPr>
        <w:t xml:space="preserve"> describes which constructs are allowed the usage of attributes and if there is any restriction of its value.</w:t>
      </w:r>
    </w:p>
    <w:p w:rsidR="00130D6B" w:rsidRPr="005E2DA9" w:rsidRDefault="00130D6B" w:rsidP="00130D6B">
      <w:pPr>
        <w:pStyle w:val="Caption"/>
        <w:keepNext/>
        <w:framePr w:hSpace="180" w:wrap="around" w:vAnchor="text" w:hAnchor="text" w:y="1"/>
        <w:rPr>
          <w:lang w:val="en-US"/>
        </w:rPr>
      </w:pPr>
      <w:bookmarkStart w:id="614" w:name="_Ref352775643"/>
      <w:bookmarkStart w:id="615" w:name="_Toc352776626"/>
      <w:r w:rsidRPr="005E2DA9">
        <w:rPr>
          <w:lang w:val="en-US"/>
        </w:rPr>
        <w:t xml:space="preserve">Table </w:t>
      </w:r>
      <w:r w:rsidR="00FF7EF5">
        <w:fldChar w:fldCharType="begin"/>
      </w:r>
      <w:r w:rsidR="001522CB" w:rsidRPr="005E2DA9">
        <w:rPr>
          <w:lang w:val="en-US"/>
        </w:rPr>
        <w:instrText xml:space="preserve"> SEQ Table \* ARABIC </w:instrText>
      </w:r>
      <w:r w:rsidR="00FF7EF5">
        <w:fldChar w:fldCharType="separate"/>
      </w:r>
      <w:r w:rsidR="00176E0D">
        <w:rPr>
          <w:noProof/>
          <w:lang w:val="en-US"/>
        </w:rPr>
        <w:t>1</w:t>
      </w:r>
      <w:r w:rsidR="00FF7EF5">
        <w:fldChar w:fldCharType="end"/>
      </w:r>
      <w:bookmarkEnd w:id="614"/>
      <w:r w:rsidRPr="005E2DA9">
        <w:rPr>
          <w:noProof/>
          <w:lang w:val="en-US"/>
        </w:rPr>
        <w:t>: PROV optional attributes</w:t>
      </w:r>
      <w:bookmarkEnd w:id="615"/>
      <w:r w:rsidR="005E2DA9" w:rsidRPr="005E2DA9">
        <w:rPr>
          <w:noProof/>
          <w:lang w:val="en-US"/>
        </w:rPr>
        <w:t xml:space="preserve">. </w:t>
      </w:r>
      <w:r w:rsidR="004B584A">
        <w:rPr>
          <w:noProof/>
          <w:lang w:val="en-US"/>
        </w:rPr>
        <w:t>A</w:t>
      </w:r>
      <w:r w:rsidR="005E2DA9">
        <w:rPr>
          <w:noProof/>
          <w:lang w:val="en-US"/>
        </w:rPr>
        <w:t>dapted from</w:t>
      </w:r>
      <w:ins w:id="616" w:author="Kohwalter" w:date="2013-04-29T14:00:00Z">
        <w:r w:rsidR="00647A06">
          <w:rPr>
            <w:noProof/>
            <w:lang w:val="en-US"/>
          </w:rPr>
          <w:t xml:space="preserve"> MOREAU and M</w:t>
        </w:r>
      </w:ins>
      <w:ins w:id="617" w:author="Kohwalter" w:date="2013-04-29T14:01:00Z">
        <w:r w:rsidR="00647A06">
          <w:rPr>
            <w:noProof/>
            <w:lang w:val="en-US"/>
          </w:rPr>
          <w:t>ISSIER</w:t>
        </w:r>
      </w:ins>
      <w:r w:rsidR="005E2DA9">
        <w:rPr>
          <w:noProof/>
          <w:lang w:val="en-US"/>
        </w:rPr>
        <w:t xml:space="preserve"> </w:t>
      </w:r>
      <w:r w:rsidR="00FF7EF5">
        <w:rPr>
          <w:noProof/>
          <w:lang w:val="en-US"/>
        </w:rPr>
        <w:fldChar w:fldCharType="begin"/>
      </w:r>
      <w:r w:rsidR="00647A06">
        <w:rPr>
          <w:noProof/>
          <w:lang w:val="en-US"/>
        </w:rPr>
        <w:instrText xml:space="preserve"> ADDIN ZOTERO_ITEM CSL_CITATION {"citationID":"ZjRWPjFH","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FF7EF5">
        <w:rPr>
          <w:noProof/>
          <w:lang w:val="en-US"/>
        </w:rPr>
        <w:fldChar w:fldCharType="separate"/>
      </w:r>
      <w:r w:rsidR="00647A06" w:rsidRPr="00647A06">
        <w:rPr>
          <w:rFonts w:cs="Times New Roman"/>
          <w:lang w:val="en-US"/>
        </w:rPr>
        <w:t>(2010a)</w:t>
      </w:r>
      <w:r w:rsidR="00FF7EF5">
        <w:rPr>
          <w:noProof/>
          <w:lang w:val="en-US"/>
        </w:rPr>
        <w:fldChar w:fldCharType="end"/>
      </w:r>
    </w:p>
    <w:tbl>
      <w:tblPr>
        <w:tblStyle w:val="LightGrid1"/>
        <w:tblW w:w="0" w:type="auto"/>
        <w:tblLook w:val="04A0"/>
      </w:tblPr>
      <w:tblGrid>
        <w:gridCol w:w="1121"/>
        <w:gridCol w:w="6021"/>
        <w:gridCol w:w="2117"/>
      </w:tblGrid>
      <w:tr w:rsidR="00130D6B" w:rsidTr="00421ADB">
        <w:trPr>
          <w:cnfStyle w:val="1000000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Attribute</w:t>
            </w:r>
          </w:p>
        </w:tc>
        <w:tc>
          <w:tcPr>
            <w:tcW w:w="6021" w:type="dxa"/>
          </w:tcPr>
          <w:p w:rsidR="00130D6B" w:rsidRPr="00605FFB" w:rsidRDefault="00130D6B" w:rsidP="00421ADB">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130D6B" w:rsidRPr="00605FFB" w:rsidRDefault="00130D6B" w:rsidP="00421ADB">
            <w:pPr>
              <w:framePr w:hSpace="180" w:wrap="around" w:vAnchor="text" w:hAnchor="text" w:y="1"/>
              <w:ind w:firstLine="0"/>
              <w:jc w:val="center"/>
              <w:cnfStyle w:val="100000000000"/>
              <w:rPr>
                <w:sz w:val="20"/>
                <w:lang w:val="en-US"/>
              </w:rPr>
            </w:pPr>
            <w:r w:rsidRPr="00605FFB">
              <w:rPr>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Label</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130D6B" w:rsidTr="00421ADB">
        <w:trPr>
          <w:cnfStyle w:val="00000001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Location</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Rol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p>
        </w:tc>
      </w:tr>
      <w:tr w:rsidR="00130D6B" w:rsidTr="00421ADB">
        <w:trPr>
          <w:cnfStyle w:val="00000001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Type</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Valu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p>
        </w:tc>
      </w:tr>
    </w:tbl>
    <w:p w:rsidR="00130D6B" w:rsidRDefault="00130D6B" w:rsidP="00130D6B">
      <w:pPr>
        <w:pStyle w:val="Heading3"/>
        <w:rPr>
          <w:lang w:val="en-US"/>
        </w:rPr>
      </w:pPr>
      <w:bookmarkStart w:id="618" w:name="_Toc352784497"/>
      <w:r>
        <w:rPr>
          <w:lang w:val="en-US"/>
        </w:rPr>
        <w:t>Time Information</w:t>
      </w:r>
      <w:bookmarkEnd w:id="618"/>
    </w:p>
    <w:p w:rsidR="00130D6B" w:rsidRDefault="00130D6B" w:rsidP="00130D6B">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from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130D6B" w:rsidRPr="0018463A" w:rsidRDefault="00130D6B" w:rsidP="00130D6B">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FF7EF5">
        <w:rPr>
          <w:lang w:val="en-US"/>
        </w:rPr>
        <w:fldChar w:fldCharType="begin"/>
      </w:r>
      <w:r>
        <w:rPr>
          <w:lang w:val="en-US"/>
        </w:rPr>
        <w:instrText xml:space="preserve"> REF _Ref352777030 \h </w:instrText>
      </w:r>
      <w:r w:rsidR="00FF7EF5">
        <w:rPr>
          <w:lang w:val="en-US"/>
        </w:rPr>
      </w:r>
      <w:r w:rsidR="00FF7EF5">
        <w:rPr>
          <w:lang w:val="en-US"/>
        </w:rPr>
        <w:fldChar w:fldCharType="separate"/>
      </w:r>
      <w:r w:rsidR="00176E0D" w:rsidRPr="007023D0">
        <w:rPr>
          <w:lang w:val="en-US"/>
        </w:rPr>
        <w:t xml:space="preserve">Figure </w:t>
      </w:r>
      <w:r w:rsidR="00176E0D">
        <w:rPr>
          <w:noProof/>
          <w:lang w:val="en-US"/>
        </w:rPr>
        <w:t>10</w:t>
      </w:r>
      <w:r w:rsidR="00FF7EF5">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correct”, and the </w:t>
      </w:r>
      <w:proofErr w:type="spellStart"/>
      <w:r w:rsidRPr="00083B38">
        <w:rPr>
          <w:i/>
          <w:lang w:val="en-US"/>
        </w:rPr>
        <w:t>generatedAtTime</w:t>
      </w:r>
      <w:proofErr w:type="spellEnd"/>
      <w:r>
        <w:rPr>
          <w:lang w:val="en-US"/>
        </w:rPr>
        <w:t xml:space="preserve"> in the relationships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as in the usage of </w:t>
      </w:r>
      <w:r w:rsidRPr="00083B38">
        <w:rPr>
          <w:i/>
          <w:lang w:val="en-US"/>
        </w:rPr>
        <w:t>Optional Identification</w:t>
      </w:r>
      <w:r>
        <w:rPr>
          <w:lang w:val="en-US"/>
        </w:rPr>
        <w:t xml:space="preserve"> as mentioned in the previous subsection</w:t>
      </w:r>
      <w:r w:rsidRPr="0018463A">
        <w:rPr>
          <w:lang w:val="en-US"/>
        </w:rPr>
        <w:t>.</w:t>
      </w:r>
    </w:p>
    <w:p w:rsidR="00130D6B" w:rsidRPr="0018463A" w:rsidRDefault="00130D6B" w:rsidP="00130D6B">
      <w:pPr>
        <w:keepNext/>
        <w:framePr w:hSpace="180" w:wrap="around" w:vAnchor="text" w:hAnchor="text" w:y="1"/>
        <w:ind w:left="709" w:firstLine="0"/>
        <w:jc w:val="center"/>
        <w:rPr>
          <w:lang w:val="en-US"/>
        </w:rPr>
      </w:pPr>
      <w:r>
        <w:rPr>
          <w:noProof/>
          <w:lang w:val="en-US"/>
        </w:rPr>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7"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130D6B" w:rsidRDefault="00130D6B" w:rsidP="00130D6B">
      <w:pPr>
        <w:pStyle w:val="Caption"/>
        <w:framePr w:hSpace="180" w:wrap="around" w:vAnchor="text" w:hAnchor="text" w:y="1"/>
        <w:rPr>
          <w:lang w:val="en-US"/>
        </w:rPr>
      </w:pPr>
      <w:bookmarkStart w:id="619" w:name="_Ref352777030"/>
      <w:bookmarkStart w:id="620" w:name="_Toc352776701"/>
      <w:r w:rsidRPr="007023D0">
        <w:rPr>
          <w:lang w:val="en-US"/>
        </w:rPr>
        <w:t xml:space="preserve">Figure </w:t>
      </w:r>
      <w:r w:rsidR="00FF7EF5">
        <w:rPr>
          <w:lang w:val="en-US"/>
        </w:rPr>
        <w:fldChar w:fldCharType="begin"/>
      </w:r>
      <w:r>
        <w:rPr>
          <w:lang w:val="en-US"/>
        </w:rPr>
        <w:instrText xml:space="preserve"> SEQ Figure \* ARABIC </w:instrText>
      </w:r>
      <w:r w:rsidR="00FF7EF5">
        <w:rPr>
          <w:lang w:val="en-US"/>
        </w:rPr>
        <w:fldChar w:fldCharType="separate"/>
      </w:r>
      <w:r w:rsidR="00176E0D">
        <w:rPr>
          <w:noProof/>
          <w:lang w:val="en-US"/>
        </w:rPr>
        <w:t>10</w:t>
      </w:r>
      <w:r w:rsidR="00FF7EF5">
        <w:rPr>
          <w:lang w:val="en-US"/>
        </w:rPr>
        <w:fldChar w:fldCharType="end"/>
      </w:r>
      <w:bookmarkEnd w:id="619"/>
      <w:r w:rsidRPr="007023D0">
        <w:rPr>
          <w:noProof/>
          <w:lang w:val="en-US"/>
        </w:rPr>
        <w:t>: Time information. Source</w:t>
      </w:r>
      <w:r>
        <w:rPr>
          <w:noProof/>
          <w:lang w:val="en-US"/>
        </w:rPr>
        <w:t>:</w:t>
      </w:r>
      <w:ins w:id="621" w:author="Kohwalter" w:date="2013-04-29T18:18:00Z">
        <w:r w:rsidR="008F2468">
          <w:rPr>
            <w:noProof/>
            <w:lang w:val="en-US"/>
          </w:rPr>
          <w:t xml:space="preserve"> GIL and MILES</w:t>
        </w:r>
      </w:ins>
      <w:r w:rsidRPr="007023D0">
        <w:rPr>
          <w:noProof/>
          <w:lang w:val="en-US"/>
        </w:rPr>
        <w:t xml:space="preserve"> </w:t>
      </w:r>
      <w:r w:rsidR="00FF7EF5">
        <w:rPr>
          <w:noProof/>
        </w:rPr>
        <w:fldChar w:fldCharType="begin"/>
      </w:r>
      <w:r w:rsidR="008F2468">
        <w:rPr>
          <w:noProof/>
          <w:lang w:val="en-US"/>
        </w:rPr>
        <w:instrText xml:space="preserve"> ADDIN ZOTERO_ITEM CSL_CITATION {"citationID":"dsyN33iq","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FF7EF5">
        <w:rPr>
          <w:noProof/>
        </w:rPr>
        <w:fldChar w:fldCharType="separate"/>
      </w:r>
      <w:bookmarkEnd w:id="620"/>
      <w:r w:rsidR="008F2468" w:rsidRPr="008F2468">
        <w:rPr>
          <w:rFonts w:cs="Times New Roman"/>
          <w:lang w:val="en-US"/>
        </w:rPr>
        <w:t>(2010)</w:t>
      </w:r>
      <w:r w:rsidR="00FF7EF5">
        <w:rPr>
          <w:noProof/>
        </w:rPr>
        <w:fldChar w:fldCharType="end"/>
      </w:r>
    </w:p>
    <w:p w:rsidR="00130D6B" w:rsidRDefault="00130D6B" w:rsidP="00130D6B">
      <w:pPr>
        <w:pStyle w:val="Heading3"/>
        <w:rPr>
          <w:lang w:val="en-US"/>
        </w:rPr>
      </w:pPr>
      <w:bookmarkStart w:id="622" w:name="_Toc352784498"/>
      <w:r>
        <w:rPr>
          <w:lang w:val="en-US"/>
        </w:rPr>
        <w:t>Inference</w:t>
      </w:r>
      <w:bookmarkEnd w:id="622"/>
    </w:p>
    <w:p w:rsidR="00130D6B" w:rsidRPr="00A713F6" w:rsidRDefault="00130D6B" w:rsidP="00130D6B">
      <w:pPr>
        <w:rPr>
          <w:sz w:val="16"/>
          <w:lang w:val="en-US"/>
        </w:rPr>
      </w:pPr>
      <w:r>
        <w:rPr>
          <w:lang w:val="en-US"/>
        </w:rPr>
        <w:t>Like OPM, the PROV model also supports the usage of inferences on provenance data</w:t>
      </w:r>
      <w:r w:rsidR="004D1B41">
        <w:rPr>
          <w:lang w:val="en-US"/>
        </w:rPr>
        <w:t xml:space="preserve"> </w:t>
      </w:r>
      <w:ins w:id="623" w:author="Kohwalter" w:date="2013-04-29T19:33:00Z">
        <w:r w:rsidR="004D1B41">
          <w:rPr>
            <w:lang w:val="en-US"/>
          </w:rPr>
          <w:t>to identify indirect effects or influences, while also preserving the meaning.</w:t>
        </w:r>
      </w:ins>
      <w:ins w:id="624" w:author="Kohwalter" w:date="2013-04-29T19:34:00Z">
        <w:r w:rsidR="004D1B41">
          <w:rPr>
            <w:lang w:val="en-US"/>
          </w:rPr>
          <w:t xml:space="preserve"> A set of rules to validate a provenance inference in PROV is </w:t>
        </w:r>
      </w:ins>
      <w:ins w:id="625" w:author="Kohwalter" w:date="2013-04-29T19:35:00Z">
        <w:r w:rsidR="004D1B41">
          <w:rPr>
            <w:lang w:val="en-US"/>
          </w:rPr>
          <w:t>available</w:t>
        </w:r>
      </w:ins>
      <w:ins w:id="626" w:author="Kohwalter" w:date="2013-04-29T19:34:00Z">
        <w:r w:rsidR="004D1B41">
          <w:rPr>
            <w:lang w:val="en-US"/>
          </w:rPr>
          <w:t xml:space="preserve"> at</w:t>
        </w:r>
      </w:ins>
      <w:r>
        <w:rPr>
          <w:lang w:val="en-US"/>
        </w:rPr>
        <w:t xml:space="preserve"> </w:t>
      </w:r>
      <w:r w:rsidR="00FF7EF5">
        <w:rPr>
          <w:lang w:val="en-US"/>
        </w:rPr>
        <w:fldChar w:fldCharType="begin"/>
      </w:r>
      <w:r w:rsidR="00CF4C4D">
        <w:rPr>
          <w:lang w:val="en-US"/>
        </w:rPr>
        <w:instrText xml:space="preserve"> ADDIN ZOTERO_ITEM CSL_CITATION {"citationID":"962v17vt0","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FF7EF5">
        <w:rPr>
          <w:lang w:val="en-US"/>
        </w:rPr>
        <w:fldChar w:fldCharType="separate"/>
      </w:r>
      <w:r w:rsidR="00CF4C4D" w:rsidRPr="00CF4C4D">
        <w:rPr>
          <w:rFonts w:cs="Times New Roman"/>
          <w:szCs w:val="24"/>
          <w:lang w:val="en-US"/>
        </w:rPr>
        <w:t xml:space="preserve">(NIES </w:t>
      </w:r>
      <w:r w:rsidR="00CF4C4D" w:rsidRPr="00CF4C4D">
        <w:rPr>
          <w:rFonts w:cs="Times New Roman"/>
          <w:i/>
          <w:iCs/>
          <w:szCs w:val="24"/>
          <w:lang w:val="en-US"/>
        </w:rPr>
        <w:t>et al.</w:t>
      </w:r>
      <w:r w:rsidR="00CF4C4D" w:rsidRPr="00CF4C4D">
        <w:rPr>
          <w:rFonts w:cs="Times New Roman"/>
          <w:szCs w:val="24"/>
          <w:lang w:val="en-US"/>
        </w:rPr>
        <w:t>, 2010)</w:t>
      </w:r>
      <w:r w:rsidR="00FF7EF5">
        <w:rPr>
          <w:lang w:val="en-US"/>
        </w:rPr>
        <w:fldChar w:fldCharType="end"/>
      </w:r>
      <w:ins w:id="627" w:author="Kohwalter" w:date="2013-04-29T19:35:00Z">
        <w:r w:rsidR="004D1B41">
          <w:rPr>
            <w:lang w:val="en-US"/>
          </w:rPr>
          <w:t>.</w:t>
        </w:r>
      </w:ins>
      <w:ins w:id="628" w:author="Kohwalter" w:date="2013-04-29T19:36:00Z">
        <w:r w:rsidR="00235482">
          <w:rPr>
            <w:lang w:val="en-US"/>
          </w:rPr>
          <w:t xml:space="preserve"> An inference in PROV is a rule to add new statements or edges in order to simplify</w:t>
        </w:r>
      </w:ins>
      <w:ins w:id="629" w:author="Kohwalter" w:date="2013-04-29T19:37:00Z">
        <w:r w:rsidR="00235482">
          <w:rPr>
            <w:lang w:val="en-US"/>
          </w:rPr>
          <w:t xml:space="preserve"> the information</w:t>
        </w:r>
      </w:ins>
      <w:ins w:id="630" w:author="Kohwalter" w:date="2013-04-29T19:48:00Z">
        <w:r w:rsidR="009F1753">
          <w:rPr>
            <w:lang w:val="en-US"/>
          </w:rPr>
          <w:t xml:space="preserve"> by skipping statements</w:t>
        </w:r>
      </w:ins>
      <w:ins w:id="631" w:author="Kohwalter" w:date="2013-04-29T19:37:00Z">
        <w:r w:rsidR="00235482">
          <w:rPr>
            <w:lang w:val="en-US"/>
          </w:rPr>
          <w:t xml:space="preserve">. It is also possible to </w:t>
        </w:r>
      </w:ins>
      <w:ins w:id="632" w:author="Kohwalter" w:date="2013-04-29T19:49:00Z">
        <w:r w:rsidR="009F1753">
          <w:rPr>
            <w:lang w:val="en-US"/>
          </w:rPr>
          <w:t>replace</w:t>
        </w:r>
      </w:ins>
      <w:ins w:id="633" w:author="Kohwalter" w:date="2013-04-29T19:37:00Z">
        <w:r w:rsidR="00235482">
          <w:rPr>
            <w:lang w:val="en-US"/>
          </w:rPr>
          <w:t xml:space="preserve"> statements/edges for equivalent ones </w:t>
        </w:r>
      </w:ins>
      <w:ins w:id="634" w:author="Kohwalter" w:date="2013-04-29T19:40:00Z">
        <w:r w:rsidR="00235482">
          <w:rPr>
            <w:lang w:val="en-US"/>
          </w:rPr>
          <w:t>to improve readability</w:t>
        </w:r>
      </w:ins>
      <w:ins w:id="635" w:author="Kohwalter" w:date="2013-04-29T19:44:00Z">
        <w:r w:rsidR="00235482">
          <w:rPr>
            <w:lang w:val="en-US"/>
          </w:rPr>
          <w:t xml:space="preserve"> w</w:t>
        </w:r>
      </w:ins>
      <w:ins w:id="636" w:author="Kohwalter" w:date="2013-04-29T19:45:00Z">
        <w:r w:rsidR="00235482">
          <w:rPr>
            <w:lang w:val="en-US"/>
          </w:rPr>
          <w:t xml:space="preserve">ithout changing the meaning of the statement </w:t>
        </w:r>
      </w:ins>
      <w:ins w:id="637" w:author="Kohwalter" w:date="2013-04-29T19:41:00Z">
        <w:r w:rsidR="00FF7EF5">
          <w:rPr>
            <w:lang w:val="en-US"/>
          </w:rPr>
          <w:fldChar w:fldCharType="begin"/>
        </w:r>
        <w:r w:rsidR="00235482">
          <w:rPr>
            <w:lang w:val="en-US"/>
          </w:rPr>
          <w:instrText xml:space="preserve"> ADDIN ZOTERO_ITEM CSL_CITATION {"citationID":"283gbshr5f","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FF7EF5">
          <w:rPr>
            <w:lang w:val="en-US"/>
          </w:rPr>
          <w:fldChar w:fldCharType="separate"/>
        </w:r>
        <w:r w:rsidR="00235482" w:rsidRPr="00CF4C4D">
          <w:rPr>
            <w:rFonts w:cs="Times New Roman"/>
            <w:szCs w:val="24"/>
            <w:lang w:val="en-US"/>
          </w:rPr>
          <w:t xml:space="preserve">(NIES </w:t>
        </w:r>
        <w:r w:rsidR="00235482" w:rsidRPr="00CF4C4D">
          <w:rPr>
            <w:rFonts w:cs="Times New Roman"/>
            <w:i/>
            <w:iCs/>
            <w:szCs w:val="24"/>
            <w:lang w:val="en-US"/>
          </w:rPr>
          <w:t>et al.</w:t>
        </w:r>
        <w:r w:rsidR="00235482" w:rsidRPr="00CF4C4D">
          <w:rPr>
            <w:rFonts w:cs="Times New Roman"/>
            <w:szCs w:val="24"/>
            <w:lang w:val="en-US"/>
          </w:rPr>
          <w:t>, 2010)</w:t>
        </w:r>
        <w:r w:rsidR="00FF7EF5">
          <w:rPr>
            <w:lang w:val="en-US"/>
          </w:rPr>
          <w:fldChar w:fldCharType="end"/>
        </w:r>
      </w:ins>
      <w:ins w:id="638" w:author="Kohwalter" w:date="2013-04-29T19:40:00Z">
        <w:r w:rsidR="00235482">
          <w:rPr>
            <w:lang w:val="en-US"/>
          </w:rPr>
          <w:t>.</w:t>
        </w:r>
      </w:ins>
      <w:ins w:id="639" w:author="Kohwalter" w:date="2013-04-29T19:41:00Z">
        <w:r w:rsidR="00235482">
          <w:rPr>
            <w:lang w:val="en-US"/>
          </w:rPr>
          <w:t xml:space="preserve"> </w:t>
        </w:r>
      </w:ins>
      <w:ins w:id="640" w:author="Kohwalter" w:date="2013-04-29T19:50:00Z">
        <w:r w:rsidR="009F1753">
          <w:rPr>
            <w:lang w:val="en-US"/>
          </w:rPr>
          <w:t xml:space="preserve">For example, it is possible to change a derived relation to a revision relation if the meaning of the derivation in that situation was equal to </w:t>
        </w:r>
      </w:ins>
      <w:ins w:id="641" w:author="Kohwalter" w:date="2013-04-29T19:51:00Z">
        <w:r w:rsidR="009F1753">
          <w:rPr>
            <w:lang w:val="en-US"/>
          </w:rPr>
          <w:t>a</w:t>
        </w:r>
      </w:ins>
      <w:ins w:id="642" w:author="Kohwalter" w:date="2013-04-29T19:50:00Z">
        <w:r w:rsidR="009F1753">
          <w:rPr>
            <w:lang w:val="en-US"/>
          </w:rPr>
          <w:t xml:space="preserve"> revision.</w:t>
        </w:r>
      </w:ins>
      <w:ins w:id="643" w:author="Kohwalter" w:date="2013-04-29T19:51:00Z">
        <w:r w:rsidR="009F1753">
          <w:rPr>
            <w:lang w:val="en-US"/>
          </w:rPr>
          <w:t xml:space="preserve"> This type of replacement </w:t>
        </w:r>
      </w:ins>
      <w:ins w:id="644" w:author="Kohwalter" w:date="2013-04-29T19:52:00Z">
        <w:r w:rsidR="009F1753">
          <w:rPr>
            <w:lang w:val="en-US"/>
          </w:rPr>
          <w:t xml:space="preserve">in PROV </w:t>
        </w:r>
      </w:ins>
      <w:ins w:id="645" w:author="Kohwalter" w:date="2013-04-29T19:51:00Z">
        <w:r w:rsidR="009F1753">
          <w:rPr>
            <w:lang w:val="en-US"/>
          </w:rPr>
          <w:t xml:space="preserve">is called as </w:t>
        </w:r>
        <w:r w:rsidR="009F1753" w:rsidRPr="009F1753">
          <w:rPr>
            <w:i/>
            <w:lang w:val="en-US"/>
          </w:rPr>
          <w:t>definitions</w:t>
        </w:r>
        <w:r w:rsidR="009F1753">
          <w:rPr>
            <w:lang w:val="en-US"/>
          </w:rPr>
          <w:t>.</w:t>
        </w:r>
      </w:ins>
      <w:ins w:id="646" w:author="Kohwalter" w:date="2013-04-29T19:52:00Z">
        <w:r w:rsidR="009F1753">
          <w:rPr>
            <w:lang w:val="en-US"/>
          </w:rPr>
          <w:t xml:space="preserve"> Both definitions and inferences can be viewed as logical formulas</w:t>
        </w:r>
      </w:ins>
      <w:ins w:id="647" w:author="Kohwalter" w:date="2013-04-29T19:58:00Z">
        <w:r w:rsidR="009F1753">
          <w:rPr>
            <w:lang w:val="en-US"/>
          </w:rPr>
          <w:t xml:space="preserve"> </w:t>
        </w:r>
        <w:r w:rsidR="00FF7EF5">
          <w:rPr>
            <w:lang w:val="en-US"/>
          </w:rPr>
          <w:fldChar w:fldCharType="begin"/>
        </w:r>
      </w:ins>
      <w:r w:rsidR="00922283">
        <w:rPr>
          <w:lang w:val="en-US"/>
        </w:rPr>
        <w:instrText xml:space="preserve"> ADDIN ZOTERO_ITEM CSL_CITATION {"citationID":"Fv0Bozza","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ins w:id="648" w:author="Kohwalter" w:date="2013-04-29T19:58:00Z">
        <w:r w:rsidR="00FF7EF5">
          <w:rPr>
            <w:lang w:val="en-US"/>
          </w:rPr>
          <w:fldChar w:fldCharType="separate"/>
        </w:r>
        <w:r w:rsidR="009F1753" w:rsidRPr="00CF4C4D">
          <w:rPr>
            <w:rFonts w:cs="Times New Roman"/>
            <w:szCs w:val="24"/>
            <w:lang w:val="en-US"/>
          </w:rPr>
          <w:t xml:space="preserve">(NIES </w:t>
        </w:r>
        <w:r w:rsidR="009F1753" w:rsidRPr="00CF4C4D">
          <w:rPr>
            <w:rFonts w:cs="Times New Roman"/>
            <w:i/>
            <w:iCs/>
            <w:szCs w:val="24"/>
            <w:lang w:val="en-US"/>
          </w:rPr>
          <w:t>et al.</w:t>
        </w:r>
        <w:r w:rsidR="009F1753" w:rsidRPr="00CF4C4D">
          <w:rPr>
            <w:rFonts w:cs="Times New Roman"/>
            <w:szCs w:val="24"/>
            <w:lang w:val="en-US"/>
          </w:rPr>
          <w:t>, 2010)</w:t>
        </w:r>
        <w:r w:rsidR="00FF7EF5">
          <w:rPr>
            <w:lang w:val="en-US"/>
          </w:rPr>
          <w:fldChar w:fldCharType="end"/>
        </w:r>
      </w:ins>
      <w:ins w:id="649" w:author="Kohwalter" w:date="2013-04-29T19:52:00Z">
        <w:r w:rsidR="009F1753">
          <w:rPr>
            <w:lang w:val="en-US"/>
          </w:rPr>
          <w:t xml:space="preserve">. However, while </w:t>
        </w:r>
        <w:r w:rsidR="009F1753" w:rsidRPr="009F1753">
          <w:rPr>
            <w:i/>
            <w:lang w:val="en-US"/>
          </w:rPr>
          <w:t>definition</w:t>
        </w:r>
      </w:ins>
      <w:ins w:id="650" w:author="Kohwalter" w:date="2013-04-29T19:53:00Z">
        <w:r w:rsidR="009F1753">
          <w:rPr>
            <w:lang w:val="en-US"/>
          </w:rPr>
          <w:t xml:space="preserve"> can be used for both directions of an implication, </w:t>
        </w:r>
      </w:ins>
      <w:ins w:id="651" w:author="Kohwalter" w:date="2013-04-29T19:54:00Z">
        <w:r w:rsidR="009F1753">
          <w:rPr>
            <w:lang w:val="en-US"/>
          </w:rPr>
          <w:t>this is not true for</w:t>
        </w:r>
      </w:ins>
      <w:ins w:id="652" w:author="Kohwalter" w:date="2013-04-29T19:53:00Z">
        <w:r w:rsidR="009F1753">
          <w:rPr>
            <w:lang w:val="en-US"/>
          </w:rPr>
          <w:t xml:space="preserve"> inference</w:t>
        </w:r>
      </w:ins>
      <w:ins w:id="653" w:author="Kohwalter" w:date="2013-04-29T19:54:00Z">
        <w:r w:rsidR="009F1753">
          <w:rPr>
            <w:lang w:val="en-US"/>
          </w:rPr>
          <w:t>s</w:t>
        </w:r>
      </w:ins>
      <w:ins w:id="654" w:author="Kohwalter" w:date="2013-04-29T19:53:00Z">
        <w:r w:rsidR="009F1753">
          <w:rPr>
            <w:lang w:val="en-US"/>
          </w:rPr>
          <w:t>.</w:t>
        </w:r>
      </w:ins>
      <w:ins w:id="655" w:author="Kohwalter" w:date="2013-04-29T19:50:00Z">
        <w:r w:rsidR="009F1753">
          <w:rPr>
            <w:lang w:val="en-US"/>
          </w:rPr>
          <w:t xml:space="preserve"> </w:t>
        </w:r>
      </w:ins>
      <w:ins w:id="656" w:author="Kohwalter" w:date="2013-04-29T19:55:00Z">
        <w:r w:rsidR="009F1753">
          <w:rPr>
            <w:lang w:val="en-US"/>
          </w:rPr>
          <w:t xml:space="preserve">While looking at the </w:t>
        </w:r>
      </w:ins>
      <w:ins w:id="657" w:author="Kohwalter" w:date="2013-04-29T19:56:00Z">
        <w:r w:rsidR="009F1753">
          <w:rPr>
            <w:lang w:val="en-US"/>
          </w:rPr>
          <w:t>activities to generate a cake (</w:t>
        </w:r>
        <w:r w:rsidR="009F1753" w:rsidRPr="009F1753">
          <w:rPr>
            <w:i/>
            <w:lang w:val="en-US"/>
          </w:rPr>
          <w:t>mix</w:t>
        </w:r>
        <w:r w:rsidR="009F1753">
          <w:rPr>
            <w:lang w:val="en-US"/>
          </w:rPr>
          <w:t xml:space="preserve">, </w:t>
        </w:r>
        <w:r w:rsidR="009F1753" w:rsidRPr="009F1753">
          <w:rPr>
            <w:i/>
            <w:lang w:val="en-US"/>
          </w:rPr>
          <w:t>bake</w:t>
        </w:r>
        <w:r w:rsidR="009F1753">
          <w:rPr>
            <w:lang w:val="en-US"/>
          </w:rPr>
          <w:t xml:space="preserve">, </w:t>
        </w:r>
        <w:r w:rsidR="009F1753" w:rsidRPr="009F1753">
          <w:rPr>
            <w:i/>
            <w:lang w:val="en-US"/>
          </w:rPr>
          <w:t>decoration</w:t>
        </w:r>
        <w:r w:rsidR="009F1753">
          <w:rPr>
            <w:lang w:val="en-US"/>
          </w:rPr>
          <w:t xml:space="preserve">), it is possible to infer that the cake was generated by the </w:t>
        </w:r>
        <w:r w:rsidR="009F1753" w:rsidRPr="009F1753">
          <w:rPr>
            <w:i/>
            <w:lang w:val="en-US"/>
          </w:rPr>
          <w:t>activity</w:t>
        </w:r>
        <w:r w:rsidR="009F1753">
          <w:rPr>
            <w:lang w:val="en-US"/>
          </w:rPr>
          <w:t xml:space="preserve"> mix.</w:t>
        </w:r>
      </w:ins>
      <w:ins w:id="658" w:author="Kohwalter" w:date="2013-04-29T19:57:00Z">
        <w:r w:rsidR="009F1753">
          <w:rPr>
            <w:lang w:val="en-US"/>
          </w:rPr>
          <w:t xml:space="preserve"> However, from the perspective of the </w:t>
        </w:r>
        <w:r w:rsidR="009F1753" w:rsidRPr="009F1753">
          <w:rPr>
            <w:i/>
            <w:lang w:val="en-US"/>
          </w:rPr>
          <w:t>activity</w:t>
        </w:r>
        <w:r w:rsidR="009F1753">
          <w:rPr>
            <w:lang w:val="en-US"/>
          </w:rPr>
          <w:t xml:space="preserve"> </w:t>
        </w:r>
        <w:r w:rsidR="009F1753" w:rsidRPr="009F1753">
          <w:rPr>
            <w:i/>
            <w:lang w:val="en-US"/>
          </w:rPr>
          <w:t>mix</w:t>
        </w:r>
        <w:r w:rsidR="009F1753">
          <w:rPr>
            <w:lang w:val="en-US"/>
          </w:rPr>
          <w:t xml:space="preserve"> generating a </w:t>
        </w:r>
        <w:r w:rsidR="009F1753" w:rsidRPr="009F1753">
          <w:rPr>
            <w:lang w:val="en-US"/>
          </w:rPr>
          <w:t>cake</w:t>
        </w:r>
        <w:r w:rsidR="009F1753">
          <w:rPr>
            <w:lang w:val="en-US"/>
          </w:rPr>
          <w:t xml:space="preserve">, it is not possible to infer that </w:t>
        </w:r>
        <w:r w:rsidR="009F1753" w:rsidRPr="009F1753">
          <w:rPr>
            <w:i/>
            <w:lang w:val="en-US"/>
          </w:rPr>
          <w:t>activities</w:t>
        </w:r>
        <w:r w:rsidR="009F1753">
          <w:rPr>
            <w:lang w:val="en-US"/>
          </w:rPr>
          <w:t xml:space="preserve"> </w:t>
        </w:r>
        <w:r w:rsidR="009F1753" w:rsidRPr="009F1753">
          <w:rPr>
            <w:i/>
            <w:lang w:val="en-US"/>
          </w:rPr>
          <w:t>bake</w:t>
        </w:r>
        <w:r w:rsidR="009F1753">
          <w:rPr>
            <w:lang w:val="en-US"/>
          </w:rPr>
          <w:t xml:space="preserve"> and </w:t>
        </w:r>
        <w:r w:rsidR="009F1753" w:rsidRPr="009F1753">
          <w:rPr>
            <w:i/>
            <w:lang w:val="en-US"/>
          </w:rPr>
          <w:t>decoration</w:t>
        </w:r>
        <w:r w:rsidR="009F1753">
          <w:rPr>
            <w:lang w:val="en-US"/>
          </w:rPr>
          <w:t xml:space="preserve"> were also involved</w:t>
        </w:r>
      </w:ins>
      <w:r>
        <w:rPr>
          <w:lang w:val="en-US"/>
        </w:rPr>
        <w:t>.</w:t>
      </w:r>
    </w:p>
    <w:p w:rsidR="00130D6B" w:rsidRDefault="00130D6B" w:rsidP="00130D6B">
      <w:pPr>
        <w:pStyle w:val="Heading2"/>
        <w:rPr>
          <w:lang w:val="en-US"/>
        </w:rPr>
      </w:pPr>
      <w:bookmarkStart w:id="659" w:name="_Toc352784499"/>
      <w:bookmarkStart w:id="660" w:name="_Ref353029704"/>
      <w:r w:rsidRPr="001E187B">
        <w:rPr>
          <w:lang w:val="en-US"/>
        </w:rPr>
        <w:t>Comparison Between Models</w:t>
      </w:r>
      <w:bookmarkEnd w:id="659"/>
      <w:bookmarkEnd w:id="660"/>
    </w:p>
    <w:p w:rsidR="00130D6B" w:rsidRDefault="00130D6B" w:rsidP="00130D6B">
      <w:pPr>
        <w:rPr>
          <w:lang w:val="en-US"/>
        </w:rPr>
      </w:pPr>
      <w:r>
        <w:rPr>
          <w:lang w:val="en-US"/>
        </w:rPr>
        <w:t xml:space="preserve">In terms of key elements from both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Both models present ways of marking the passage of time and execution, as well as providing rules for making inferences. However, </w:t>
      </w:r>
      <w:r>
        <w:rPr>
          <w:lang w:val="en-US"/>
        </w:rPr>
        <w:lastRenderedPageBreak/>
        <w:t xml:space="preserve">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130D6B" w:rsidRDefault="00130D6B" w:rsidP="00130D6B">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130D6B" w:rsidRDefault="00130D6B" w:rsidP="00130D6B">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extremely important because PROV aim to provide provenance information also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FF7EF5">
        <w:rPr>
          <w:lang w:val="en-US"/>
        </w:rPr>
        <w:fldChar w:fldCharType="begin"/>
      </w:r>
      <w:r>
        <w:rPr>
          <w:lang w:val="en-US"/>
        </w:rPr>
        <w:instrText xml:space="preserve"> REF _Ref353025208 \h </w:instrText>
      </w:r>
      <w:r w:rsidR="00FF7EF5">
        <w:rPr>
          <w:lang w:val="en-US"/>
        </w:rPr>
      </w:r>
      <w:r w:rsidR="00FF7EF5">
        <w:rPr>
          <w:lang w:val="en-US"/>
        </w:rPr>
        <w:fldChar w:fldCharType="separate"/>
      </w:r>
      <w:r w:rsidR="00176E0D" w:rsidRPr="00176E0D">
        <w:rPr>
          <w:lang w:val="en-US"/>
        </w:rPr>
        <w:t xml:space="preserve">Table </w:t>
      </w:r>
      <w:r w:rsidR="00176E0D" w:rsidRPr="00176E0D">
        <w:rPr>
          <w:noProof/>
          <w:lang w:val="en-US"/>
        </w:rPr>
        <w:t>2</w:t>
      </w:r>
      <w:r w:rsidR="00FF7EF5">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B51B97" w:rsidRDefault="00B51B97" w:rsidP="00B51B97">
      <w:pPr>
        <w:pStyle w:val="Caption"/>
        <w:keepNext/>
      </w:pPr>
      <w:bookmarkStart w:id="661" w:name="_Ref353025208"/>
      <w:proofErr w:type="spellStart"/>
      <w:r>
        <w:t>Table</w:t>
      </w:r>
      <w:proofErr w:type="spellEnd"/>
      <w:r>
        <w:t xml:space="preserve"> </w:t>
      </w:r>
      <w:fldSimple w:instr=" SEQ Table \* ARABIC ">
        <w:r w:rsidR="00176E0D">
          <w:rPr>
            <w:noProof/>
          </w:rPr>
          <w:t>2</w:t>
        </w:r>
      </w:fldSimple>
      <w:bookmarkEnd w:id="661"/>
      <w:r>
        <w:rPr>
          <w:noProof/>
        </w:rPr>
        <w:t xml:space="preserve">: </w:t>
      </w:r>
      <w:r w:rsidRPr="00A654C7">
        <w:rPr>
          <w:noProof/>
        </w:rPr>
        <w:t>OPM x PROV</w:t>
      </w:r>
    </w:p>
    <w:tbl>
      <w:tblPr>
        <w:tblStyle w:val="LightGrid1"/>
        <w:tblW w:w="0" w:type="auto"/>
        <w:tblInd w:w="2889" w:type="dxa"/>
        <w:tblLook w:val="04A0"/>
      </w:tblPr>
      <w:tblGrid>
        <w:gridCol w:w="1866"/>
        <w:gridCol w:w="2038"/>
      </w:tblGrid>
      <w:tr w:rsidR="00B51B97" w:rsidRPr="00FB1EF7" w:rsidTr="0031111E">
        <w:trPr>
          <w:cnfStyle w:val="100000000000"/>
          <w:trHeight w:val="215"/>
        </w:trPr>
        <w:tc>
          <w:tcPr>
            <w:cnfStyle w:val="001000000000"/>
            <w:tcW w:w="1866" w:type="dxa"/>
          </w:tcPr>
          <w:p w:rsidR="00B51B97" w:rsidRPr="00D76FA1" w:rsidRDefault="00B51B97" w:rsidP="0031111E">
            <w:pPr>
              <w:ind w:firstLine="0"/>
              <w:jc w:val="center"/>
              <w:rPr>
                <w:i/>
              </w:rPr>
            </w:pPr>
            <w:r w:rsidRPr="00D76FA1">
              <w:t>OPM</w:t>
            </w:r>
          </w:p>
        </w:tc>
        <w:tc>
          <w:tcPr>
            <w:tcW w:w="2038" w:type="dxa"/>
          </w:tcPr>
          <w:p w:rsidR="00B51B97" w:rsidRPr="00D76FA1" w:rsidRDefault="00B51B97" w:rsidP="0031111E">
            <w:pPr>
              <w:ind w:firstLine="0"/>
              <w:jc w:val="center"/>
              <w:cnfStyle w:val="100000000000"/>
            </w:pPr>
            <w:r w:rsidRPr="00D76FA1">
              <w:t>PROV</w:t>
            </w:r>
          </w:p>
        </w:tc>
      </w:tr>
      <w:tr w:rsidR="00B51B97" w:rsidRPr="00FB1EF7" w:rsidTr="0031111E">
        <w:trPr>
          <w:cnfStyle w:val="000000100000"/>
          <w:trHeight w:val="243"/>
        </w:trPr>
        <w:tc>
          <w:tcPr>
            <w:cnfStyle w:val="001000000000"/>
            <w:tcW w:w="1866" w:type="dxa"/>
          </w:tcPr>
          <w:p w:rsidR="00B51B97" w:rsidRPr="00504956" w:rsidRDefault="00B51B97" w:rsidP="0031111E">
            <w:pPr>
              <w:ind w:firstLine="0"/>
              <w:jc w:val="center"/>
              <w:rPr>
                <w:i/>
                <w:sz w:val="20"/>
              </w:rPr>
            </w:pPr>
            <w:proofErr w:type="spellStart"/>
            <w:proofErr w:type="gramStart"/>
            <w:r w:rsidRPr="00504956">
              <w:rPr>
                <w:i/>
                <w:sz w:val="20"/>
              </w:rPr>
              <w:t>used</w:t>
            </w:r>
            <w:proofErr w:type="spellEnd"/>
            <w:proofErr w:type="gramEnd"/>
          </w:p>
        </w:tc>
        <w:tc>
          <w:tcPr>
            <w:tcW w:w="2038" w:type="dxa"/>
          </w:tcPr>
          <w:p w:rsidR="00B51B97" w:rsidRPr="00504956" w:rsidRDefault="00B51B97" w:rsidP="0031111E">
            <w:pPr>
              <w:ind w:firstLine="0"/>
              <w:jc w:val="center"/>
              <w:cnfStyle w:val="000000100000"/>
              <w:rPr>
                <w:b/>
                <w:i/>
                <w:sz w:val="20"/>
              </w:rPr>
            </w:pPr>
            <w:proofErr w:type="spellStart"/>
            <w:proofErr w:type="gramStart"/>
            <w:r w:rsidRPr="00504956">
              <w:rPr>
                <w:b/>
                <w:i/>
                <w:sz w:val="20"/>
              </w:rPr>
              <w:t>used</w:t>
            </w:r>
            <w:proofErr w:type="spellEnd"/>
            <w:proofErr w:type="gramEnd"/>
          </w:p>
        </w:tc>
      </w:tr>
      <w:tr w:rsidR="00B51B97" w:rsidRPr="00FB1EF7" w:rsidTr="0031111E">
        <w:trPr>
          <w:cnfStyle w:val="000000010000"/>
          <w:trHeight w:val="207"/>
        </w:trPr>
        <w:tc>
          <w:tcPr>
            <w:cnfStyle w:val="001000000000"/>
            <w:tcW w:w="1866" w:type="dxa"/>
          </w:tcPr>
          <w:p w:rsidR="00B51B97" w:rsidRPr="00504956" w:rsidRDefault="00B51B97" w:rsidP="0031111E">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B51B97" w:rsidRPr="00504956" w:rsidRDefault="00B51B97" w:rsidP="0031111E">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B51B97" w:rsidRPr="00FB1EF7" w:rsidTr="0031111E">
        <w:trPr>
          <w:cnfStyle w:val="000000100000"/>
          <w:trHeight w:val="215"/>
        </w:trPr>
        <w:tc>
          <w:tcPr>
            <w:cnfStyle w:val="001000000000"/>
            <w:tcW w:w="1866" w:type="dxa"/>
          </w:tcPr>
          <w:p w:rsidR="00B51B97" w:rsidRPr="00504956" w:rsidRDefault="00B51B97" w:rsidP="0031111E">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B51B97" w:rsidRPr="00504956" w:rsidRDefault="00B51B97" w:rsidP="0031111E">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B51B97" w:rsidRPr="00FB1EF7" w:rsidTr="0031111E">
        <w:trPr>
          <w:cnfStyle w:val="000000010000"/>
          <w:trHeight w:val="207"/>
        </w:trPr>
        <w:tc>
          <w:tcPr>
            <w:cnfStyle w:val="001000000000"/>
            <w:tcW w:w="1866" w:type="dxa"/>
          </w:tcPr>
          <w:p w:rsidR="00B51B97" w:rsidRPr="00504956" w:rsidRDefault="00B51B97" w:rsidP="0031111E">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B51B97" w:rsidRPr="00504956" w:rsidRDefault="00B51B97" w:rsidP="0031111E">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B51B97" w:rsidRPr="00FB1EF7" w:rsidTr="0031111E">
        <w:trPr>
          <w:cnfStyle w:val="000000100000"/>
          <w:trHeight w:val="215"/>
        </w:trPr>
        <w:tc>
          <w:tcPr>
            <w:cnfStyle w:val="001000000000"/>
            <w:tcW w:w="1866" w:type="dxa"/>
          </w:tcPr>
          <w:p w:rsidR="00B51B97" w:rsidRPr="00504956" w:rsidRDefault="00B51B97" w:rsidP="0031111E">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B51B97" w:rsidRPr="00504956" w:rsidRDefault="00B51B97" w:rsidP="0031111E">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B51B97" w:rsidRPr="00FB1EF7" w:rsidTr="0031111E">
        <w:trPr>
          <w:cnfStyle w:val="000000010000"/>
          <w:trHeight w:val="215"/>
        </w:trPr>
        <w:tc>
          <w:tcPr>
            <w:cnfStyle w:val="001000000000"/>
            <w:tcW w:w="1866" w:type="dxa"/>
          </w:tcPr>
          <w:p w:rsidR="00B51B97" w:rsidRPr="00504956" w:rsidRDefault="00B51B97" w:rsidP="0031111E">
            <w:pPr>
              <w:jc w:val="center"/>
              <w:rPr>
                <w:i/>
                <w:sz w:val="20"/>
              </w:rPr>
            </w:pPr>
          </w:p>
        </w:tc>
        <w:tc>
          <w:tcPr>
            <w:tcW w:w="2038" w:type="dxa"/>
          </w:tcPr>
          <w:p w:rsidR="00B51B97" w:rsidRPr="00504956" w:rsidRDefault="00B51B97" w:rsidP="0031111E">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B51B97" w:rsidRPr="00FB1EF7" w:rsidTr="0031111E">
        <w:trPr>
          <w:cnfStyle w:val="000000100000"/>
          <w:trHeight w:val="215"/>
        </w:trPr>
        <w:tc>
          <w:tcPr>
            <w:cnfStyle w:val="001000000000"/>
            <w:tcW w:w="1866" w:type="dxa"/>
          </w:tcPr>
          <w:p w:rsidR="00B51B97" w:rsidRPr="00504956" w:rsidRDefault="00B51B97" w:rsidP="0031111E">
            <w:pPr>
              <w:jc w:val="center"/>
              <w:rPr>
                <w:i/>
                <w:sz w:val="20"/>
              </w:rPr>
            </w:pPr>
          </w:p>
        </w:tc>
        <w:tc>
          <w:tcPr>
            <w:tcW w:w="2038" w:type="dxa"/>
          </w:tcPr>
          <w:p w:rsidR="00B51B97" w:rsidRPr="00504956" w:rsidRDefault="00B51B97" w:rsidP="0031111E">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B51B97" w:rsidRPr="00FB1EF7" w:rsidTr="0031111E">
        <w:trPr>
          <w:cnfStyle w:val="000000010000"/>
          <w:trHeight w:val="215"/>
        </w:trPr>
        <w:tc>
          <w:tcPr>
            <w:cnfStyle w:val="001000000000"/>
            <w:tcW w:w="1866" w:type="dxa"/>
          </w:tcPr>
          <w:p w:rsidR="00B51B97" w:rsidRPr="00504956" w:rsidRDefault="00B51B97" w:rsidP="0031111E">
            <w:pPr>
              <w:jc w:val="center"/>
              <w:rPr>
                <w:i/>
                <w:sz w:val="20"/>
              </w:rPr>
            </w:pPr>
          </w:p>
        </w:tc>
        <w:tc>
          <w:tcPr>
            <w:tcW w:w="2038" w:type="dxa"/>
          </w:tcPr>
          <w:p w:rsidR="00B51B97" w:rsidRPr="00504956" w:rsidRDefault="00B51B97" w:rsidP="0031111E">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B51B97" w:rsidRPr="00FB1EF7" w:rsidTr="0031111E">
        <w:trPr>
          <w:cnfStyle w:val="000000100000"/>
          <w:trHeight w:val="215"/>
        </w:trPr>
        <w:tc>
          <w:tcPr>
            <w:cnfStyle w:val="001000000000"/>
            <w:tcW w:w="1866" w:type="dxa"/>
          </w:tcPr>
          <w:p w:rsidR="00B51B97" w:rsidRPr="00504956" w:rsidRDefault="00B51B97" w:rsidP="0031111E">
            <w:pPr>
              <w:jc w:val="center"/>
              <w:rPr>
                <w:i/>
                <w:sz w:val="20"/>
              </w:rPr>
            </w:pPr>
          </w:p>
        </w:tc>
        <w:tc>
          <w:tcPr>
            <w:tcW w:w="2038" w:type="dxa"/>
          </w:tcPr>
          <w:p w:rsidR="00B51B97" w:rsidRPr="00504956" w:rsidRDefault="00B51B97" w:rsidP="0031111E">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B51B97" w:rsidRPr="00FB1EF7" w:rsidTr="0031111E">
        <w:trPr>
          <w:cnfStyle w:val="000000010000"/>
          <w:trHeight w:val="215"/>
        </w:trPr>
        <w:tc>
          <w:tcPr>
            <w:cnfStyle w:val="001000000000"/>
            <w:tcW w:w="1866" w:type="dxa"/>
          </w:tcPr>
          <w:p w:rsidR="00B51B97" w:rsidRPr="00504956" w:rsidRDefault="00B51B97" w:rsidP="0031111E">
            <w:pPr>
              <w:jc w:val="center"/>
              <w:rPr>
                <w:i/>
                <w:sz w:val="20"/>
              </w:rPr>
            </w:pPr>
          </w:p>
        </w:tc>
        <w:tc>
          <w:tcPr>
            <w:tcW w:w="2038" w:type="dxa"/>
          </w:tcPr>
          <w:p w:rsidR="00B51B97" w:rsidRPr="00504956" w:rsidRDefault="00B51B97" w:rsidP="0031111E">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B51B97" w:rsidRDefault="00B51B97" w:rsidP="00130D6B">
      <w:pPr>
        <w:rPr>
          <w:lang w:val="en-US"/>
        </w:rPr>
      </w:pPr>
    </w:p>
    <w:p w:rsidR="00130D6B" w:rsidRDefault="00130D6B" w:rsidP="00130D6B">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 xml:space="preserve">apparently </w:t>
      </w:r>
      <w:r>
        <w:rPr>
          <w:lang w:val="en-US"/>
        </w:rPr>
        <w:t xml:space="preserve">is </w:t>
      </w:r>
      <w:r w:rsidRPr="007C1794">
        <w:rPr>
          <w:lang w:val="en-US"/>
        </w:rPr>
        <w:t>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anothe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130D6B" w:rsidRPr="001E187B" w:rsidRDefault="00130D6B" w:rsidP="00130D6B">
      <w:pPr>
        <w:pStyle w:val="Heading2"/>
        <w:rPr>
          <w:lang w:val="en-US"/>
        </w:rPr>
      </w:pPr>
      <w:bookmarkStart w:id="662" w:name="_Toc352784500"/>
      <w:bookmarkStart w:id="663" w:name="_Ref353029726"/>
      <w:r w:rsidRPr="001E187B">
        <w:rPr>
          <w:lang w:val="en-US"/>
        </w:rPr>
        <w:t>Final Considerations</w:t>
      </w:r>
      <w:bookmarkEnd w:id="662"/>
      <w:bookmarkEnd w:id="663"/>
    </w:p>
    <w:p w:rsidR="00130D6B" w:rsidRDefault="00130D6B" w:rsidP="00130D6B">
      <w:pPr>
        <w:rPr>
          <w:lang w:val="en-US"/>
        </w:rPr>
      </w:pPr>
      <w:r>
        <w:rPr>
          <w:lang w:val="en-US"/>
        </w:rPr>
        <w:t>In this chapter was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It might be also possible to attribute the lack of documentation for OPM due to the fact that the same designers were involved in the creation of PROV, which occurred around the same year that OPM updates halted (at 2010). By analyzing both provenance models, there are three key points that led to the construction of a new approach of game flow analysis for games:</w:t>
      </w:r>
    </w:p>
    <w:p w:rsidR="00130D6B" w:rsidRDefault="00130D6B" w:rsidP="00130D6B">
      <w:pPr>
        <w:pStyle w:val="ListParagraph"/>
        <w:numPr>
          <w:ilvl w:val="0"/>
          <w:numId w:val="21"/>
        </w:numPr>
        <w:rPr>
          <w:lang w:val="en-US"/>
        </w:rPr>
      </w:pPr>
      <w:r>
        <w:rPr>
          <w:lang w:val="en-US"/>
        </w:rPr>
        <w:t>Provenance of objects, which allows for a detailed study of an object’s life cycle.</w:t>
      </w:r>
    </w:p>
    <w:p w:rsidR="00130D6B" w:rsidRDefault="00130D6B" w:rsidP="00130D6B">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130D6B" w:rsidRDefault="00130D6B" w:rsidP="00130D6B">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w:t>
      </w:r>
    </w:p>
    <w:p w:rsidR="00130D6B" w:rsidRPr="001E187B" w:rsidRDefault="00130D6B" w:rsidP="00130D6B">
      <w:pPr>
        <w:rPr>
          <w:rFonts w:eastAsiaTheme="majorEastAsia" w:cstheme="majorBidi"/>
          <w:b/>
          <w:bCs/>
          <w:caps/>
          <w:sz w:val="28"/>
          <w:szCs w:val="28"/>
          <w:lang w:val="en-US"/>
        </w:rPr>
      </w:pPr>
      <w:r>
        <w:rPr>
          <w:lang w:val="en-US"/>
        </w:rPr>
        <w:t xml:space="preserve">With this, it is proposed a new approach to </w:t>
      </w:r>
      <w:r w:rsidRPr="00FD2C4F">
        <w:rPr>
          <w:lang w:val="en-US"/>
        </w:rPr>
        <w:t xml:space="preserve">improve the player’s understanding of the game flow, providing insights on how the story progressed and </w:t>
      </w:r>
      <w:r>
        <w:rPr>
          <w:lang w:val="en-US"/>
        </w:rPr>
        <w:t>what influenced</w:t>
      </w:r>
      <w:r w:rsidRPr="00FD2C4F">
        <w:rPr>
          <w:lang w:val="en-US"/>
        </w:rPr>
        <w:t xml:space="preserve"> in the outcome</w:t>
      </w:r>
      <w:r>
        <w:rPr>
          <w:lang w:val="en-US"/>
        </w:rPr>
        <w:t>s</w:t>
      </w:r>
      <w:r w:rsidRPr="00FD2C4F">
        <w:rPr>
          <w:lang w:val="en-US"/>
        </w:rPr>
        <w:t xml:space="preserve">. In order to improve understanding, </w:t>
      </w:r>
      <w:r>
        <w:rPr>
          <w:lang w:val="en-US"/>
        </w:rPr>
        <w:t>it is</w:t>
      </w:r>
      <w:r w:rsidRPr="00FD2C4F">
        <w:rPr>
          <w:lang w:val="en-US"/>
        </w:rPr>
        <w:t xml:space="preserve"> provide</w:t>
      </w:r>
      <w:r>
        <w:rPr>
          <w:lang w:val="en-US"/>
        </w:rPr>
        <w:t>d</w:t>
      </w:r>
      <w:r w:rsidRPr="00FD2C4F">
        <w:rPr>
          <w:lang w:val="en-US"/>
        </w:rPr>
        <w:t xml:space="preserve"> the means to analyze the game flow by using provenance</w:t>
      </w:r>
      <w:r>
        <w:rPr>
          <w:lang w:val="en-US"/>
        </w:rPr>
        <w:t xml:space="preserve">. This new approach, called </w:t>
      </w:r>
      <w:r w:rsidRPr="007674D2">
        <w:rPr>
          <w:i/>
          <w:lang w:val="en-US"/>
        </w:rPr>
        <w:t>Provenance in Games</w:t>
      </w:r>
      <w:r>
        <w:rPr>
          <w:lang w:val="en-US"/>
        </w:rPr>
        <w:t xml:space="preserve">, is presented in </w:t>
      </w:r>
      <w:r w:rsidR="00D076A8">
        <w:rPr>
          <w:lang w:val="en-US"/>
        </w:rPr>
        <w:t>Chapter 4</w:t>
      </w:r>
      <w:r>
        <w:rPr>
          <w:lang w:val="en-US"/>
        </w:rPr>
        <w:t>.</w:t>
      </w:r>
      <w:r w:rsidRPr="001E187B">
        <w:rPr>
          <w:lang w:val="en-US"/>
        </w:rPr>
        <w:br w:type="page"/>
      </w:r>
    </w:p>
    <w:p w:rsidR="00130D6B" w:rsidRPr="001E187B" w:rsidRDefault="00130D6B" w:rsidP="00130D6B">
      <w:pPr>
        <w:pStyle w:val="Heading1"/>
        <w:numPr>
          <w:ilvl w:val="0"/>
          <w:numId w:val="0"/>
        </w:numPr>
        <w:rPr>
          <w:lang w:val="en-US"/>
        </w:rPr>
      </w:pPr>
      <w:bookmarkStart w:id="664" w:name="_Toc352784530"/>
      <w:r w:rsidRPr="001E187B">
        <w:rPr>
          <w:lang w:val="en-US"/>
        </w:rPr>
        <w:lastRenderedPageBreak/>
        <w:t>References</w:t>
      </w:r>
      <w:bookmarkEnd w:id="664"/>
    </w:p>
    <w:p w:rsidR="00922283" w:rsidRPr="00922283" w:rsidRDefault="00FF7EF5" w:rsidP="00922283">
      <w:pPr>
        <w:pStyle w:val="Bibliography"/>
        <w:rPr>
          <w:rFonts w:cs="Times New Roman"/>
          <w:lang w:val="en-US"/>
        </w:rPr>
      </w:pPr>
      <w:r w:rsidRPr="001E187B">
        <w:rPr>
          <w:lang w:val="en-US"/>
        </w:rPr>
        <w:fldChar w:fldCharType="begin"/>
      </w:r>
      <w:r w:rsidR="00E857C5">
        <w:rPr>
          <w:lang w:val="en-US"/>
        </w:rPr>
        <w:instrText xml:space="preserve"> ADDIN ZOTERO_BIBL {"custom":[]} CSL_BIBLIOGRAPHY </w:instrText>
      </w:r>
      <w:r w:rsidRPr="001E187B">
        <w:rPr>
          <w:lang w:val="en-US"/>
        </w:rPr>
        <w:fldChar w:fldCharType="separate"/>
      </w:r>
      <w:r w:rsidR="00922283" w:rsidRPr="00922283">
        <w:rPr>
          <w:rFonts w:cs="Times New Roman"/>
          <w:lang w:val="en-US"/>
        </w:rPr>
        <w:t xml:space="preserve">BOSE, Rajendra; FOSTER, Ian; MOREAU, Luc. Report on the International Provenance and Annotation Workshop: (IPAW’06) 3-5 May 2006, Chicago. </w:t>
      </w:r>
      <w:r w:rsidR="00922283" w:rsidRPr="00922283">
        <w:rPr>
          <w:rFonts w:cs="Times New Roman"/>
          <w:i/>
          <w:iCs/>
          <w:lang w:val="en-US"/>
        </w:rPr>
        <w:t>SIGMOD Rec.</w:t>
      </w:r>
      <w:r w:rsidR="00922283" w:rsidRPr="00922283">
        <w:rPr>
          <w:rFonts w:cs="Times New Roman"/>
          <w:lang w:val="en-US"/>
        </w:rPr>
        <w:t>, v. 35, n. 3, p. 51–53, set. 2006. Accessed: 2 abr. 2013.</w:t>
      </w:r>
    </w:p>
    <w:p w:rsidR="00922283" w:rsidRPr="00922283" w:rsidRDefault="00922283" w:rsidP="00922283">
      <w:pPr>
        <w:pStyle w:val="Bibliography"/>
        <w:rPr>
          <w:rFonts w:cs="Times New Roman"/>
          <w:lang w:val="en-US"/>
        </w:rPr>
      </w:pPr>
      <w:r w:rsidRPr="00922283">
        <w:rPr>
          <w:rFonts w:cs="Times New Roman"/>
          <w:lang w:val="en-US"/>
        </w:rPr>
        <w:t xml:space="preserve">CHENEY, James. </w:t>
      </w:r>
      <w:r w:rsidRPr="00922283">
        <w:rPr>
          <w:rFonts w:cs="Times New Roman"/>
          <w:i/>
          <w:iCs/>
          <w:lang w:val="en-US"/>
        </w:rPr>
        <w:t>Semantics of the PROV Data Model</w:t>
      </w:r>
      <w:r w:rsidRPr="00922283">
        <w:rPr>
          <w:rFonts w:cs="Times New Roman"/>
          <w:lang w:val="en-US"/>
        </w:rPr>
        <w:t xml:space="preserve">. Available: &lt;http://www.w3.org/TR/2013/WD-prov-sem-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DAVIDSON, Susan B.; FREIRE, Juliana. Provenance and scientific workflows: challenges and opportunities. SIGMOD  ’08, 2008, New York, NY, USA. </w:t>
      </w:r>
      <w:r w:rsidRPr="00922283">
        <w:rPr>
          <w:rFonts w:cs="Times New Roman"/>
          <w:i/>
          <w:iCs/>
          <w:lang w:val="en-US"/>
        </w:rPr>
        <w:t>Anais</w:t>
      </w:r>
      <w:r w:rsidRPr="00922283">
        <w:rPr>
          <w:rFonts w:cs="Times New Roman"/>
          <w:lang w:val="en-US"/>
        </w:rPr>
        <w:t xml:space="preserve">... New York, NY, USA: ACM, 2008. p. 1345–1350. Available: &lt;http://doi.acm.org/10.1145/1376616.137677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FREIRE, J. </w:t>
      </w:r>
      <w:r w:rsidRPr="00922283">
        <w:rPr>
          <w:rFonts w:cs="Times New Roman"/>
          <w:i/>
          <w:iCs/>
          <w:lang w:val="en-US"/>
        </w:rPr>
        <w:t>et al.</w:t>
      </w:r>
      <w:r w:rsidRPr="00922283">
        <w:rPr>
          <w:rFonts w:cs="Times New Roman"/>
          <w:lang w:val="en-US"/>
        </w:rPr>
        <w:t xml:space="preserve"> Provenance for Computational Tasks: A Survey. </w:t>
      </w:r>
      <w:r w:rsidRPr="00922283">
        <w:rPr>
          <w:rFonts w:cs="Times New Roman"/>
          <w:i/>
          <w:iCs/>
          <w:lang w:val="en-US"/>
        </w:rPr>
        <w:t>Computing in Science Engineering</w:t>
      </w:r>
      <w:r w:rsidRPr="00922283">
        <w:rPr>
          <w:rFonts w:cs="Times New Roman"/>
          <w:lang w:val="en-US"/>
        </w:rPr>
        <w:t>, v. 10, n. 3, p. 11–21, 2008.</w:t>
      </w:r>
    </w:p>
    <w:p w:rsidR="00922283" w:rsidRPr="00922283" w:rsidRDefault="00922283" w:rsidP="00922283">
      <w:pPr>
        <w:pStyle w:val="Bibliography"/>
        <w:rPr>
          <w:rFonts w:cs="Times New Roman"/>
          <w:lang w:val="en-US"/>
        </w:rPr>
      </w:pPr>
      <w:r w:rsidRPr="00922283">
        <w:rPr>
          <w:rFonts w:cs="Times New Roman"/>
          <w:lang w:val="en-US"/>
        </w:rPr>
        <w:t xml:space="preserve">GARIJO, Daniel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Dublin Core to PROV Mapping</w:t>
      </w:r>
      <w:r w:rsidRPr="00922283">
        <w:rPr>
          <w:rFonts w:cs="Times New Roman"/>
          <w:lang w:val="en-US"/>
        </w:rPr>
        <w:t xml:space="preserve">. Available: &lt;http://www.w3.org/TR/2013/WD-prov-dc-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GIL, Yolanda </w:t>
      </w:r>
      <w:r w:rsidRPr="00922283">
        <w:rPr>
          <w:rFonts w:cs="Times New Roman"/>
          <w:i/>
          <w:iCs/>
          <w:lang w:val="en-US"/>
        </w:rPr>
        <w:t>et al.</w:t>
      </w:r>
      <w:r w:rsidRPr="00922283">
        <w:rPr>
          <w:rFonts w:cs="Times New Roman"/>
          <w:lang w:val="en-US"/>
        </w:rPr>
        <w:t xml:space="preserve"> Examining the Challenges of Scientific Workflows. </w:t>
      </w:r>
      <w:r w:rsidRPr="00922283">
        <w:rPr>
          <w:rFonts w:cs="Times New Roman"/>
          <w:i/>
          <w:iCs/>
          <w:lang w:val="en-US"/>
        </w:rPr>
        <w:t>Computer</w:t>
      </w:r>
      <w:r w:rsidRPr="00922283">
        <w:rPr>
          <w:rFonts w:cs="Times New Roman"/>
          <w:lang w:val="en-US"/>
        </w:rPr>
        <w:t>, v. 40, n. 12, p. 24–32, dez. 2007. Accessed: 2 abr. 2013.</w:t>
      </w:r>
    </w:p>
    <w:p w:rsidR="00922283" w:rsidRPr="00922283" w:rsidRDefault="00922283" w:rsidP="00922283">
      <w:pPr>
        <w:pStyle w:val="Bibliography"/>
        <w:rPr>
          <w:rFonts w:cs="Times New Roman"/>
          <w:lang w:val="en-US"/>
        </w:rPr>
      </w:pPr>
      <w:r w:rsidRPr="00922283">
        <w:rPr>
          <w:rFonts w:cs="Times New Roman"/>
          <w:lang w:val="en-US"/>
        </w:rPr>
        <w:t xml:space="preserve">GIL, Yolanda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W3C Provenance Incubator Group</w:t>
      </w:r>
      <w:r w:rsidRPr="00922283">
        <w:rPr>
          <w:rFonts w:cs="Times New Roman"/>
          <w:lang w:val="en-US"/>
        </w:rPr>
        <w:t xml:space="preserve">. Available: &lt;http://www.w3.org/2005/Incubator/prov/wiki/Main_Page&gt;. Accessed: 22 mar. 2013. </w:t>
      </w:r>
    </w:p>
    <w:p w:rsidR="00922283" w:rsidRPr="00922283" w:rsidRDefault="00922283" w:rsidP="00922283">
      <w:pPr>
        <w:pStyle w:val="Bibliography"/>
        <w:rPr>
          <w:rFonts w:cs="Times New Roman"/>
          <w:lang w:val="en-US"/>
        </w:rPr>
      </w:pPr>
      <w:r w:rsidRPr="00922283">
        <w:rPr>
          <w:rFonts w:cs="Times New Roman"/>
          <w:lang w:val="en-US"/>
        </w:rPr>
        <w:t xml:space="preserve">GIL, Yolanda; MILES, Simon. </w:t>
      </w:r>
      <w:r w:rsidRPr="00922283">
        <w:rPr>
          <w:rFonts w:cs="Times New Roman"/>
          <w:i/>
          <w:iCs/>
          <w:lang w:val="en-US"/>
        </w:rPr>
        <w:t>PROV Model Primer</w:t>
      </w:r>
      <w:r w:rsidRPr="00922283">
        <w:rPr>
          <w:rFonts w:cs="Times New Roman"/>
          <w:lang w:val="en-US"/>
        </w:rPr>
        <w:t xml:space="preserve">. Available: &lt;http://www.w3.org/TR/prov-primer/&gt;. Accessed: 21 mar. 2013. </w:t>
      </w:r>
    </w:p>
    <w:p w:rsidR="00922283" w:rsidRPr="00922283" w:rsidRDefault="00922283" w:rsidP="00922283">
      <w:pPr>
        <w:pStyle w:val="Bibliography"/>
        <w:rPr>
          <w:rFonts w:cs="Times New Roman"/>
          <w:lang w:val="en-US"/>
        </w:rPr>
      </w:pPr>
      <w:r w:rsidRPr="00922283">
        <w:rPr>
          <w:rFonts w:cs="Times New Roman"/>
          <w:lang w:val="en-US"/>
        </w:rPr>
        <w:t xml:space="preserve">GROTH, Paul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Implementations</w:t>
      </w:r>
      <w:r w:rsidRPr="00922283">
        <w:rPr>
          <w:rFonts w:cs="Times New Roman"/>
          <w:lang w:val="en-US"/>
        </w:rPr>
        <w:t xml:space="preserve">. Available: &lt;http://www.w3.org/2011/prov/wiki/ProvImplementations&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GROTH, Paul; MOREAU, Luc. </w:t>
      </w:r>
      <w:r w:rsidRPr="00922283">
        <w:rPr>
          <w:rFonts w:cs="Times New Roman"/>
          <w:i/>
          <w:iCs/>
          <w:lang w:val="en-US"/>
        </w:rPr>
        <w:t>PROV-Overview</w:t>
      </w:r>
      <w:r w:rsidRPr="00922283">
        <w:rPr>
          <w:rFonts w:cs="Times New Roman"/>
          <w:lang w:val="en-US"/>
        </w:rPr>
        <w:t xml:space="preserve">. Available: &lt;http://www.w3.org/TR/prov-overview/&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HUA, Hook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XML: The PROV XML Schema</w:t>
      </w:r>
      <w:r w:rsidRPr="00922283">
        <w:rPr>
          <w:rFonts w:cs="Times New Roman"/>
          <w:lang w:val="en-US"/>
        </w:rPr>
        <w:t xml:space="preserve">. Available: &lt;http://www.w3.org/TR/prov-xml/&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LEBO, Timothy; SAHOO, Satya; MCGUINESS, Deborah. </w:t>
      </w:r>
      <w:r w:rsidRPr="00922283">
        <w:rPr>
          <w:rFonts w:cs="Times New Roman"/>
          <w:i/>
          <w:iCs/>
          <w:lang w:val="en-US"/>
        </w:rPr>
        <w:t>PROV-O: The PROV Ontology</w:t>
      </w:r>
      <w:r w:rsidRPr="00922283">
        <w:rPr>
          <w:rFonts w:cs="Times New Roman"/>
          <w:lang w:val="en-US"/>
        </w:rPr>
        <w:t xml:space="preserve">. Available: &lt;http://www.w3.org/TR/prov-o/&gt;. Accessed: 21 mar. 2013. </w:t>
      </w:r>
    </w:p>
    <w:p w:rsidR="00922283" w:rsidRPr="00922283" w:rsidRDefault="00922283" w:rsidP="00922283">
      <w:pPr>
        <w:pStyle w:val="Bibliography"/>
        <w:rPr>
          <w:rFonts w:cs="Times New Roman"/>
          <w:lang w:val="en-US"/>
        </w:rPr>
      </w:pPr>
      <w:r w:rsidRPr="00922283">
        <w:rPr>
          <w:rFonts w:cs="Times New Roman"/>
          <w:lang w:val="en-US"/>
        </w:rPr>
        <w:t xml:space="preserve">MILES, Simon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enance Challenge WIKI</w:t>
      </w:r>
      <w:r w:rsidRPr="00922283">
        <w:rPr>
          <w:rFonts w:cs="Times New Roman"/>
          <w:lang w:val="en-US"/>
        </w:rPr>
        <w:t xml:space="preserve">. Available: &lt;http://twiki.ipaw.info/bin/view/Challenge/&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MISSIER, Paolo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 Dictionary</w:t>
      </w:r>
      <w:r w:rsidRPr="00922283">
        <w:rPr>
          <w:rFonts w:cs="Times New Roman"/>
          <w:lang w:val="en-US"/>
        </w:rPr>
        <w:t xml:space="preserve">. Available: &lt;http://www.w3.org/TR/2013/WD-prov-dictionary-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IPAW</w:t>
      </w:r>
      <w:r w:rsidRPr="00922283">
        <w:rPr>
          <w:rFonts w:cs="Times New Roman"/>
          <w:lang w:val="en-US"/>
        </w:rPr>
        <w:t xml:space="preserve">. Available: &lt;http://www.ipaw.info/&gt;. Accessed: 2 abr. 2013. </w:t>
      </w:r>
    </w:p>
    <w:p w:rsidR="00922283" w:rsidRPr="00922283" w:rsidRDefault="00922283" w:rsidP="00922283">
      <w:pPr>
        <w:pStyle w:val="Bibliography"/>
        <w:rPr>
          <w:rFonts w:cs="Times New Roman"/>
          <w:lang w:val="en-US"/>
        </w:rPr>
      </w:pPr>
      <w:r w:rsidRPr="00922283">
        <w:rPr>
          <w:rFonts w:cs="Times New Roman"/>
          <w:lang w:val="en-US"/>
        </w:rPr>
        <w:t xml:space="preserve">MOREAU, Luc; DING, Li;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Open Provenance Model (OPM) OWL Specification</w:t>
      </w:r>
      <w:r w:rsidRPr="00922283">
        <w:rPr>
          <w:rFonts w:cs="Times New Roman"/>
          <w:lang w:val="en-US"/>
        </w:rPr>
        <w:t xml:space="preserve">. Available: &lt;http://openprovenance.org/model/opmo&gt;. Accessed: 2 abr. 2013. </w:t>
      </w:r>
    </w:p>
    <w:p w:rsidR="00922283" w:rsidRPr="00922283" w:rsidRDefault="00922283" w:rsidP="00922283">
      <w:pPr>
        <w:pStyle w:val="Bibliography"/>
        <w:rPr>
          <w:rFonts w:cs="Times New Roman"/>
          <w:lang w:val="en-US"/>
        </w:rPr>
      </w:pPr>
      <w:r w:rsidRPr="00922283">
        <w:rPr>
          <w:rFonts w:cs="Times New Roman"/>
          <w:lang w:val="en-US"/>
        </w:rPr>
        <w:lastRenderedPageBreak/>
        <w:t xml:space="preserve">MOREAU, Luc; GROTH, Paul;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Open Provenance Model (OPM) XML Schema Specification</w:t>
      </w:r>
      <w:r w:rsidRPr="00922283">
        <w:rPr>
          <w:rFonts w:cs="Times New Roman"/>
          <w:lang w:val="en-US"/>
        </w:rPr>
        <w:t xml:space="preserve">. Available: &lt;http://openprovenance.org/model/opmx&gt;. Accessed: 2 abr. 2013.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OPM Toolbox</w:t>
      </w:r>
      <w:r w:rsidRPr="00922283">
        <w:rPr>
          <w:rFonts w:cs="Times New Roman"/>
          <w:lang w:val="en-US"/>
        </w:rPr>
        <w:t xml:space="preserve">. Available: &lt;http://openprovenance.org/toolbox.html&gt;. Accessed: 2 abr. 2013a.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OPM4J: The Open Provenance Model Java Library</w:t>
      </w:r>
      <w:r w:rsidRPr="00922283">
        <w:rPr>
          <w:rFonts w:cs="Times New Roman"/>
          <w:lang w:val="en-US"/>
        </w:rPr>
        <w:t xml:space="preserve">. Available: &lt;http://openprovenance.org/java/site/1_1_8/apidocs/org/openprovenance/model/package-summary.html&gt;. Accessed: 2 abr. 2013b.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et al.</w:t>
      </w:r>
      <w:r w:rsidRPr="00922283">
        <w:rPr>
          <w:rFonts w:cs="Times New Roman"/>
          <w:lang w:val="en-US"/>
        </w:rPr>
        <w:t xml:space="preserve"> The Open Provenance Model core specification (v1.1). </w:t>
      </w:r>
      <w:r w:rsidRPr="00922283">
        <w:rPr>
          <w:rFonts w:cs="Times New Roman"/>
          <w:i/>
          <w:iCs/>
          <w:lang w:val="en-US"/>
        </w:rPr>
        <w:t>In: Future Generation Computer Systems</w:t>
      </w:r>
      <w:r w:rsidRPr="00922283">
        <w:rPr>
          <w:rFonts w:cs="Times New Roman"/>
          <w:lang w:val="en-US"/>
        </w:rPr>
        <w:t>, v. 27, n. 6, p. 743–756, 2007. Accessed: 10 jun. 2012.</w:t>
      </w:r>
    </w:p>
    <w:p w:rsidR="00922283" w:rsidRPr="00922283" w:rsidRDefault="00922283" w:rsidP="00922283">
      <w:pPr>
        <w:pStyle w:val="Bibliography"/>
        <w:rPr>
          <w:rFonts w:cs="Times New Roman"/>
          <w:lang w:val="en-US"/>
        </w:rPr>
      </w:pPr>
      <w:r w:rsidRPr="00922283">
        <w:rPr>
          <w:rFonts w:cs="Times New Roman"/>
          <w:lang w:val="en-US"/>
        </w:rPr>
        <w:t xml:space="preserve">MOREAU, Luc; LEBO, Timothy. </w:t>
      </w:r>
      <w:r w:rsidRPr="00922283">
        <w:rPr>
          <w:rFonts w:cs="Times New Roman"/>
          <w:i/>
          <w:iCs/>
          <w:lang w:val="en-US"/>
        </w:rPr>
        <w:t>Linking Across Provenance Bundles</w:t>
      </w:r>
      <w:r w:rsidRPr="00922283">
        <w:rPr>
          <w:rFonts w:cs="Times New Roman"/>
          <w:lang w:val="en-US"/>
        </w:rPr>
        <w:t xml:space="preserve">. Available: &lt;http://www.w3.org/TR/2013/WD-prov-links-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MOREAU, Luc; MISSIER, Paolo. </w:t>
      </w:r>
      <w:r w:rsidRPr="00922283">
        <w:rPr>
          <w:rFonts w:cs="Times New Roman"/>
          <w:i/>
          <w:iCs/>
          <w:lang w:val="en-US"/>
        </w:rPr>
        <w:t>PROV-DM: The PROV Data Model</w:t>
      </w:r>
      <w:r w:rsidRPr="00922283">
        <w:rPr>
          <w:rFonts w:cs="Times New Roman"/>
          <w:lang w:val="en-US"/>
        </w:rPr>
        <w:t xml:space="preserve">. Available: &lt;http://www.w3.org/TR/prov-dm/&gt;. </w:t>
      </w:r>
    </w:p>
    <w:p w:rsidR="00922283" w:rsidRPr="00922283" w:rsidRDefault="00922283" w:rsidP="00922283">
      <w:pPr>
        <w:pStyle w:val="Bibliography"/>
        <w:rPr>
          <w:rFonts w:cs="Times New Roman"/>
          <w:lang w:val="en-US"/>
        </w:rPr>
      </w:pPr>
      <w:r w:rsidRPr="00922283">
        <w:rPr>
          <w:rFonts w:cs="Times New Roman"/>
          <w:lang w:val="en-US"/>
        </w:rPr>
        <w:t xml:space="preserve">MOREAU, Luc; MISSIER, Paolo. </w:t>
      </w:r>
      <w:r w:rsidRPr="00922283">
        <w:rPr>
          <w:rFonts w:cs="Times New Roman"/>
          <w:i/>
          <w:iCs/>
          <w:lang w:val="en-US"/>
        </w:rPr>
        <w:t>PROV-N: The Provenance Notation</w:t>
      </w:r>
      <w:r w:rsidRPr="00922283">
        <w:rPr>
          <w:rFonts w:cs="Times New Roman"/>
          <w:lang w:val="en-US"/>
        </w:rPr>
        <w:t xml:space="preserve">. Available: &lt;http://www.w3.org/TR/prov-n/&gt;. Accessed: 21 mar. 2013b. </w:t>
      </w:r>
    </w:p>
    <w:p w:rsidR="00922283" w:rsidRPr="00922283" w:rsidRDefault="00922283" w:rsidP="00922283">
      <w:pPr>
        <w:pStyle w:val="Bibliography"/>
        <w:rPr>
          <w:rFonts w:cs="Times New Roman"/>
          <w:lang w:val="en-US"/>
        </w:rPr>
      </w:pPr>
      <w:r w:rsidRPr="00922283">
        <w:rPr>
          <w:rFonts w:cs="Times New Roman"/>
          <w:lang w:val="en-US"/>
        </w:rPr>
        <w:t xml:space="preserve">NIES, Tom De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Constraints of the PROV Data Model</w:t>
      </w:r>
      <w:r w:rsidRPr="00922283">
        <w:rPr>
          <w:rFonts w:cs="Times New Roman"/>
          <w:lang w:val="en-US"/>
        </w:rPr>
        <w:t xml:space="preserve">. Available: &lt;http://www.w3.org/TR/prov-constraints/&gt;. Accessed: 21 mar. 2013. </w:t>
      </w:r>
    </w:p>
    <w:p w:rsidR="00922283" w:rsidRPr="00922283" w:rsidRDefault="00922283" w:rsidP="00922283">
      <w:pPr>
        <w:pStyle w:val="Bibliography"/>
        <w:rPr>
          <w:rFonts w:cs="Times New Roman"/>
          <w:lang w:val="en-US"/>
        </w:rPr>
      </w:pPr>
      <w:r w:rsidRPr="00922283">
        <w:rPr>
          <w:rFonts w:cs="Times New Roman"/>
          <w:lang w:val="en-US"/>
        </w:rPr>
        <w:t xml:space="preserve">PREMIS WORKING GROUP. </w:t>
      </w:r>
      <w:r w:rsidRPr="00922283">
        <w:rPr>
          <w:rFonts w:cs="Times New Roman"/>
          <w:i/>
          <w:iCs/>
          <w:lang w:val="en-US"/>
        </w:rPr>
        <w:t>Data Dictionary for Preservation Metadata</w:t>
      </w:r>
      <w:r w:rsidRPr="00922283">
        <w:rPr>
          <w:rFonts w:cs="Times New Roman"/>
          <w:lang w:val="en-US"/>
        </w:rPr>
        <w:t>. Technical, n</w:t>
      </w:r>
      <w:r w:rsidRPr="00922283">
        <w:rPr>
          <w:rFonts w:cs="Times New Roman"/>
          <w:vertAlign w:val="superscript"/>
          <w:lang w:val="en-US"/>
        </w:rPr>
        <w:t>o</w:t>
      </w:r>
      <w:r w:rsidRPr="00922283">
        <w:rPr>
          <w:rFonts w:cs="Times New Roman"/>
          <w:lang w:val="en-US"/>
        </w:rPr>
        <w:t xml:space="preserve"> Final Report of the PREMIS Working Group. Preservation Metadata: Implementation Strategies (PREMIS), 2005. Available: &lt;http://www.oclc.org/research/projects/ pmwg/premis-final.pdf&gt;.</w:t>
      </w:r>
    </w:p>
    <w:p w:rsidR="00922283" w:rsidRPr="00922283" w:rsidRDefault="00922283" w:rsidP="00922283">
      <w:pPr>
        <w:pStyle w:val="Bibliography"/>
        <w:rPr>
          <w:rFonts w:cs="Times New Roman"/>
          <w:lang w:val="en-US"/>
        </w:rPr>
      </w:pPr>
      <w:r w:rsidRPr="00922283">
        <w:rPr>
          <w:rFonts w:cs="Times New Roman"/>
          <w:lang w:val="en-US"/>
        </w:rPr>
        <w:t xml:space="preserve">SIMMHAN, Yogesh L.; PLALE, Beth; GANNON, Dennis. A survey of data provenance in e-science. </w:t>
      </w:r>
      <w:r w:rsidRPr="00922283">
        <w:rPr>
          <w:rFonts w:cs="Times New Roman"/>
          <w:i/>
          <w:iCs/>
          <w:lang w:val="en-US"/>
        </w:rPr>
        <w:t>SIGMOD Rec.</w:t>
      </w:r>
      <w:r w:rsidRPr="00922283">
        <w:rPr>
          <w:rFonts w:cs="Times New Roman"/>
          <w:lang w:val="en-US"/>
        </w:rPr>
        <w:t>, v. 34, n. 3, p. 31–36, set. 2005. Accessed: 2 abr. 2013.</w:t>
      </w:r>
    </w:p>
    <w:p w:rsidR="00922283" w:rsidRPr="00922283" w:rsidRDefault="00922283" w:rsidP="00922283">
      <w:pPr>
        <w:pStyle w:val="Bibliography"/>
        <w:rPr>
          <w:rFonts w:cs="Times New Roman"/>
          <w:lang w:val="en-US"/>
        </w:rPr>
      </w:pPr>
      <w:r w:rsidRPr="00922283">
        <w:rPr>
          <w:rFonts w:cs="Times New Roman"/>
          <w:lang w:val="en-US"/>
        </w:rPr>
        <w:t xml:space="preserve">WEITZNER, Daniel J. </w:t>
      </w:r>
      <w:r w:rsidRPr="00922283">
        <w:rPr>
          <w:rFonts w:cs="Times New Roman"/>
          <w:i/>
          <w:iCs/>
          <w:lang w:val="en-US"/>
        </w:rPr>
        <w:t>et al.</w:t>
      </w:r>
      <w:r w:rsidRPr="00922283">
        <w:rPr>
          <w:rFonts w:cs="Times New Roman"/>
          <w:lang w:val="en-US"/>
        </w:rPr>
        <w:t xml:space="preserve"> Information accountability. </w:t>
      </w:r>
      <w:r w:rsidRPr="00922283">
        <w:rPr>
          <w:rFonts w:cs="Times New Roman"/>
          <w:i/>
          <w:iCs/>
          <w:lang w:val="en-US"/>
        </w:rPr>
        <w:t>Communications of the ACM</w:t>
      </w:r>
      <w:r w:rsidRPr="00922283">
        <w:rPr>
          <w:rFonts w:cs="Times New Roman"/>
          <w:lang w:val="en-US"/>
        </w:rPr>
        <w:t>, v. 51, n. 6, p. 82–87, 1 jun. 2008. Accessed: 21 mar. 2013.</w:t>
      </w:r>
    </w:p>
    <w:p w:rsidR="00922283" w:rsidRPr="00922283" w:rsidRDefault="00922283" w:rsidP="00922283">
      <w:pPr>
        <w:pStyle w:val="Bibliography"/>
        <w:rPr>
          <w:rFonts w:cs="Times New Roman"/>
        </w:rPr>
      </w:pPr>
      <w:r w:rsidRPr="00922283">
        <w:rPr>
          <w:rFonts w:cs="Times New Roman"/>
          <w:lang w:val="en-US"/>
        </w:rPr>
        <w:t xml:space="preserve">ZHAO, Jun. </w:t>
      </w:r>
      <w:r w:rsidRPr="00922283">
        <w:rPr>
          <w:rFonts w:cs="Times New Roman"/>
          <w:i/>
          <w:iCs/>
          <w:lang w:val="en-US"/>
        </w:rPr>
        <w:t>Open Provenance Model Vocabulary Specification</w:t>
      </w:r>
      <w:r w:rsidRPr="00922283">
        <w:rPr>
          <w:rFonts w:cs="Times New Roman"/>
          <w:lang w:val="en-US"/>
        </w:rPr>
        <w:t xml:space="preserve">. Available: &lt;http://open-biomed.sourceforge.net/opmv/ns.html&gt;. </w:t>
      </w:r>
      <w:r w:rsidRPr="00922283">
        <w:rPr>
          <w:rFonts w:cs="Times New Roman"/>
        </w:rPr>
        <w:t xml:space="preserve">Accessed: 2 abr. 2013. </w:t>
      </w:r>
    </w:p>
    <w:p w:rsidR="00130D6B" w:rsidRPr="00CF4C4D" w:rsidRDefault="00FF7EF5" w:rsidP="003165BB">
      <w:pPr>
        <w:pStyle w:val="RefernciasBibliogrficas"/>
        <w:rPr>
          <w:rFonts w:cs="Arial"/>
          <w:caps/>
          <w:color w:val="000000"/>
          <w:szCs w:val="20"/>
          <w:lang w:val="en-US"/>
        </w:rPr>
      </w:pPr>
      <w:r w:rsidRPr="001E187B">
        <w:rPr>
          <w:lang w:val="en-US"/>
        </w:rPr>
        <w:fldChar w:fldCharType="end"/>
      </w:r>
    </w:p>
    <w:p w:rsidR="00DC4DD4" w:rsidRPr="00CF4C4D" w:rsidRDefault="00DC4DD4">
      <w:pPr>
        <w:rPr>
          <w:lang w:val="en-US"/>
        </w:rPr>
      </w:pPr>
    </w:p>
    <w:sectPr w:rsidR="00DC4DD4" w:rsidRPr="00CF4C4D" w:rsidSect="00421ADB">
      <w:headerReference w:type="default" r:id="rId18"/>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576F" w:rsidRDefault="00F2576F" w:rsidP="00130D6B">
      <w:pPr>
        <w:spacing w:line="240" w:lineRule="auto"/>
      </w:pPr>
      <w:r>
        <w:separator/>
      </w:r>
    </w:p>
  </w:endnote>
  <w:endnote w:type="continuationSeparator" w:id="0">
    <w:p w:rsidR="00F2576F" w:rsidRDefault="00F2576F" w:rsidP="00130D6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576F" w:rsidRDefault="00F2576F" w:rsidP="00130D6B">
      <w:pPr>
        <w:spacing w:line="240" w:lineRule="auto"/>
      </w:pPr>
      <w:r>
        <w:separator/>
      </w:r>
    </w:p>
  </w:footnote>
  <w:footnote w:type="continuationSeparator" w:id="0">
    <w:p w:rsidR="00F2576F" w:rsidRDefault="00F2576F" w:rsidP="00130D6B">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922283" w:rsidRDefault="00FF7EF5">
        <w:pPr>
          <w:pStyle w:val="Header"/>
          <w:jc w:val="right"/>
        </w:pPr>
        <w:fldSimple w:instr=" PAGE   \* MERGEFORMAT ">
          <w:r w:rsidR="00816932">
            <w:rPr>
              <w:noProof/>
            </w:rPr>
            <w:t>20</w:t>
          </w:r>
        </w:fldSimple>
      </w:p>
    </w:sdtContent>
  </w:sdt>
  <w:p w:rsidR="00922283" w:rsidRDefault="0092228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DF8DCFC"/>
    <w:lvl w:ilvl="0">
      <w:start w:val="3"/>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rsids>
    <w:rsidRoot w:val="00130D6B"/>
    <w:rsid w:val="00004510"/>
    <w:rsid w:val="00012A4F"/>
    <w:rsid w:val="000155E0"/>
    <w:rsid w:val="00021A6B"/>
    <w:rsid w:val="0005487B"/>
    <w:rsid w:val="000825F1"/>
    <w:rsid w:val="000D51F0"/>
    <w:rsid w:val="000F4724"/>
    <w:rsid w:val="000F79ED"/>
    <w:rsid w:val="00112EE2"/>
    <w:rsid w:val="00113B52"/>
    <w:rsid w:val="00130D6B"/>
    <w:rsid w:val="00135B40"/>
    <w:rsid w:val="00144DE4"/>
    <w:rsid w:val="00150F03"/>
    <w:rsid w:val="001522CB"/>
    <w:rsid w:val="00176E0D"/>
    <w:rsid w:val="001F082D"/>
    <w:rsid w:val="002009DB"/>
    <w:rsid w:val="00215F6C"/>
    <w:rsid w:val="002253FF"/>
    <w:rsid w:val="00235482"/>
    <w:rsid w:val="00242D55"/>
    <w:rsid w:val="00256B14"/>
    <w:rsid w:val="0026029E"/>
    <w:rsid w:val="00261FDC"/>
    <w:rsid w:val="00290FC7"/>
    <w:rsid w:val="002920AA"/>
    <w:rsid w:val="002A045E"/>
    <w:rsid w:val="002A2AAE"/>
    <w:rsid w:val="002B65FC"/>
    <w:rsid w:val="002D7EF8"/>
    <w:rsid w:val="002F0B8A"/>
    <w:rsid w:val="00303404"/>
    <w:rsid w:val="003159E7"/>
    <w:rsid w:val="003165BB"/>
    <w:rsid w:val="00317FED"/>
    <w:rsid w:val="0032772B"/>
    <w:rsid w:val="00336201"/>
    <w:rsid w:val="00336524"/>
    <w:rsid w:val="00341F75"/>
    <w:rsid w:val="003612BC"/>
    <w:rsid w:val="00365B0D"/>
    <w:rsid w:val="0039137C"/>
    <w:rsid w:val="00393512"/>
    <w:rsid w:val="0039484C"/>
    <w:rsid w:val="003A3241"/>
    <w:rsid w:val="003E57E3"/>
    <w:rsid w:val="00412648"/>
    <w:rsid w:val="00421ADB"/>
    <w:rsid w:val="00457C2B"/>
    <w:rsid w:val="00484628"/>
    <w:rsid w:val="0049029B"/>
    <w:rsid w:val="004A07BA"/>
    <w:rsid w:val="004A1EF6"/>
    <w:rsid w:val="004B584A"/>
    <w:rsid w:val="004B69E0"/>
    <w:rsid w:val="004C772B"/>
    <w:rsid w:val="004D1B41"/>
    <w:rsid w:val="004E3AAA"/>
    <w:rsid w:val="00504534"/>
    <w:rsid w:val="00507FD4"/>
    <w:rsid w:val="005224A9"/>
    <w:rsid w:val="005437C1"/>
    <w:rsid w:val="00560270"/>
    <w:rsid w:val="00560532"/>
    <w:rsid w:val="00575482"/>
    <w:rsid w:val="00590CB6"/>
    <w:rsid w:val="005B0EB9"/>
    <w:rsid w:val="005E2DA9"/>
    <w:rsid w:val="005E4D66"/>
    <w:rsid w:val="005F3151"/>
    <w:rsid w:val="00623EC1"/>
    <w:rsid w:val="006474DF"/>
    <w:rsid w:val="00647A06"/>
    <w:rsid w:val="00651B19"/>
    <w:rsid w:val="00670564"/>
    <w:rsid w:val="00674CCA"/>
    <w:rsid w:val="00682E85"/>
    <w:rsid w:val="006C00AA"/>
    <w:rsid w:val="006F0527"/>
    <w:rsid w:val="006F210D"/>
    <w:rsid w:val="007002F5"/>
    <w:rsid w:val="00701AC7"/>
    <w:rsid w:val="0070666C"/>
    <w:rsid w:val="0077418E"/>
    <w:rsid w:val="007775B3"/>
    <w:rsid w:val="00784DFA"/>
    <w:rsid w:val="007876BC"/>
    <w:rsid w:val="007B76A3"/>
    <w:rsid w:val="00816932"/>
    <w:rsid w:val="00832021"/>
    <w:rsid w:val="00882B5C"/>
    <w:rsid w:val="008B602C"/>
    <w:rsid w:val="008C2F70"/>
    <w:rsid w:val="008F2468"/>
    <w:rsid w:val="00922283"/>
    <w:rsid w:val="009275AE"/>
    <w:rsid w:val="00944C8C"/>
    <w:rsid w:val="00956C32"/>
    <w:rsid w:val="009755DC"/>
    <w:rsid w:val="00992A37"/>
    <w:rsid w:val="00995031"/>
    <w:rsid w:val="009A093B"/>
    <w:rsid w:val="009A6D6E"/>
    <w:rsid w:val="009C5FB5"/>
    <w:rsid w:val="009F1753"/>
    <w:rsid w:val="009F3AFC"/>
    <w:rsid w:val="00A1250C"/>
    <w:rsid w:val="00A252C8"/>
    <w:rsid w:val="00A34586"/>
    <w:rsid w:val="00A54986"/>
    <w:rsid w:val="00A60F90"/>
    <w:rsid w:val="00A634DF"/>
    <w:rsid w:val="00A870D7"/>
    <w:rsid w:val="00AB2015"/>
    <w:rsid w:val="00AC1BCF"/>
    <w:rsid w:val="00AE1D3D"/>
    <w:rsid w:val="00B04191"/>
    <w:rsid w:val="00B3724A"/>
    <w:rsid w:val="00B51B97"/>
    <w:rsid w:val="00B51DEB"/>
    <w:rsid w:val="00B53B9C"/>
    <w:rsid w:val="00B57631"/>
    <w:rsid w:val="00B86195"/>
    <w:rsid w:val="00BB6E5F"/>
    <w:rsid w:val="00BD69D1"/>
    <w:rsid w:val="00BE280E"/>
    <w:rsid w:val="00BF2FC3"/>
    <w:rsid w:val="00C03ED3"/>
    <w:rsid w:val="00C15024"/>
    <w:rsid w:val="00C17527"/>
    <w:rsid w:val="00C27AE3"/>
    <w:rsid w:val="00C37D83"/>
    <w:rsid w:val="00C53559"/>
    <w:rsid w:val="00C611E5"/>
    <w:rsid w:val="00C714F3"/>
    <w:rsid w:val="00CA61DE"/>
    <w:rsid w:val="00CF4011"/>
    <w:rsid w:val="00CF4C4D"/>
    <w:rsid w:val="00D076A8"/>
    <w:rsid w:val="00D22A5E"/>
    <w:rsid w:val="00D25B41"/>
    <w:rsid w:val="00D66F69"/>
    <w:rsid w:val="00D87969"/>
    <w:rsid w:val="00D97E3B"/>
    <w:rsid w:val="00DB0D39"/>
    <w:rsid w:val="00DC4DD4"/>
    <w:rsid w:val="00DE2527"/>
    <w:rsid w:val="00E00763"/>
    <w:rsid w:val="00E26D44"/>
    <w:rsid w:val="00E27943"/>
    <w:rsid w:val="00E4468E"/>
    <w:rsid w:val="00E759A4"/>
    <w:rsid w:val="00E8171A"/>
    <w:rsid w:val="00E84D40"/>
    <w:rsid w:val="00E857C5"/>
    <w:rsid w:val="00EA4040"/>
    <w:rsid w:val="00EE155C"/>
    <w:rsid w:val="00F2576F"/>
    <w:rsid w:val="00F27615"/>
    <w:rsid w:val="00F30B10"/>
    <w:rsid w:val="00F334B2"/>
    <w:rsid w:val="00F42A73"/>
    <w:rsid w:val="00F671ED"/>
    <w:rsid w:val="00F74677"/>
    <w:rsid w:val="00F74AA2"/>
    <w:rsid w:val="00F825EF"/>
    <w:rsid w:val="00F8392C"/>
    <w:rsid w:val="00FD0E9D"/>
    <w:rsid w:val="00FF7757"/>
    <w:rsid w:val="00FF7EF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D6B"/>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130D6B"/>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130D6B"/>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130D6B"/>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130D6B"/>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130D6B"/>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130D6B"/>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130D6B"/>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130D6B"/>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130D6B"/>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D6B"/>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130D6B"/>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130D6B"/>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130D6B"/>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130D6B"/>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130D6B"/>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130D6B"/>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130D6B"/>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130D6B"/>
    <w:rPr>
      <w:rFonts w:ascii="Times New Roman" w:eastAsiaTheme="majorEastAsia" w:hAnsi="Times New Roman" w:cstheme="majorBidi"/>
      <w:b/>
      <w:iCs/>
      <w:caps/>
      <w:sz w:val="24"/>
      <w:szCs w:val="20"/>
      <w:lang w:val="pt-BR"/>
    </w:rPr>
  </w:style>
  <w:style w:type="paragraph" w:customStyle="1" w:styleId="Ttulos">
    <w:name w:val="Títulos"/>
    <w:basedOn w:val="Normal"/>
    <w:link w:val="TtulosChar"/>
    <w:qFormat/>
    <w:rsid w:val="00130D6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130D6B"/>
    <w:pPr>
      <w:spacing w:after="0" w:line="360" w:lineRule="auto"/>
    </w:pPr>
    <w:rPr>
      <w:rFonts w:ascii="Times New Roman" w:hAnsi="Times New Roman"/>
      <w:sz w:val="24"/>
      <w:szCs w:val="24"/>
      <w:lang w:val="pt-BR"/>
    </w:rPr>
  </w:style>
  <w:style w:type="character" w:customStyle="1" w:styleId="TtulosChar">
    <w:name w:val="Títulos Char"/>
    <w:basedOn w:val="DefaultParagraphFont"/>
    <w:link w:val="Ttulos"/>
    <w:rsid w:val="00130D6B"/>
    <w:rPr>
      <w:rFonts w:ascii="Times New Roman" w:hAnsi="Times New Roman" w:cs="Arial"/>
      <w:b/>
      <w:color w:val="000000"/>
      <w:sz w:val="26"/>
      <w:szCs w:val="20"/>
      <w:lang w:val="pt-BR"/>
    </w:rPr>
  </w:style>
  <w:style w:type="paragraph" w:customStyle="1" w:styleId="FiguraEtabela">
    <w:name w:val="FiguraEtabela"/>
    <w:basedOn w:val="TextoSimples"/>
    <w:link w:val="FiguraEtabelaChar"/>
    <w:qFormat/>
    <w:rsid w:val="00130D6B"/>
    <w:rPr>
      <w:rFonts w:ascii="Helvetica" w:hAnsi="Helvetica"/>
      <w:sz w:val="20"/>
      <w:szCs w:val="20"/>
    </w:rPr>
  </w:style>
  <w:style w:type="character" w:customStyle="1" w:styleId="TextoSimplesChar">
    <w:name w:val="TextoSimples Char"/>
    <w:basedOn w:val="TtulosChar"/>
    <w:link w:val="TextoSimples"/>
    <w:rsid w:val="00130D6B"/>
    <w:rPr>
      <w:rFonts w:ascii="Times New Roman" w:hAnsi="Times New Roman" w:cs="Arial"/>
      <w:b/>
      <w:color w:val="000000"/>
      <w:sz w:val="24"/>
      <w:szCs w:val="24"/>
      <w:lang w:val="pt-BR"/>
    </w:rPr>
  </w:style>
  <w:style w:type="character" w:customStyle="1" w:styleId="FiguraEtabelaChar">
    <w:name w:val="FiguraEtabela Char"/>
    <w:basedOn w:val="TextoSimplesChar"/>
    <w:link w:val="FiguraEtabela"/>
    <w:rsid w:val="00130D6B"/>
    <w:rPr>
      <w:rFonts w:ascii="Helvetica" w:hAnsi="Helvetica" w:cs="Arial"/>
      <w:b/>
      <w:color w:val="000000"/>
      <w:sz w:val="20"/>
      <w:szCs w:val="20"/>
      <w:lang w:val="pt-BR"/>
    </w:rPr>
  </w:style>
  <w:style w:type="character" w:styleId="BookTitle">
    <w:name w:val="Book Title"/>
    <w:basedOn w:val="DefaultParagraphFont"/>
    <w:uiPriority w:val="33"/>
    <w:qFormat/>
    <w:rsid w:val="00130D6B"/>
    <w:rPr>
      <w:b/>
      <w:bCs/>
      <w:smallCaps/>
      <w:spacing w:val="5"/>
    </w:rPr>
  </w:style>
  <w:style w:type="character" w:styleId="PlaceholderText">
    <w:name w:val="Placeholder Text"/>
    <w:basedOn w:val="DefaultParagraphFont"/>
    <w:uiPriority w:val="99"/>
    <w:semiHidden/>
    <w:rsid w:val="00130D6B"/>
    <w:rPr>
      <w:color w:val="808080"/>
    </w:rPr>
  </w:style>
  <w:style w:type="paragraph" w:styleId="BalloonText">
    <w:name w:val="Balloon Text"/>
    <w:basedOn w:val="Normal"/>
    <w:link w:val="BalloonTextChar"/>
    <w:uiPriority w:val="99"/>
    <w:semiHidden/>
    <w:unhideWhenUsed/>
    <w:rsid w:val="00130D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0D6B"/>
    <w:rPr>
      <w:rFonts w:ascii="Tahoma" w:hAnsi="Tahoma" w:cs="Tahoma"/>
      <w:sz w:val="16"/>
      <w:szCs w:val="16"/>
      <w:lang w:val="pt-BR"/>
    </w:rPr>
  </w:style>
  <w:style w:type="paragraph" w:customStyle="1" w:styleId="Figuras">
    <w:name w:val="Figuras"/>
    <w:basedOn w:val="Ttulos"/>
    <w:link w:val="FigurasChar"/>
    <w:rsid w:val="00130D6B"/>
    <w:pPr>
      <w:jc w:val="center"/>
    </w:pPr>
    <w:rPr>
      <w:b w:val="0"/>
      <w:sz w:val="20"/>
      <w:szCs w:val="22"/>
    </w:rPr>
  </w:style>
  <w:style w:type="paragraph" w:styleId="Header">
    <w:name w:val="header"/>
    <w:basedOn w:val="Normal"/>
    <w:link w:val="HeaderChar"/>
    <w:uiPriority w:val="99"/>
    <w:unhideWhenUsed/>
    <w:rsid w:val="00130D6B"/>
    <w:pPr>
      <w:tabs>
        <w:tab w:val="center" w:pos="4252"/>
        <w:tab w:val="right" w:pos="8504"/>
      </w:tabs>
      <w:spacing w:line="240" w:lineRule="auto"/>
    </w:pPr>
  </w:style>
  <w:style w:type="character" w:customStyle="1" w:styleId="HeaderChar">
    <w:name w:val="Header Char"/>
    <w:basedOn w:val="DefaultParagraphFont"/>
    <w:link w:val="Header"/>
    <w:uiPriority w:val="99"/>
    <w:rsid w:val="00130D6B"/>
    <w:rPr>
      <w:rFonts w:ascii="Times New Roman" w:hAnsi="Times New Roman"/>
      <w:sz w:val="24"/>
      <w:lang w:val="pt-BR"/>
    </w:rPr>
  </w:style>
  <w:style w:type="character" w:customStyle="1" w:styleId="FigurasChar">
    <w:name w:val="Figuras Char"/>
    <w:basedOn w:val="TtulosChar"/>
    <w:link w:val="Figuras"/>
    <w:rsid w:val="00130D6B"/>
    <w:rPr>
      <w:rFonts w:ascii="Times New Roman" w:hAnsi="Times New Roman" w:cs="Arial"/>
      <w:b/>
      <w:color w:val="000000"/>
      <w:sz w:val="20"/>
      <w:szCs w:val="20"/>
      <w:lang w:val="pt-BR"/>
    </w:rPr>
  </w:style>
  <w:style w:type="paragraph" w:styleId="Footer">
    <w:name w:val="footer"/>
    <w:basedOn w:val="Normal"/>
    <w:link w:val="FooterChar"/>
    <w:uiPriority w:val="99"/>
    <w:semiHidden/>
    <w:unhideWhenUsed/>
    <w:rsid w:val="00130D6B"/>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130D6B"/>
    <w:rPr>
      <w:rFonts w:ascii="Times New Roman" w:hAnsi="Times New Roman"/>
      <w:sz w:val="24"/>
      <w:lang w:val="pt-BR"/>
    </w:rPr>
  </w:style>
  <w:style w:type="paragraph" w:customStyle="1" w:styleId="Seo">
    <w:name w:val="Seção"/>
    <w:basedOn w:val="Ttulos"/>
    <w:link w:val="SeoChar"/>
    <w:qFormat/>
    <w:rsid w:val="00130D6B"/>
    <w:pPr>
      <w:spacing w:after="0" w:line="360" w:lineRule="auto"/>
      <w:jc w:val="center"/>
    </w:pPr>
    <w:rPr>
      <w:b w:val="0"/>
      <w:caps/>
      <w:sz w:val="24"/>
    </w:rPr>
  </w:style>
  <w:style w:type="paragraph" w:customStyle="1" w:styleId="Sub-seo">
    <w:name w:val="Sub-seção"/>
    <w:basedOn w:val="Seo"/>
    <w:link w:val="Sub-seoChar"/>
    <w:qFormat/>
    <w:rsid w:val="00130D6B"/>
    <w:pPr>
      <w:spacing w:before="30"/>
    </w:pPr>
  </w:style>
  <w:style w:type="character" w:customStyle="1" w:styleId="SeoChar">
    <w:name w:val="Seção Char"/>
    <w:basedOn w:val="TtulosChar"/>
    <w:link w:val="Seo"/>
    <w:rsid w:val="00130D6B"/>
    <w:rPr>
      <w:rFonts w:ascii="Times New Roman" w:hAnsi="Times New Roman" w:cs="Arial"/>
      <w:b/>
      <w:caps/>
      <w:color w:val="000000"/>
      <w:sz w:val="24"/>
      <w:szCs w:val="20"/>
      <w:lang w:val="pt-BR"/>
    </w:rPr>
  </w:style>
  <w:style w:type="character" w:customStyle="1" w:styleId="Sub-seoChar">
    <w:name w:val="Sub-seção Char"/>
    <w:basedOn w:val="SeoChar"/>
    <w:link w:val="Sub-seo"/>
    <w:rsid w:val="00130D6B"/>
    <w:rPr>
      <w:rFonts w:ascii="Times New Roman" w:hAnsi="Times New Roman" w:cs="Arial"/>
      <w:b/>
      <w:caps/>
      <w:color w:val="000000"/>
      <w:sz w:val="24"/>
      <w:szCs w:val="20"/>
      <w:lang w:val="pt-BR"/>
    </w:rPr>
  </w:style>
  <w:style w:type="paragraph" w:customStyle="1" w:styleId="Tabela">
    <w:name w:val="Tabela"/>
    <w:basedOn w:val="Figuras"/>
    <w:link w:val="TabelaChar"/>
    <w:rsid w:val="00130D6B"/>
    <w:pPr>
      <w:spacing w:after="40"/>
    </w:pPr>
  </w:style>
  <w:style w:type="table" w:styleId="TableGrid">
    <w:name w:val="Table Grid"/>
    <w:basedOn w:val="TableNormal"/>
    <w:uiPriority w:val="59"/>
    <w:rsid w:val="00130D6B"/>
    <w:pPr>
      <w:spacing w:after="0" w:line="240" w:lineRule="auto"/>
    </w:pPr>
    <w:rPr>
      <w:lang w:val="pt-B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130D6B"/>
    <w:rPr>
      <w:rFonts w:ascii="Times New Roman" w:hAnsi="Times New Roman" w:cs="Arial"/>
      <w:b/>
      <w:color w:val="000000"/>
      <w:sz w:val="20"/>
      <w:szCs w:val="20"/>
      <w:lang w:val="pt-BR"/>
    </w:rPr>
  </w:style>
  <w:style w:type="paragraph" w:customStyle="1" w:styleId="Rodap1">
    <w:name w:val="Rodapé1"/>
    <w:basedOn w:val="Footer"/>
    <w:link w:val="RodapChar"/>
    <w:qFormat/>
    <w:rsid w:val="00130D6B"/>
    <w:pPr>
      <w:ind w:left="1701"/>
    </w:pPr>
  </w:style>
  <w:style w:type="character" w:customStyle="1" w:styleId="RodapChar">
    <w:name w:val="Rodapé Char"/>
    <w:basedOn w:val="FooterChar"/>
    <w:link w:val="Rodap1"/>
    <w:rsid w:val="00130D6B"/>
    <w:rPr>
      <w:rFonts w:ascii="Times New Roman" w:hAnsi="Times New Roman"/>
      <w:sz w:val="24"/>
      <w:lang w:val="pt-BR"/>
    </w:rPr>
  </w:style>
  <w:style w:type="paragraph" w:styleId="DocumentMap">
    <w:name w:val="Document Map"/>
    <w:basedOn w:val="Normal"/>
    <w:link w:val="DocumentMapChar"/>
    <w:uiPriority w:val="99"/>
    <w:semiHidden/>
    <w:unhideWhenUsed/>
    <w:rsid w:val="00130D6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0D6B"/>
    <w:rPr>
      <w:rFonts w:ascii="Tahoma" w:hAnsi="Tahoma" w:cs="Tahoma"/>
      <w:sz w:val="16"/>
      <w:szCs w:val="16"/>
      <w:lang w:val="pt-BR"/>
    </w:rPr>
  </w:style>
  <w:style w:type="character" w:styleId="CommentReference">
    <w:name w:val="annotation reference"/>
    <w:basedOn w:val="DefaultParagraphFont"/>
    <w:uiPriority w:val="99"/>
    <w:semiHidden/>
    <w:unhideWhenUsed/>
    <w:rsid w:val="00130D6B"/>
    <w:rPr>
      <w:sz w:val="16"/>
      <w:szCs w:val="16"/>
    </w:rPr>
  </w:style>
  <w:style w:type="paragraph" w:styleId="CommentText">
    <w:name w:val="annotation text"/>
    <w:basedOn w:val="Normal"/>
    <w:link w:val="CommentTextChar"/>
    <w:uiPriority w:val="99"/>
    <w:semiHidden/>
    <w:unhideWhenUsed/>
    <w:rsid w:val="00130D6B"/>
    <w:pPr>
      <w:spacing w:line="240" w:lineRule="auto"/>
    </w:pPr>
    <w:rPr>
      <w:sz w:val="20"/>
      <w:szCs w:val="20"/>
    </w:rPr>
  </w:style>
  <w:style w:type="character" w:customStyle="1" w:styleId="CommentTextChar">
    <w:name w:val="Comment Text Char"/>
    <w:basedOn w:val="DefaultParagraphFont"/>
    <w:link w:val="CommentText"/>
    <w:uiPriority w:val="99"/>
    <w:semiHidden/>
    <w:rsid w:val="00130D6B"/>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30D6B"/>
    <w:rPr>
      <w:b/>
      <w:bCs/>
    </w:rPr>
  </w:style>
  <w:style w:type="character" w:customStyle="1" w:styleId="CommentSubjectChar">
    <w:name w:val="Comment Subject Char"/>
    <w:basedOn w:val="CommentTextChar"/>
    <w:link w:val="CommentSubject"/>
    <w:uiPriority w:val="99"/>
    <w:semiHidden/>
    <w:rsid w:val="00130D6B"/>
    <w:rPr>
      <w:rFonts w:ascii="Times New Roman" w:hAnsi="Times New Roman"/>
      <w:b/>
      <w:bCs/>
      <w:sz w:val="20"/>
      <w:szCs w:val="20"/>
      <w:lang w:val="pt-BR"/>
    </w:rPr>
  </w:style>
  <w:style w:type="paragraph" w:styleId="ListParagraph">
    <w:name w:val="List Paragraph"/>
    <w:basedOn w:val="Normal"/>
    <w:uiPriority w:val="34"/>
    <w:qFormat/>
    <w:rsid w:val="00130D6B"/>
    <w:pPr>
      <w:ind w:left="720"/>
      <w:contextualSpacing/>
    </w:pPr>
  </w:style>
  <w:style w:type="table" w:styleId="MediumGrid3-Accent4">
    <w:name w:val="Medium Grid 3 Accent 4"/>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Caption">
    <w:name w:val="caption"/>
    <w:basedOn w:val="Normal"/>
    <w:next w:val="Normal"/>
    <w:uiPriority w:val="99"/>
    <w:unhideWhenUsed/>
    <w:qFormat/>
    <w:rsid w:val="00130D6B"/>
    <w:pPr>
      <w:spacing w:after="200" w:line="240" w:lineRule="auto"/>
      <w:jc w:val="center"/>
    </w:pPr>
    <w:rPr>
      <w:b/>
      <w:bCs/>
      <w:szCs w:val="18"/>
    </w:rPr>
  </w:style>
  <w:style w:type="paragraph" w:styleId="TOCHeading">
    <w:name w:val="TOC Heading"/>
    <w:basedOn w:val="Heading1"/>
    <w:next w:val="Normal"/>
    <w:uiPriority w:val="39"/>
    <w:unhideWhenUsed/>
    <w:qFormat/>
    <w:rsid w:val="00130D6B"/>
    <w:pPr>
      <w:numPr>
        <w:numId w:val="0"/>
      </w:numPr>
      <w:outlineLvl w:val="9"/>
    </w:pPr>
  </w:style>
  <w:style w:type="paragraph" w:styleId="TOC1">
    <w:name w:val="toc 1"/>
    <w:basedOn w:val="Normal"/>
    <w:next w:val="Normal"/>
    <w:autoRedefine/>
    <w:uiPriority w:val="39"/>
    <w:unhideWhenUsed/>
    <w:qFormat/>
    <w:rsid w:val="00130D6B"/>
    <w:pPr>
      <w:spacing w:after="100"/>
    </w:pPr>
  </w:style>
  <w:style w:type="paragraph" w:styleId="TOC2">
    <w:name w:val="toc 2"/>
    <w:basedOn w:val="Normal"/>
    <w:next w:val="Normal"/>
    <w:autoRedefine/>
    <w:uiPriority w:val="39"/>
    <w:unhideWhenUsed/>
    <w:qFormat/>
    <w:rsid w:val="00130D6B"/>
    <w:pPr>
      <w:spacing w:after="100"/>
      <w:ind w:left="240"/>
    </w:pPr>
  </w:style>
  <w:style w:type="paragraph" w:styleId="TOC3">
    <w:name w:val="toc 3"/>
    <w:basedOn w:val="Normal"/>
    <w:next w:val="Normal"/>
    <w:autoRedefine/>
    <w:uiPriority w:val="39"/>
    <w:unhideWhenUsed/>
    <w:qFormat/>
    <w:rsid w:val="00130D6B"/>
    <w:pPr>
      <w:spacing w:after="100"/>
      <w:ind w:left="480"/>
    </w:pPr>
  </w:style>
  <w:style w:type="character" w:styleId="Hyperlink">
    <w:name w:val="Hyperlink"/>
    <w:basedOn w:val="DefaultParagraphFont"/>
    <w:uiPriority w:val="99"/>
    <w:unhideWhenUsed/>
    <w:rsid w:val="00130D6B"/>
    <w:rPr>
      <w:color w:val="0000FF" w:themeColor="hyperlink"/>
      <w:u w:val="single"/>
    </w:rPr>
  </w:style>
  <w:style w:type="paragraph" w:styleId="TableofFigures">
    <w:name w:val="table of figures"/>
    <w:basedOn w:val="Normal"/>
    <w:next w:val="Normal"/>
    <w:uiPriority w:val="99"/>
    <w:unhideWhenUsed/>
    <w:rsid w:val="00130D6B"/>
  </w:style>
  <w:style w:type="paragraph" w:customStyle="1" w:styleId="RefernciasBibliogrficas">
    <w:name w:val="Referências Bibliográficas"/>
    <w:basedOn w:val="Normal"/>
    <w:link w:val="RefernciasBibliogrficasChar"/>
    <w:rsid w:val="00130D6B"/>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130D6B"/>
    <w:rPr>
      <w:rFonts w:ascii="Times New Roman" w:hAnsi="Times New Roman"/>
      <w:sz w:val="24"/>
      <w:lang w:val="pt-BR"/>
    </w:rPr>
  </w:style>
  <w:style w:type="paragraph" w:styleId="Bibliography">
    <w:name w:val="Bibliography"/>
    <w:basedOn w:val="Normal"/>
    <w:next w:val="Normal"/>
    <w:uiPriority w:val="37"/>
    <w:unhideWhenUsed/>
    <w:rsid w:val="00130D6B"/>
    <w:pPr>
      <w:spacing w:after="240" w:line="240" w:lineRule="auto"/>
      <w:ind w:firstLine="0"/>
    </w:pPr>
  </w:style>
  <w:style w:type="character" w:styleId="Emphasis">
    <w:name w:val="Emphasis"/>
    <w:basedOn w:val="DefaultParagraphFont"/>
    <w:uiPriority w:val="20"/>
    <w:qFormat/>
    <w:rsid w:val="00130D6B"/>
    <w:rPr>
      <w:i/>
      <w:iCs/>
    </w:rPr>
  </w:style>
  <w:style w:type="table" w:customStyle="1" w:styleId="MediumShading11">
    <w:name w:val="Medium Shading 11"/>
    <w:basedOn w:val="TableNormal"/>
    <w:uiPriority w:val="63"/>
    <w:rsid w:val="00130D6B"/>
    <w:pPr>
      <w:spacing w:after="0" w:line="240" w:lineRule="auto"/>
    </w:pPr>
    <w:rPr>
      <w:lang w:val="pt-BR"/>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130D6B"/>
    <w:pPr>
      <w:spacing w:after="0" w:line="240" w:lineRule="auto"/>
    </w:pPr>
    <w:rPr>
      <w:lang w:val="pt-B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30D6B"/>
  </w:style>
  <w:style w:type="character" w:customStyle="1" w:styleId="math">
    <w:name w:val="math"/>
    <w:basedOn w:val="DefaultParagraphFont"/>
    <w:rsid w:val="00130D6B"/>
  </w:style>
  <w:style w:type="character" w:customStyle="1" w:styleId="name">
    <w:name w:val="name"/>
    <w:basedOn w:val="DefaultParagraphFont"/>
    <w:rsid w:val="00130D6B"/>
  </w:style>
  <w:style w:type="character" w:customStyle="1" w:styleId="conditional">
    <w:name w:val="conditional"/>
    <w:basedOn w:val="DefaultParagraphFont"/>
    <w:rsid w:val="00130D6B"/>
  </w:style>
  <w:style w:type="paragraph" w:styleId="FootnoteText">
    <w:name w:val="footnote text"/>
    <w:basedOn w:val="Normal"/>
    <w:link w:val="FootnoteTextChar"/>
    <w:uiPriority w:val="99"/>
    <w:unhideWhenUsed/>
    <w:rsid w:val="00130D6B"/>
    <w:pPr>
      <w:spacing w:line="240" w:lineRule="auto"/>
    </w:pPr>
    <w:rPr>
      <w:sz w:val="20"/>
      <w:szCs w:val="20"/>
    </w:rPr>
  </w:style>
  <w:style w:type="character" w:customStyle="1" w:styleId="FootnoteTextChar">
    <w:name w:val="Footnote Text Char"/>
    <w:basedOn w:val="DefaultParagraphFont"/>
    <w:link w:val="FootnoteText"/>
    <w:uiPriority w:val="99"/>
    <w:rsid w:val="00130D6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130D6B"/>
    <w:rPr>
      <w:vertAlign w:val="superscript"/>
    </w:rPr>
  </w:style>
  <w:style w:type="paragraph" w:styleId="Revision">
    <w:name w:val="Revision"/>
    <w:hidden/>
    <w:uiPriority w:val="99"/>
    <w:semiHidden/>
    <w:rsid w:val="00E857C5"/>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8D74006-2A43-4C5B-8182-A3A8C571C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TotalTime>
  <Pages>1</Pages>
  <Words>16402</Words>
  <Characters>93493</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86</cp:revision>
  <dcterms:created xsi:type="dcterms:W3CDTF">2013-04-08T22:15:00Z</dcterms:created>
  <dcterms:modified xsi:type="dcterms:W3CDTF">2013-04-30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clprWBZd"/&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